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FBF4511" w14:textId="1D2D0DC2" w:rsidR="003F2F5B" w:rsidRDefault="003F2F5B" w:rsidP="00840E10">
      <w:pPr>
        <w:jc w:val="center"/>
        <w:rPr>
          <w:rFonts w:ascii="Times New Roman" w:hAnsi="Times New Roman" w:cs="Times New Roman"/>
          <w:b/>
          <w:caps/>
          <w:sz w:val="24"/>
          <w:szCs w:val="24"/>
        </w:rPr>
      </w:pPr>
      <w:r w:rsidRPr="003F2F5B">
        <w:rPr>
          <w:rFonts w:ascii="Times New Roman" w:hAnsi="Times New Roman" w:cs="Times New Roman"/>
          <w:b/>
          <w:caps/>
          <w:sz w:val="24"/>
          <w:szCs w:val="24"/>
        </w:rPr>
        <w:t>SUPPLEMENTARY FILE</w:t>
      </w:r>
    </w:p>
    <w:p w14:paraId="4D49EBD4" w14:textId="77777777" w:rsidR="00840E10" w:rsidRPr="00840E10" w:rsidRDefault="00840E10" w:rsidP="00840E10">
      <w:pPr>
        <w:rPr>
          <w:rFonts w:ascii="Times New Roman" w:hAnsi="Times New Roman" w:cs="Times New Roman"/>
          <w:b/>
          <w:sz w:val="28"/>
          <w:szCs w:val="28"/>
        </w:rPr>
      </w:pPr>
      <w:r w:rsidRPr="00840E10">
        <w:rPr>
          <w:rFonts w:ascii="Times New Roman" w:hAnsi="Times New Roman" w:cs="Times New Roman"/>
          <w:b/>
          <w:sz w:val="28"/>
          <w:szCs w:val="28"/>
        </w:rPr>
        <w:t>EDUCATION</w:t>
      </w:r>
    </w:p>
    <w:tbl>
      <w:tblPr>
        <w:tblStyle w:val="TableGrid"/>
        <w:tblW w:w="14567" w:type="dxa"/>
        <w:tblLayout w:type="fixed"/>
        <w:tblLook w:val="04A0" w:firstRow="1" w:lastRow="0" w:firstColumn="1" w:lastColumn="0" w:noHBand="0" w:noVBand="1"/>
      </w:tblPr>
      <w:tblGrid>
        <w:gridCol w:w="2660"/>
        <w:gridCol w:w="1984"/>
        <w:gridCol w:w="2410"/>
        <w:gridCol w:w="1134"/>
        <w:gridCol w:w="1418"/>
        <w:gridCol w:w="2551"/>
        <w:gridCol w:w="2410"/>
      </w:tblGrid>
      <w:tr w:rsidR="00840E10" w:rsidRPr="00A441E7" w14:paraId="269FDAF5" w14:textId="77777777" w:rsidTr="00E94A35">
        <w:tc>
          <w:tcPr>
            <w:tcW w:w="2660" w:type="dxa"/>
            <w:shd w:val="clear" w:color="auto" w:fill="D9D9D9" w:themeFill="background1" w:themeFillShade="D9"/>
          </w:tcPr>
          <w:p w14:paraId="27E90161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Topic area</w:t>
            </w:r>
          </w:p>
        </w:tc>
        <w:tc>
          <w:tcPr>
            <w:tcW w:w="1984" w:type="dxa"/>
            <w:shd w:val="clear" w:color="auto" w:fill="D9D9D9" w:themeFill="background1" w:themeFillShade="D9"/>
          </w:tcPr>
          <w:p w14:paraId="30E6A627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Reference</w:t>
            </w:r>
          </w:p>
        </w:tc>
        <w:tc>
          <w:tcPr>
            <w:tcW w:w="2410" w:type="dxa"/>
            <w:shd w:val="clear" w:color="auto" w:fill="D9D9D9" w:themeFill="background1" w:themeFillShade="D9"/>
          </w:tcPr>
          <w:p w14:paraId="1B80FDB0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Methods</w:t>
            </w:r>
          </w:p>
        </w:tc>
        <w:tc>
          <w:tcPr>
            <w:tcW w:w="1134" w:type="dxa"/>
            <w:shd w:val="clear" w:color="auto" w:fill="D9D9D9" w:themeFill="background1" w:themeFillShade="D9"/>
          </w:tcPr>
          <w:p w14:paraId="3E910268" w14:textId="77777777" w:rsidR="00840E10" w:rsidRPr="00A441E7" w:rsidRDefault="00840E10" w:rsidP="00E94A35">
            <w:pPr>
              <w:ind w:left="-184" w:right="-122"/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1418" w:type="dxa"/>
            <w:shd w:val="clear" w:color="auto" w:fill="D9D9D9" w:themeFill="background1" w:themeFillShade="D9"/>
          </w:tcPr>
          <w:p w14:paraId="5C1635D5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Age range</w:t>
            </w:r>
          </w:p>
          <w:p w14:paraId="5B1C155A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(years)</w:t>
            </w:r>
          </w:p>
        </w:tc>
        <w:tc>
          <w:tcPr>
            <w:tcW w:w="2551" w:type="dxa"/>
            <w:shd w:val="clear" w:color="auto" w:fill="D9D9D9" w:themeFill="background1" w:themeFillShade="D9"/>
          </w:tcPr>
          <w:p w14:paraId="5F6C09E4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 xml:space="preserve">Participant </w:t>
            </w:r>
          </w:p>
          <w:p w14:paraId="4EC454C2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diversity</w:t>
            </w:r>
          </w:p>
        </w:tc>
        <w:tc>
          <w:tcPr>
            <w:tcW w:w="2410" w:type="dxa"/>
            <w:shd w:val="clear" w:color="auto" w:fill="D9D9D9" w:themeFill="background1" w:themeFillShade="D9"/>
          </w:tcPr>
          <w:p w14:paraId="5CF463A7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ature of participation</w:t>
            </w:r>
          </w:p>
        </w:tc>
      </w:tr>
      <w:tr w:rsidR="00840E10" w:rsidRPr="00A441E7" w14:paraId="5014C2EA" w14:textId="77777777" w:rsidTr="00E94A35">
        <w:tc>
          <w:tcPr>
            <w:tcW w:w="14567" w:type="dxa"/>
            <w:gridSpan w:val="7"/>
          </w:tcPr>
          <w:p w14:paraId="5D9FA1F3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EXPERIENCES AND PERSPECTIVES ON EDUCATION AND SCHOOLING</w:t>
            </w:r>
          </w:p>
        </w:tc>
      </w:tr>
      <w:tr w:rsidR="00840E10" w:rsidRPr="00A441E7" w14:paraId="5C6706D0" w14:textId="77777777" w:rsidTr="00E94A35">
        <w:tc>
          <w:tcPr>
            <w:tcW w:w="2660" w:type="dxa"/>
          </w:tcPr>
          <w:p w14:paraId="47866A7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xperiences of attending a flexible learning setting</w:t>
            </w:r>
          </w:p>
        </w:tc>
        <w:tc>
          <w:tcPr>
            <w:tcW w:w="1984" w:type="dxa"/>
          </w:tcPr>
          <w:p w14:paraId="0AAF40C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aker A&lt;/Author&gt;&lt;Year&gt;2016&lt;/Year&gt;&lt;RecNum&gt;200&lt;/RecNum&gt;&lt;DisplayText&gt;Baker A (2016)&lt;/DisplayText&gt;&lt;record&gt;&lt;rec-number&gt;200&lt;/rec-number&gt;&lt;foreign-keys&gt;&lt;key app="EN" db-id="ffw5fsvd2za5rdetrvzvsp2qv2zvf0epdwta" timestamp="1533166100"&gt;200&lt;/key&gt;&lt;/foreign-keys&gt;&lt;ref-type name="Journal Article"&gt;17&lt;/ref-type&gt;&lt;contributors&gt;&lt;authors&gt;&lt;author&gt;Baker A,&lt;/author&gt;&lt;/authors&gt;&lt;/contributors&gt;&lt;titles&gt;&lt;title&gt;The process and product: Crafting community portraits with young people in flexible learning settings&lt;/title&gt;&lt;secondary-title&gt;International Journal of Inclusive Education&lt;/secondary-title&gt;&lt;/titles&gt;&lt;periodical&gt;&lt;full-title&gt;International Journal of Inclusive Education&lt;/full-title&gt;&lt;/periodical&gt;&lt;pages&gt;309-330&lt;/pages&gt;&lt;volume&gt;20&lt;/volume&gt;&lt;number&gt;3&lt;/number&gt;&lt;dates&gt;&lt;year&gt;2016&lt;/year&gt;&lt;/dates&gt;&lt;urls&gt;&lt;/urls&gt;&lt;electronic-resource-num&gt;10.1080/13603116.2015.1047656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aker A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055F60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proofErr w:type="spellStart"/>
            <w:r w:rsidRPr="00A441E7">
              <w:rPr>
                <w:rFonts w:ascii="Times New Roman" w:hAnsi="Times New Roman" w:cs="Times New Roman"/>
              </w:rPr>
              <w:t>Photovoice</w:t>
            </w:r>
            <w:proofErr w:type="spellEnd"/>
            <w:r w:rsidRPr="00A441E7">
              <w:rPr>
                <w:rFonts w:ascii="Times New Roman" w:hAnsi="Times New Roman" w:cs="Times New Roman"/>
              </w:rPr>
              <w:t xml:space="preserve"> </w:t>
            </w:r>
          </w:p>
          <w:p w14:paraId="7CCD3B0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Photo elicitation </w:t>
            </w:r>
          </w:p>
          <w:p w14:paraId="685F0B8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‘Hanging out’  </w:t>
            </w:r>
          </w:p>
          <w:p w14:paraId="214A564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hort interviews</w:t>
            </w:r>
          </w:p>
        </w:tc>
        <w:tc>
          <w:tcPr>
            <w:tcW w:w="1134" w:type="dxa"/>
          </w:tcPr>
          <w:p w14:paraId="3BDC643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</w:t>
            </w:r>
          </w:p>
        </w:tc>
        <w:tc>
          <w:tcPr>
            <w:tcW w:w="1418" w:type="dxa"/>
          </w:tcPr>
          <w:p w14:paraId="10FC7E7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20</w:t>
            </w:r>
          </w:p>
        </w:tc>
        <w:tc>
          <w:tcPr>
            <w:tcW w:w="2551" w:type="dxa"/>
          </w:tcPr>
          <w:p w14:paraId="418BC2A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0)</w:t>
            </w:r>
          </w:p>
          <w:p w14:paraId="29B7D92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0)</w:t>
            </w:r>
          </w:p>
          <w:p w14:paraId="0D11E45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Range of unspecified ethnic backgrounds </w:t>
            </w:r>
          </w:p>
        </w:tc>
        <w:tc>
          <w:tcPr>
            <w:tcW w:w="2410" w:type="dxa"/>
          </w:tcPr>
          <w:p w14:paraId="0271A22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24FEB795" w14:textId="77777777" w:rsidTr="00E94A35">
        <w:tc>
          <w:tcPr>
            <w:tcW w:w="2660" w:type="dxa"/>
            <w:vMerge w:val="restart"/>
          </w:tcPr>
          <w:p w14:paraId="777D466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Experiences of belonging/membership and friendship </w:t>
            </w:r>
          </w:p>
        </w:tc>
        <w:tc>
          <w:tcPr>
            <w:tcW w:w="1984" w:type="dxa"/>
          </w:tcPr>
          <w:p w14:paraId="1C03FE3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Wastell S.J.&lt;/Author&gt;&lt;Year&gt;2017&lt;/Year&gt;&lt;RecNum&gt;227&lt;/RecNum&gt;&lt;DisplayText&gt;Wastell S.J. and Degotardi S (2017)&lt;/DisplayText&gt;&lt;record&gt;&lt;rec-number&gt;227&lt;/rec-number&gt;&lt;foreign-keys&gt;&lt;key app="EN" db-id="ffw5fsvd2za5rdetrvzvsp2qv2zvf0epdwta" timestamp="1533264043"&gt;227&lt;/key&gt;&lt;/foreign-keys&gt;&lt;ref-type name="Journal Article"&gt;17&lt;/ref-type&gt;&lt;contributors&gt;&lt;authors&gt;&lt;author&gt;Wastell S.J.,&lt;/author&gt;&lt;author&gt;Degotardi S,&lt;/author&gt;&lt;/authors&gt;&lt;/contributors&gt;&lt;titles&gt;&lt;title&gt;&amp;apos;I belong here; I been coming a big time&amp;apos;: An exploration of belonging that includes the voice of children&lt;/title&gt;&lt;secondary-title&gt;Australasian Journal of Early Childhood&lt;/secondary-title&gt;&lt;/titles&gt;&lt;periodical&gt;&lt;full-title&gt;Australasian Journal of Early Childhood&lt;/full-title&gt;&lt;/periodical&gt;&lt;pages&gt;38-46&lt;/pages&gt;&lt;volume&gt;42&lt;/volume&gt;&lt;number&gt;4&lt;/number&gt;&lt;dates&gt;&lt;year&gt;2017&lt;/year&gt;&lt;/dates&gt;&lt;urls&gt;&lt;related-urls&gt;&lt;url&gt;https://search.informit.com.au/fullText;dn=354988126446689;res=IELHSS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Wastell S.J. and Degotardi S (201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603D7C5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Guided discussion</w:t>
            </w:r>
          </w:p>
          <w:p w14:paraId="31D8246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maginative play Drawing </w:t>
            </w:r>
          </w:p>
          <w:p w14:paraId="4BF9FEA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hild conferencing</w:t>
            </w:r>
          </w:p>
        </w:tc>
        <w:tc>
          <w:tcPr>
            <w:tcW w:w="1134" w:type="dxa"/>
          </w:tcPr>
          <w:p w14:paraId="50AB281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8</w:t>
            </w:r>
          </w:p>
        </w:tc>
        <w:tc>
          <w:tcPr>
            <w:tcW w:w="1418" w:type="dxa"/>
          </w:tcPr>
          <w:p w14:paraId="512D782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3-4</w:t>
            </w:r>
          </w:p>
        </w:tc>
        <w:tc>
          <w:tcPr>
            <w:tcW w:w="2551" w:type="dxa"/>
          </w:tcPr>
          <w:p w14:paraId="586872A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ttended an early care and education service </w:t>
            </w:r>
          </w:p>
        </w:tc>
        <w:tc>
          <w:tcPr>
            <w:tcW w:w="2410" w:type="dxa"/>
          </w:tcPr>
          <w:p w14:paraId="3A03206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56BB5E93" w14:textId="77777777" w:rsidTr="00E94A35">
        <w:tc>
          <w:tcPr>
            <w:tcW w:w="2660" w:type="dxa"/>
            <w:vMerge/>
          </w:tcPr>
          <w:p w14:paraId="5AD5906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4E112E2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Heinrich Joerdens S&lt;/Author&gt;&lt;Year&gt;2014&lt;/Year&gt;&lt;RecNum&gt;228&lt;/RecNum&gt;&lt;DisplayText&gt;Heinrich Joerdens S (2014)&lt;/DisplayText&gt;&lt;record&gt;&lt;rec-number&gt;228&lt;/rec-number&gt;&lt;foreign-keys&gt;&lt;key app="EN" db-id="ffw5fsvd2za5rdetrvzvsp2qv2zvf0epdwta" timestamp="1533265536"&gt;228&lt;/key&gt;&lt;/foreign-keys&gt;&lt;ref-type name="Journal Article"&gt;17&lt;/ref-type&gt;&lt;contributors&gt;&lt;authors&gt;&lt;author&gt;Heinrich Joerdens S,&lt;/author&gt;&lt;/authors&gt;&lt;/contributors&gt;&lt;titles&gt;&lt;title&gt;&amp;quot;Belonging means you can go in&amp;quot;: Children&amp;apos;s perspectives and experiences of membership of kindergarten&lt;/title&gt;&lt;secondary-title&gt;Australasian Journal of Early Childhood&lt;/secondary-title&gt;&lt;/titles&gt;&lt;periodical&gt;&lt;full-title&gt;Australasian Journal of Early Childhood&lt;/full-title&gt;&lt;/periodical&gt;&lt;pages&gt;12-21&lt;/pages&gt;&lt;volume&gt;39&lt;/volume&gt;&lt;number&gt;1&lt;/number&gt;&lt;dates&gt;&lt;year&gt;2014&lt;/year&gt;&lt;/dates&gt;&lt;urls&gt;&lt;related-urls&gt;&lt;url&gt;https://search.informit.com.au/fullText;dn=192507042674330;res=IELHSS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einrich Joerdens S (201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425A37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hotographs</w:t>
            </w:r>
          </w:p>
          <w:p w14:paraId="32FC85F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Observations </w:t>
            </w:r>
          </w:p>
          <w:p w14:paraId="1CAB182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formal child consultations </w:t>
            </w:r>
          </w:p>
          <w:p w14:paraId="6AC9C94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Group semi-structured interviews </w:t>
            </w:r>
          </w:p>
          <w:p w14:paraId="5A3BD5C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rawings</w:t>
            </w:r>
          </w:p>
        </w:tc>
        <w:tc>
          <w:tcPr>
            <w:tcW w:w="1134" w:type="dxa"/>
          </w:tcPr>
          <w:p w14:paraId="4486030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3</w:t>
            </w:r>
          </w:p>
        </w:tc>
        <w:tc>
          <w:tcPr>
            <w:tcW w:w="1418" w:type="dxa"/>
          </w:tcPr>
          <w:p w14:paraId="642FBA9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4-6 </w:t>
            </w:r>
          </w:p>
        </w:tc>
        <w:tc>
          <w:tcPr>
            <w:tcW w:w="2551" w:type="dxa"/>
          </w:tcPr>
          <w:p w14:paraId="161583B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2)</w:t>
            </w:r>
          </w:p>
          <w:p w14:paraId="526B46B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1)</w:t>
            </w:r>
          </w:p>
          <w:p w14:paraId="7885CE7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6)</w:t>
            </w:r>
          </w:p>
          <w:p w14:paraId="404FD86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ingaporean (N=1)</w:t>
            </w:r>
          </w:p>
          <w:p w14:paraId="522E6B7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panish (N=1)</w:t>
            </w:r>
          </w:p>
          <w:p w14:paraId="59DEACD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glo-Celtic (n=15)</w:t>
            </w:r>
          </w:p>
        </w:tc>
        <w:tc>
          <w:tcPr>
            <w:tcW w:w="2410" w:type="dxa"/>
          </w:tcPr>
          <w:p w14:paraId="4E98CB4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5475BE89" w14:textId="77777777" w:rsidTr="00E94A35">
        <w:tc>
          <w:tcPr>
            <w:tcW w:w="2660" w:type="dxa"/>
            <w:vMerge/>
          </w:tcPr>
          <w:p w14:paraId="6D2809F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3412228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anby S&lt;/Author&gt;&lt;Year&gt;2012&lt;/Year&gt;&lt;RecNum&gt;230&lt;/RecNum&gt;&lt;DisplayText&gt;Danby S, Thompson C et al. (2012)&lt;/DisplayText&gt;&lt;record&gt;&lt;rec-number&gt;230&lt;/rec-number&gt;&lt;foreign-keys&gt;&lt;key app="EN" db-id="ffw5fsvd2za5rdetrvzvsp2qv2zvf0epdwta" timestamp="1533266160"&gt;230&lt;/key&gt;&lt;/foreign-keys&gt;&lt;ref-type name="Journal Article"&gt;17&lt;/ref-type&gt;&lt;contributors&gt;&lt;authors&gt;&lt;author&gt;Danby S,&lt;/author&gt;&lt;author&gt;Thompson C,&lt;/author&gt;&lt;author&gt;Theobald M,&lt;/author&gt;&lt;author&gt;Thorpe K,&lt;/author&gt;&lt;/authors&gt;&lt;/contributors&gt;&lt;titles&gt;&lt;title&gt;Children&amp;apos;s strategies for making friends when starting school&lt;/title&gt;&lt;secondary-title&gt;Australasian Journal of Early Childhood&lt;/secondary-title&gt;&lt;/titles&gt;&lt;periodical&gt;&lt;full-title&gt;Australasian Journal of Early Childhood&lt;/full-title&gt;&lt;/periodical&gt;&lt;pages&gt;63-71&lt;/pages&gt;&lt;volume&gt;37&lt;/volume&gt;&lt;number&gt;2&lt;/number&gt;&lt;dates&gt;&lt;year&gt;2012&lt;/year&gt;&lt;/dates&gt;&lt;urls&gt;&lt;related-urls&gt;&lt;url&gt;https://search.informit.com.au/fullText;dn=641690506394902;res=IELHSS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anby S, Thompson C et al. (201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36C3E6C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mall focus groups</w:t>
            </w:r>
          </w:p>
        </w:tc>
        <w:tc>
          <w:tcPr>
            <w:tcW w:w="1134" w:type="dxa"/>
          </w:tcPr>
          <w:p w14:paraId="1478D6D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62</w:t>
            </w:r>
          </w:p>
        </w:tc>
        <w:tc>
          <w:tcPr>
            <w:tcW w:w="1418" w:type="dxa"/>
          </w:tcPr>
          <w:p w14:paraId="7AD7476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-6</w:t>
            </w:r>
          </w:p>
        </w:tc>
        <w:tc>
          <w:tcPr>
            <w:tcW w:w="2551" w:type="dxa"/>
          </w:tcPr>
          <w:p w14:paraId="2FDA3A7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410" w:type="dxa"/>
          </w:tcPr>
          <w:p w14:paraId="6200D19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7EDBC205" w14:textId="77777777" w:rsidTr="00E94A35">
        <w:tc>
          <w:tcPr>
            <w:tcW w:w="2660" w:type="dxa"/>
            <w:vMerge w:val="restart"/>
          </w:tcPr>
          <w:p w14:paraId="441B737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xperiences of early childhood education settings</w:t>
            </w:r>
          </w:p>
        </w:tc>
        <w:tc>
          <w:tcPr>
            <w:tcW w:w="1984" w:type="dxa"/>
          </w:tcPr>
          <w:p w14:paraId="6C28C8E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Grace R&lt;/Author&gt;&lt;Year&gt;2011&lt;/Year&gt;&lt;RecNum&gt;133&lt;/RecNum&gt;&lt;DisplayText&gt;Grace R and Bowes J (2011)&lt;/DisplayText&gt;&lt;record&gt;&lt;rec-number&gt;133&lt;/rec-number&gt;&lt;foreign-keys&gt;&lt;key app="EN" db-id="ffw5fsvd2za5rdetrvzvsp2qv2zvf0epdwta" timestamp="1528945218"&gt;133&lt;/key&gt;&lt;/foreign-keys&gt;&lt;ref-type name="Journal Article"&gt;17&lt;/ref-type&gt;&lt;contributors&gt;&lt;authors&gt;&lt;author&gt;Grace R, &lt;/author&gt;&lt;author&gt;Bowes J,&lt;/author&gt;&lt;/authors&gt;&lt;/contributors&gt;&lt;titles&gt;&lt;title&gt;Using an ecocultural approach to explore young children’s experiences of prior</w:instrText>
            </w:r>
            <w:r w:rsidRPr="00A441E7">
              <w:rPr>
                <w:rFonts w:ascii="Cambria Math" w:hAnsi="Cambria Math" w:cs="Cambria Math"/>
              </w:rPr>
              <w:instrText>‐</w:instrText>
            </w:r>
            <w:r w:rsidRPr="00A441E7">
              <w:rPr>
                <w:rFonts w:ascii="Times New Roman" w:hAnsi="Times New Roman" w:cs="Times New Roman"/>
              </w:rPr>
              <w:instrText>to</w:instrText>
            </w:r>
            <w:r w:rsidRPr="00A441E7">
              <w:rPr>
                <w:rFonts w:ascii="Cambria Math" w:hAnsi="Cambria Math" w:cs="Cambria Math"/>
              </w:rPr>
              <w:instrText>‐</w:instrText>
            </w:r>
            <w:r w:rsidRPr="00A441E7">
              <w:rPr>
                <w:rFonts w:ascii="Times New Roman" w:hAnsi="Times New Roman" w:cs="Times New Roman"/>
              </w:rPr>
              <w:instrText>school care settings&lt;/title&gt;&lt;secondary-title&gt;Early Child Development and Care&lt;/secondary-title&gt;&lt;/titles&gt;&lt;periodical&gt;&lt;full-title&gt;Early Child Development and Care&lt;/full-title&gt;&lt;/periodical&gt;&lt;pages&gt;13-25&lt;/pages&gt;&lt;volume&gt;181&lt;/volume&gt;&lt;number&gt;1&lt;/number&gt;&lt;dates&gt;&lt;year&gt;2011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Grace R and Bowes J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73B06D1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ne-on-one interviews</w:t>
            </w:r>
          </w:p>
          <w:p w14:paraId="5255A1C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rawings</w:t>
            </w:r>
          </w:p>
        </w:tc>
        <w:tc>
          <w:tcPr>
            <w:tcW w:w="1134" w:type="dxa"/>
          </w:tcPr>
          <w:p w14:paraId="3A2B754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8</w:t>
            </w:r>
          </w:p>
        </w:tc>
        <w:tc>
          <w:tcPr>
            <w:tcW w:w="1418" w:type="dxa"/>
          </w:tcPr>
          <w:p w14:paraId="3040056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551" w:type="dxa"/>
          </w:tcPr>
          <w:p w14:paraId="231C38F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s (N=3)</w:t>
            </w:r>
          </w:p>
          <w:p w14:paraId="0CC2B2A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s (N=5)</w:t>
            </w:r>
          </w:p>
        </w:tc>
        <w:tc>
          <w:tcPr>
            <w:tcW w:w="2410" w:type="dxa"/>
          </w:tcPr>
          <w:p w14:paraId="244B7BD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06711BA0" w14:textId="77777777" w:rsidTr="00E94A35">
        <w:tc>
          <w:tcPr>
            <w:tcW w:w="2660" w:type="dxa"/>
            <w:vMerge/>
          </w:tcPr>
          <w:p w14:paraId="4FAF39D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104BE3D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Grace R&lt;/Author&gt;&lt;Year&gt;2016&lt;/Year&gt;&lt;RecNum&gt;60&lt;/RecNum&gt;&lt;DisplayText&gt;Grace R, Walsh R et al. (2016)&lt;/DisplayText&gt;&lt;record&gt;&lt;rec-number&gt;60&lt;/rec-number&gt;&lt;foreign-keys&gt;&lt;key app="EN" db-id="ffw5fsvd2za5rdetrvzvsp2qv2zvf0epdwta" timestamp="1527049426"&gt;60&lt;/key&gt;&lt;/foreign-keys&gt;&lt;ref-type name="Journal Article"&gt;17&lt;/ref-type&gt;&lt;contributors&gt;&lt;authors&gt;&lt;author&gt;Grace R, &lt;/author&gt;&lt;author&gt;Walsh R,&lt;/author&gt;&lt;author&gt;Baird K,&lt;/author&gt;&lt;author&gt;CHECK&lt;/author&gt;&lt;/authors&gt;&lt;/contributors&gt;&lt;titles&gt;&lt;title&gt;Connection, special objects and congruence: The perspectives of young children from disadvantaged communities on participation in early childhood education settings. &lt;/title&gt;&lt;secondary-title&gt;Early Childhood Development and Care&lt;/secondary-title&gt;&lt;/titles&gt;&lt;periodical&gt;&lt;full-title&gt;Early Childhood Development and Care&lt;/full-title&gt;&lt;/periodical&gt;&lt;dates&gt;&lt;year&gt;2016&lt;/year&gt;&lt;/dates&gt;&lt;urls&gt;&lt;related-urls&gt;&lt;url&gt;https://doi.org/10.1080/03004430.2016.1251915&lt;/url&gt;&lt;/related-urls&gt;&lt;/urls&gt;&lt;electronic-resource-num&gt;DOI: 10.1080/03004430.2016.1251915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Grace R, Walsh R et al.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4A6FD7E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  <w:p w14:paraId="3FBA0F2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eddy Bear cards Drawings</w:t>
            </w:r>
          </w:p>
        </w:tc>
        <w:tc>
          <w:tcPr>
            <w:tcW w:w="1134" w:type="dxa"/>
          </w:tcPr>
          <w:p w14:paraId="5FE5513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7</w:t>
            </w:r>
          </w:p>
        </w:tc>
        <w:tc>
          <w:tcPr>
            <w:tcW w:w="1418" w:type="dxa"/>
          </w:tcPr>
          <w:p w14:paraId="7B6AA93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3–5 </w:t>
            </w:r>
          </w:p>
        </w:tc>
        <w:tc>
          <w:tcPr>
            <w:tcW w:w="2551" w:type="dxa"/>
          </w:tcPr>
          <w:p w14:paraId="45E9855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s (N=24)</w:t>
            </w:r>
          </w:p>
          <w:p w14:paraId="2AACE12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s (N=23)</w:t>
            </w:r>
          </w:p>
          <w:p w14:paraId="45455AE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12)</w:t>
            </w:r>
          </w:p>
          <w:p w14:paraId="10BCEDF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nglish as a second language (N=5)</w:t>
            </w:r>
          </w:p>
          <w:p w14:paraId="3B01F05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ll children were from disadvantaged suburban </w:t>
            </w:r>
            <w:r w:rsidRPr="00A441E7">
              <w:rPr>
                <w:rFonts w:ascii="Times New Roman" w:hAnsi="Times New Roman" w:cs="Times New Roman"/>
              </w:rPr>
              <w:lastRenderedPageBreak/>
              <w:t>(N=18) and rural/remote (N=29) communities</w:t>
            </w:r>
          </w:p>
        </w:tc>
        <w:tc>
          <w:tcPr>
            <w:tcW w:w="2410" w:type="dxa"/>
          </w:tcPr>
          <w:p w14:paraId="546E7B7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Collecting data: children are consulted</w:t>
            </w:r>
          </w:p>
          <w:p w14:paraId="2D829A9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7031DD45" w14:textId="77777777" w:rsidTr="00E94A35">
        <w:trPr>
          <w:trHeight w:val="501"/>
        </w:trPr>
        <w:tc>
          <w:tcPr>
            <w:tcW w:w="2660" w:type="dxa"/>
            <w:vMerge/>
          </w:tcPr>
          <w:p w14:paraId="3C3D864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1F54C0F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Trudgett M&lt;/Author&gt;&lt;Year&gt;2011&lt;/Year&gt;&lt;RecNum&gt;207&lt;/RecNum&gt;&lt;DisplayText&gt;Trudgett M and Grace R (2011)&lt;/DisplayText&gt;&lt;record&gt;&lt;rec-number&gt;207&lt;/rec-number&gt;&lt;foreign-keys&gt;&lt;key app="EN" db-id="ffw5fsvd2za5rdetrvzvsp2qv2zvf0epdwta" timestamp="1533179570"&gt;207&lt;/key&gt;&lt;/foreign-keys&gt;&lt;ref-type name="Journal Article"&gt;17&lt;/ref-type&gt;&lt;contributors&gt;&lt;authors&gt;&lt;author&gt;Trudgett M,&lt;/author&gt;&lt;author&gt;Grace R,&lt;/author&gt;&lt;/authors&gt;&lt;/contributors&gt;&lt;titles&gt;&lt;title&gt;Engaging with early childhood education and care services: The perspectives of Indigenous Australian mothers and their young children&lt;/title&gt;&lt;secondary-title&gt;Kulumun&lt;/secondary-title&gt;&lt;/titles&gt;&lt;periodical&gt;&lt;full-title&gt;Kulumun&lt;/full-title&gt;&lt;/periodical&gt;&lt;pages&gt;15-36&lt;/pages&gt;&lt;volume&gt;1&lt;/volume&gt;&lt;number&gt;1&lt;/number&gt;&lt;dates&gt;&lt;year&gt;2011&lt;/year&gt;&lt;/dates&gt;&lt;urls&gt;&lt;related-urls&gt;&lt;url&gt;https://researchers.mq.edu.au/en/publications/engaging-with-early-childhood-education-and-care-services-the-per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Trudgett M and Grace R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117A6FB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34" w:type="dxa"/>
          </w:tcPr>
          <w:p w14:paraId="211B64C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</w:t>
            </w:r>
          </w:p>
        </w:tc>
        <w:tc>
          <w:tcPr>
            <w:tcW w:w="1418" w:type="dxa"/>
          </w:tcPr>
          <w:p w14:paraId="32F5850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3-5</w:t>
            </w:r>
          </w:p>
        </w:tc>
        <w:tc>
          <w:tcPr>
            <w:tcW w:w="2551" w:type="dxa"/>
          </w:tcPr>
          <w:p w14:paraId="0FFD1E8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6)</w:t>
            </w:r>
          </w:p>
          <w:p w14:paraId="7C882735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4)</w:t>
            </w:r>
          </w:p>
        </w:tc>
        <w:tc>
          <w:tcPr>
            <w:tcW w:w="2410" w:type="dxa"/>
          </w:tcPr>
          <w:p w14:paraId="0E550F1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10E7EE13" w14:textId="77777777" w:rsidTr="00E94A35">
        <w:tc>
          <w:tcPr>
            <w:tcW w:w="2660" w:type="dxa"/>
            <w:vMerge/>
          </w:tcPr>
          <w:p w14:paraId="4402851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2FB7D7A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arrell A&lt;/Author&gt;&lt;Year&gt;2002&lt;/Year&gt;&lt;RecNum&gt;224&lt;/RecNum&gt;&lt;DisplayText&gt;Farrell A, Tayler C et al. (2002)&lt;/DisplayText&gt;&lt;record&gt;&lt;rec-number&gt;224&lt;/rec-number&gt;&lt;foreign-keys&gt;&lt;key app="EN" db-id="ffw5fsvd2za5rdetrvzvsp2qv2zvf0epdwta" timestamp="1533262180"&gt;224&lt;/key&gt;&lt;/foreign-keys&gt;&lt;ref-type name="Journal Article"&gt;17&lt;/ref-type&gt;&lt;contributors&gt;&lt;authors&gt;&lt;author&gt;Farrell A,&lt;/author&gt;&lt;author&gt;Tayler C,&lt;/author&gt;&lt;author&gt;Tennent L,&lt;/author&gt;&lt;/authors&gt;&lt;/contributors&gt;&lt;titles&gt;&lt;title&gt;Early childhood services: What can children tell us?&lt;/title&gt;&lt;secondary-title&gt;Australian Journal of Early Childhood&lt;/secondary-title&gt;&lt;/titles&gt;&lt;periodical&gt;&lt;full-title&gt;Australian Journal of Early Childhood&lt;/full-title&gt;&lt;/periodical&gt;&lt;pages&gt;13-17&lt;/pages&gt;&lt;volume&gt;27&lt;/volume&gt;&lt;number&gt;3&lt;/number&gt;&lt;dates&gt;&lt;year&gt;2002&lt;/year&gt;&lt;/dates&gt;&lt;urls&gt;&lt;related-urls&gt;&lt;url&gt;https://eprints.qut.edu.au/275/1/275.pdf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arrell A, Tayler C et al. (200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3ADA2DB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formal conversations</w:t>
            </w:r>
          </w:p>
        </w:tc>
        <w:tc>
          <w:tcPr>
            <w:tcW w:w="1134" w:type="dxa"/>
          </w:tcPr>
          <w:p w14:paraId="5F198B5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76</w:t>
            </w:r>
          </w:p>
        </w:tc>
        <w:tc>
          <w:tcPr>
            <w:tcW w:w="1418" w:type="dxa"/>
          </w:tcPr>
          <w:p w14:paraId="7203871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3-8</w:t>
            </w:r>
          </w:p>
        </w:tc>
        <w:tc>
          <w:tcPr>
            <w:tcW w:w="2551" w:type="dxa"/>
          </w:tcPr>
          <w:p w14:paraId="0C6221D9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ttended childcare centre, playgroup, kindergarten preschool or primary school</w:t>
            </w:r>
          </w:p>
          <w:p w14:paraId="2BB946F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Lived in an inner-city suburb</w:t>
            </w:r>
          </w:p>
          <w:p w14:paraId="7DE54AD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ost were from English-speaking backgrounds</w:t>
            </w:r>
          </w:p>
        </w:tc>
        <w:tc>
          <w:tcPr>
            <w:tcW w:w="2410" w:type="dxa"/>
          </w:tcPr>
          <w:p w14:paraId="6075591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589D1D18" w14:textId="77777777" w:rsidTr="00E94A35">
        <w:tc>
          <w:tcPr>
            <w:tcW w:w="2660" w:type="dxa"/>
            <w:vMerge/>
          </w:tcPr>
          <w:p w14:paraId="2CA5082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52366AF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Nothard M&lt;/Author&gt;&lt;Year&gt;2015&lt;/Year&gt;&lt;RecNum&gt;141&lt;/RecNum&gt;&lt;DisplayText&gt;Nothard M, Irvine S et al. (2015)&lt;/DisplayText&gt;&lt;record&gt;&lt;rec-number&gt;141&lt;/rec-number&gt;&lt;foreign-keys&gt;&lt;key app="EN" db-id="ffw5fsvd2za5rdetrvzvsp2qv2zvf0epdwta" timestamp="1528946758"&gt;141&lt;/key&gt;&lt;/foreign-keys&gt;&lt;ref-type name="Journal Article"&gt;17&lt;/ref-type&gt;&lt;contributors&gt;&lt;authors&gt;&lt;author&gt;Nothard M, &lt;/author&gt;&lt;author&gt;Irvine S,&lt;/author&gt;&lt;author&gt;Theobald M,&lt;/author&gt;&lt;author&gt;Staton S,&lt;/author&gt;&lt;author&gt;Pattinson C,&lt;/author&gt;&lt;author&gt;Thorpe K,&lt;/author&gt;&lt;/authors&gt;&lt;/contributors&gt;&lt;titles&gt;&lt;title&gt;“I have to rest all the time because you are not allowed to play”: Exploring children’s perceptions of autonomy during sleep-time in long day care services&lt;/title&gt;&lt;secondary-title&gt;International Journal of Early Childhood&lt;/secondary-title&gt;&lt;/titles&gt;&lt;periodical&gt;&lt;full-title&gt;International Journal of Early Childhood&lt;/full-title&gt;&lt;/periodical&gt;&lt;pages&gt;423-442&lt;/pages&gt;&lt;volume&gt;47&lt;/volume&gt;&lt;number&gt;3&lt;/number&gt;&lt;dates&gt;&lt;year&gt;201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Nothard M, Irvine S et al.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CB1E19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  <w:p w14:paraId="1F292F1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bservation</w:t>
            </w:r>
          </w:p>
        </w:tc>
        <w:tc>
          <w:tcPr>
            <w:tcW w:w="1134" w:type="dxa"/>
          </w:tcPr>
          <w:p w14:paraId="0A010E4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4</w:t>
            </w:r>
          </w:p>
        </w:tc>
        <w:tc>
          <w:tcPr>
            <w:tcW w:w="1418" w:type="dxa"/>
          </w:tcPr>
          <w:p w14:paraId="658E849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-5</w:t>
            </w:r>
          </w:p>
        </w:tc>
        <w:tc>
          <w:tcPr>
            <w:tcW w:w="2551" w:type="dxa"/>
          </w:tcPr>
          <w:p w14:paraId="2781DF9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s (N=24)</w:t>
            </w:r>
          </w:p>
          <w:p w14:paraId="3C6C517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s (N=30)</w:t>
            </w:r>
          </w:p>
        </w:tc>
        <w:tc>
          <w:tcPr>
            <w:tcW w:w="2410" w:type="dxa"/>
          </w:tcPr>
          <w:p w14:paraId="227D39D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392196A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799AC529" w14:textId="77777777" w:rsidTr="00E94A35">
        <w:tc>
          <w:tcPr>
            <w:tcW w:w="2660" w:type="dxa"/>
            <w:vMerge/>
          </w:tcPr>
          <w:p w14:paraId="1E7203C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1708A06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Johansson E&lt;/Author&gt;&lt;Year&gt;2014&lt;/Year&gt;&lt;RecNum&gt;229&lt;/RecNum&gt;&lt;DisplayText&gt;Johansson E, Cobb-Moore C et al. (2014)&lt;/DisplayText&gt;&lt;record&gt;&lt;rec-number&gt;229&lt;/rec-number&gt;&lt;foreign-keys&gt;&lt;key app="EN" db-id="ffw5fsvd2za5rdetrvzvsp2qv2zvf0epdwta" timestamp="1533265911"&gt;229&lt;/key&gt;&lt;/foreign-keys&gt;&lt;ref-type name="Journal Article"&gt;17&lt;/ref-type&gt;&lt;contributors&gt;&lt;authors&gt;&lt;author&gt;Johansson E,&lt;/author&gt;&lt;author&gt;Cobb-Moore C,&lt;/author&gt;&lt;author&gt;Lunn-Brownlee J,&lt;/author&gt;&lt;author&gt;Walker S,&lt;/author&gt;&lt;author&gt;Boulton-Lewis G,&lt;/author&gt;&lt;author&gt;Ailwood J,&lt;/author&gt;&lt;/authors&gt;&lt;/contributors&gt;&lt;titles&gt;&lt;title&gt;Children&amp;apos;s perspectives on values and rules in Australian early education&lt;/title&gt;&lt;secondary-title&gt;Australasian Journal of Early Childhood&lt;/secondary-title&gt;&lt;/titles&gt;&lt;periodical&gt;&lt;full-title&gt;Australasian Journal of Early Childhood&lt;/full-title&gt;&lt;/periodical&gt;&lt;pages&gt;12-20&lt;/pages&gt;&lt;volume&gt;39&lt;/volume&gt;&lt;number&gt;2&lt;/number&gt;&lt;dates&gt;&lt;year&gt;2014&lt;/year&gt;&lt;/dates&gt;&lt;urls&gt;&lt;related-urls&gt;&lt;url&gt;https://search.informit.com.au/fullText;dn=363874479335995;res=IELHSS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Johansson E, Cobb-Moore C et al. (201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40FE232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vidual interviews</w:t>
            </w:r>
          </w:p>
        </w:tc>
        <w:tc>
          <w:tcPr>
            <w:tcW w:w="1134" w:type="dxa"/>
          </w:tcPr>
          <w:p w14:paraId="709653B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0</w:t>
            </w:r>
          </w:p>
        </w:tc>
        <w:tc>
          <w:tcPr>
            <w:tcW w:w="1418" w:type="dxa"/>
          </w:tcPr>
          <w:p w14:paraId="5215C20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-8</w:t>
            </w:r>
          </w:p>
        </w:tc>
        <w:tc>
          <w:tcPr>
            <w:tcW w:w="2551" w:type="dxa"/>
          </w:tcPr>
          <w:p w14:paraId="27C19C2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34)</w:t>
            </w:r>
          </w:p>
          <w:p w14:paraId="49913A1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66)</w:t>
            </w:r>
          </w:p>
          <w:p w14:paraId="636DA89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00E8AF5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61D76875" w14:textId="77777777" w:rsidTr="00E94A35">
        <w:tc>
          <w:tcPr>
            <w:tcW w:w="2660" w:type="dxa"/>
            <w:vMerge w:val="restart"/>
          </w:tcPr>
          <w:p w14:paraId="418AB71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Experiences of high school </w:t>
            </w:r>
          </w:p>
        </w:tc>
        <w:tc>
          <w:tcPr>
            <w:tcW w:w="1984" w:type="dxa"/>
          </w:tcPr>
          <w:p w14:paraId="019E189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Rennie J&lt;/Author&gt;&lt;Year&gt;2006&lt;/Year&gt;&lt;RecNum&gt;235&lt;/RecNum&gt;&lt;DisplayText&gt;Rennie J (2006)&lt;/DisplayText&gt;&lt;record&gt;&lt;rec-number&gt;235&lt;/rec-number&gt;&lt;foreign-keys&gt;&lt;key app="EN" db-id="ffw5fsvd2za5rdetrvzvsp2qv2zvf0epdwta" timestamp="1534119527"&gt;235&lt;/key&gt;&lt;/foreign-keys&gt;&lt;ref-type name="Journal Article"&gt;17&lt;/ref-type&gt;&lt;contributors&gt;&lt;authors&gt;&lt;author&gt;Rennie J,&lt;/author&gt;&lt;/authors&gt;&lt;/contributors&gt;&lt;titles&gt;&lt;title&gt;Meeting kids at the school gate: The literacy and numeracy practices of a remote indigenous community&lt;/title&gt;&lt;secondary-title&gt;The Australian Educational Researcher&lt;/secondary-title&gt;&lt;/titles&gt;&lt;periodical&gt;&lt;full-title&gt;The Australian Educational Researcher&lt;/full-title&gt;&lt;/periodical&gt;&lt;pages&gt;123-140&lt;/pages&gt;&lt;volume&gt;33&lt;/volume&gt;&lt;number&gt;3&lt;/number&gt;&lt;dates&gt;&lt;year&gt;2006&lt;/year&gt;&lt;/dates&gt;&lt;urls&gt;&lt;related-urls&gt;&lt;url&gt;https://doi-org.ezproxy.uws.edu.au/10.1007/BF03216845&lt;/url&gt;&lt;/related-urls&gt;&lt;pdf-urls&gt;&lt;url&gt;file://localhost/Volumes/NO%20NAME/Scoping%20Paper/Rennie2006_Article_MeetingKidsAtTheSchoolGateTheL.pdf&lt;/url&gt;&lt;/pdf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Rennie J (200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2923082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bservations</w:t>
            </w:r>
          </w:p>
          <w:p w14:paraId="3FFD17E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  <w:p w14:paraId="6B8A42A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ocument analysis</w:t>
            </w:r>
          </w:p>
        </w:tc>
        <w:tc>
          <w:tcPr>
            <w:tcW w:w="1134" w:type="dxa"/>
          </w:tcPr>
          <w:p w14:paraId="322B16D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7</w:t>
            </w:r>
          </w:p>
        </w:tc>
        <w:tc>
          <w:tcPr>
            <w:tcW w:w="1418" w:type="dxa"/>
          </w:tcPr>
          <w:p w14:paraId="3A19309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1-13</w:t>
            </w:r>
          </w:p>
        </w:tc>
        <w:tc>
          <w:tcPr>
            <w:tcW w:w="2551" w:type="dxa"/>
          </w:tcPr>
          <w:p w14:paraId="7369166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Indigenous living in an island community transitioning to an urban high school in Darwin, NT</w:t>
            </w:r>
          </w:p>
        </w:tc>
        <w:tc>
          <w:tcPr>
            <w:tcW w:w="2410" w:type="dxa"/>
          </w:tcPr>
          <w:p w14:paraId="218E0EB8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0A97A7E6" w14:textId="77777777" w:rsidTr="00E94A35">
        <w:tc>
          <w:tcPr>
            <w:tcW w:w="2660" w:type="dxa"/>
            <w:vMerge/>
          </w:tcPr>
          <w:p w14:paraId="1FCF328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6AD1958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Cassity&lt;/Author&gt;&lt;Year&gt;2005&lt;/Year&gt;&lt;RecNum&gt;238&lt;/RecNum&gt;&lt;DisplayText&gt;Cassity and Gow (2005)&lt;/DisplayText&gt;&lt;record&gt;&lt;rec-number&gt;238&lt;/rec-number&gt;&lt;foreign-keys&gt;&lt;key app="EN" db-id="ffw5fsvd2za5rdetrvzvsp2qv2zvf0epdwta" timestamp="1537919292"&gt;238&lt;/key&gt;&lt;/foreign-keys&gt;&lt;ref-type name="Journal Article"&gt;17&lt;/ref-type&gt;&lt;contributors&gt;&lt;authors&gt;&lt;author&gt;Cassity, E.&lt;/author&gt;&lt;author&gt;Gow, G.&lt;/author&gt;&lt;/authors&gt;&lt;/contributors&gt;&lt;titles&gt;&lt;title&gt;Making up for lost time: The experiences of Southern Sudanese young refugees in high schools&lt;/title&gt;&lt;secondary-title&gt;Youth Studies Australia&lt;/secondary-title&gt;&lt;/titles&gt;&lt;periodical&gt;&lt;full-title&gt;Youth Studies Australia&lt;/full-title&gt;&lt;/periodical&gt;&lt;pages&gt;51-55&lt;/pages&gt;&lt;volume&gt;24&lt;/volume&gt;&lt;number&gt;3&lt;/number&gt;&lt;dates&gt;&lt;year&gt;2005&lt;/year&gt;&lt;/dates&gt;&lt;urls&gt;&lt;related-urls&gt;&lt;url&gt;https://search.informit.com.au/fullText;dn=028526486209469;res=IELFSC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Cassity and Gow (200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562DA0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rts-based activities (e.g., paintings, drawings, textile collages, drama)</w:t>
            </w:r>
          </w:p>
        </w:tc>
        <w:tc>
          <w:tcPr>
            <w:tcW w:w="1134" w:type="dxa"/>
          </w:tcPr>
          <w:p w14:paraId="3C53F59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65</w:t>
            </w:r>
          </w:p>
        </w:tc>
        <w:tc>
          <w:tcPr>
            <w:tcW w:w="1418" w:type="dxa"/>
          </w:tcPr>
          <w:p w14:paraId="7C00BB8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Participants were in </w:t>
            </w:r>
            <w:proofErr w:type="spellStart"/>
            <w:r w:rsidRPr="00A441E7">
              <w:rPr>
                <w:rFonts w:ascii="Times New Roman" w:hAnsi="Times New Roman" w:cs="Times New Roman"/>
              </w:rPr>
              <w:t>Yrs</w:t>
            </w:r>
            <w:proofErr w:type="spellEnd"/>
            <w:r w:rsidRPr="00A441E7">
              <w:rPr>
                <w:rFonts w:ascii="Times New Roman" w:hAnsi="Times New Roman" w:cs="Times New Roman"/>
              </w:rPr>
              <w:t xml:space="preserve"> 7-11</w:t>
            </w:r>
          </w:p>
        </w:tc>
        <w:tc>
          <w:tcPr>
            <w:tcW w:w="2551" w:type="dxa"/>
          </w:tcPr>
          <w:p w14:paraId="4326190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32)</w:t>
            </w:r>
          </w:p>
          <w:p w14:paraId="279C1C2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33)</w:t>
            </w:r>
          </w:p>
          <w:p w14:paraId="2AF0FDD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outh Sudanese refugees</w:t>
            </w:r>
          </w:p>
          <w:p w14:paraId="7A476D6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ix of academic ability</w:t>
            </w:r>
          </w:p>
          <w:p w14:paraId="213E21F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ix of new arrivals and being in Australia for more than one year</w:t>
            </w:r>
          </w:p>
        </w:tc>
        <w:tc>
          <w:tcPr>
            <w:tcW w:w="2410" w:type="dxa"/>
          </w:tcPr>
          <w:p w14:paraId="67AA47F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514E23AF" w14:textId="77777777" w:rsidTr="00E94A35">
        <w:tc>
          <w:tcPr>
            <w:tcW w:w="2660" w:type="dxa"/>
            <w:vMerge w:val="restart"/>
          </w:tcPr>
          <w:p w14:paraId="7710DBD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xperiences of starting school</w:t>
            </w:r>
          </w:p>
        </w:tc>
        <w:tc>
          <w:tcPr>
            <w:tcW w:w="1984" w:type="dxa"/>
          </w:tcPr>
          <w:p w14:paraId="5CCFF87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ockett S&lt;/Author&gt;&lt;Year&gt;2002&lt;/Year&gt;&lt;RecNum&gt;129&lt;/RecNum&gt;&lt;DisplayText&gt;Dockett S, Perry B et al. (2002)&lt;/DisplayText&gt;&lt;record&gt;&lt;rec-number&gt;129&lt;/rec-number&gt;&lt;foreign-keys&gt;&lt;key app="EN" db-id="ffw5fsvd2za5rdetrvzvsp2qv2zvf0epdwta" timestamp="1528941973"&gt;129&lt;/key&gt;&lt;/foreign-keys&gt;&lt;ref-type name="Journal Article"&gt;17&lt;/ref-type&gt;&lt;contributors&gt;&lt;authors&gt;&lt;author&gt;Dockett S, &lt;/author&gt;&lt;author&gt;Perry B, &lt;/author&gt;&lt;author&gt;Howard P, &lt;/author&gt;&lt;author&gt;Whitton D, &lt;/author&gt;&lt;author&gt;Cusack M,&lt;/author&gt;&lt;/authors&gt;&lt;/contributors&gt;&lt;titles&gt;&lt;title&gt;Australian children starting school&lt;/title&gt;&lt;secondary-title&gt;Childhood Education&lt;/secondary-title&gt;&lt;/titles&gt;&lt;periodical&gt;&lt;full-title&gt;Childhood Education&lt;/full-title&gt;&lt;/periodical&gt;&lt;pages&gt;349-353&lt;/pages&gt;&lt;volume&gt;78&lt;/volume&gt;&lt;number&gt;6&lt;/number&gt;&lt;dates&gt;&lt;year&gt;2002&lt;/year&gt;&lt;/dates&gt;&lt;urls&gt;&lt;/urls&gt;&lt;electronic-resource-num&gt;10.1080/00094056.2002.10522204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ockett S, Perry B et al. (200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317CC4A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 Questionnaires</w:t>
            </w:r>
          </w:p>
        </w:tc>
        <w:tc>
          <w:tcPr>
            <w:tcW w:w="1134" w:type="dxa"/>
          </w:tcPr>
          <w:p w14:paraId="1A90199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1418" w:type="dxa"/>
          </w:tcPr>
          <w:p w14:paraId="2531E20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.5-6</w:t>
            </w:r>
          </w:p>
        </w:tc>
        <w:tc>
          <w:tcPr>
            <w:tcW w:w="2551" w:type="dxa"/>
          </w:tcPr>
          <w:p w14:paraId="05B85D1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410" w:type="dxa"/>
          </w:tcPr>
          <w:p w14:paraId="0CD8FB1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7B24E41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4258B326" w14:textId="77777777" w:rsidTr="00E94A35">
        <w:tc>
          <w:tcPr>
            <w:tcW w:w="2660" w:type="dxa"/>
            <w:vMerge/>
          </w:tcPr>
          <w:p w14:paraId="3DBBE3B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6C1CAA7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ockett S&lt;/Author&gt;&lt;Year&gt;2003&lt;/Year&gt;&lt;RecNum&gt;131&lt;/RecNum&gt;&lt;DisplayText&gt;Dockett S and Perry B (2003)&lt;/DisplayText&gt;&lt;record&gt;&lt;rec-number&gt;131&lt;/rec-number&gt;&lt;foreign-keys&gt;&lt;key app="EN" db-id="ffw5fsvd2za5rdetrvzvsp2qv2zvf0epdwta" timestamp="1528944801"&gt;131&lt;/key&gt;&lt;/foreign-keys&gt;&lt;ref-type name="Journal Article"&gt;17&lt;/ref-type&gt;&lt;contributors&gt;&lt;authors&gt;&lt;author&gt;Dockett S, &lt;/author&gt;&lt;author&gt;Perry B,&lt;/author&gt;&lt;/authors&gt;&lt;/contributors&gt;&lt;titles&gt;&lt;title&gt;Children&amp;apos;s views and children&amp;apos;s voices in starting school&lt;/title&gt;&lt;secondary-title&gt;Australian Journal of Early Childhood&lt;/secondary-title&gt;&lt;/titles&gt;&lt;periodical&gt;&lt;full-title&gt;Australian Journal of Early Childhood&lt;/full-title&gt;&lt;/periodical&gt;&lt;pages&gt;12-17&lt;/pages&gt;&lt;volume&gt;28&lt;/volume&gt;&lt;number&gt;1&lt;/number&gt;&lt;dates&gt;&lt;year&gt;2003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ockett S and Perry B (2003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22C48B2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lassroom discussions Photography </w:t>
            </w:r>
          </w:p>
          <w:p w14:paraId="691AE44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 xml:space="preserve">Book making </w:t>
            </w:r>
          </w:p>
        </w:tc>
        <w:tc>
          <w:tcPr>
            <w:tcW w:w="1134" w:type="dxa"/>
          </w:tcPr>
          <w:p w14:paraId="47B46FD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Unspecified</w:t>
            </w:r>
          </w:p>
        </w:tc>
        <w:tc>
          <w:tcPr>
            <w:tcW w:w="1418" w:type="dxa"/>
          </w:tcPr>
          <w:p w14:paraId="7032F16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5-6</w:t>
            </w:r>
          </w:p>
        </w:tc>
        <w:tc>
          <w:tcPr>
            <w:tcW w:w="2551" w:type="dxa"/>
          </w:tcPr>
          <w:p w14:paraId="6D63F10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High level of cultural, religious &amp; geographical </w:t>
            </w:r>
            <w:r w:rsidRPr="00A441E7">
              <w:rPr>
                <w:rFonts w:ascii="Times New Roman" w:hAnsi="Times New Roman" w:cs="Times New Roman"/>
              </w:rPr>
              <w:lastRenderedPageBreak/>
              <w:t>diversity among children and families.</w:t>
            </w:r>
          </w:p>
        </w:tc>
        <w:tc>
          <w:tcPr>
            <w:tcW w:w="2410" w:type="dxa"/>
          </w:tcPr>
          <w:p w14:paraId="2E21A57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Collecting data: children are consulted</w:t>
            </w:r>
          </w:p>
          <w:p w14:paraId="5BD62BB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Analysing the data: children are consulted</w:t>
            </w:r>
          </w:p>
        </w:tc>
      </w:tr>
      <w:tr w:rsidR="00840E10" w:rsidRPr="00A441E7" w14:paraId="24C31BAB" w14:textId="77777777" w:rsidTr="00E94A35">
        <w:tc>
          <w:tcPr>
            <w:tcW w:w="2660" w:type="dxa"/>
            <w:vMerge/>
          </w:tcPr>
          <w:p w14:paraId="5FDD893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50E565E8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ockett S&lt;/Author&gt;&lt;Year&gt;2004&lt;/Year&gt;&lt;RecNum&gt;151&lt;/RecNum&gt;&lt;DisplayText&gt;&lt;style size="10"&gt;Dockett S&lt;/style&gt;, &lt;style size="10"&gt;Perry B&lt;/style&gt; et al. (2004)&lt;/DisplayText&gt;&lt;record&gt;&lt;rec-number&gt;151&lt;/rec-number&gt;&lt;foreign-keys&gt;&lt;key app="EN" db-id="ffw5fsvd2za5rdetrvzvsp2qv2zvf0epdwta" timestamp="1529895128"&gt;151&lt;/key&gt;&lt;/foreign-keys&gt;&lt;ref-type name="Journal Article"&gt;17&lt;/ref-type&gt;&lt;contributors&gt;&lt;authors&gt;&lt;author&gt;&lt;style face="normal" font="default" size="10"&gt;Dockett S,&lt;/style&gt;&lt;/author&gt;&lt;author&gt;&lt;style face="normal" font="default" size="10"&gt;Perry B,&lt;/style&gt;&lt;/author&gt;&lt;author&gt;&lt;style face="normal" font="default" size="10"&gt;ADD TO TABLE&lt;/style&gt;&lt;/author&gt;&lt;/authors&gt;&lt;/contributors&gt;&lt;titles&gt;&lt;title&gt;Starting school: Perspectives of Australian children, parents and educators&lt;/title&gt;&lt;secondary-title&gt;Journal of Early Childhood Research&lt;/secondary-title&gt;&lt;/titles&gt;&lt;periodical&gt;&lt;full-title&gt;Journal of Early Childhood Research&lt;/full-title&gt;&lt;/periodical&gt;&lt;pages&gt;171–189&lt;/pages&gt;&lt;volume&gt;2&lt;/volume&gt;&lt;number&gt;2&lt;/number&gt;&lt;dates&gt;&lt;year&gt;2004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ockett S, Perry B et al. (200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B83633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mall group interviews</w:t>
            </w:r>
          </w:p>
        </w:tc>
        <w:tc>
          <w:tcPr>
            <w:tcW w:w="1134" w:type="dxa"/>
          </w:tcPr>
          <w:p w14:paraId="4A81874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10</w:t>
            </w:r>
          </w:p>
        </w:tc>
        <w:tc>
          <w:tcPr>
            <w:tcW w:w="1418" w:type="dxa"/>
          </w:tcPr>
          <w:p w14:paraId="662F69E9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bout to start school – started school</w:t>
            </w:r>
          </w:p>
        </w:tc>
        <w:tc>
          <w:tcPr>
            <w:tcW w:w="2551" w:type="dxa"/>
          </w:tcPr>
          <w:p w14:paraId="43FEF58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410" w:type="dxa"/>
          </w:tcPr>
          <w:p w14:paraId="271ED6E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652703A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42165331" w14:textId="77777777" w:rsidTr="00E94A35">
        <w:tc>
          <w:tcPr>
            <w:tcW w:w="2660" w:type="dxa"/>
            <w:vMerge/>
          </w:tcPr>
          <w:p w14:paraId="6C09435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3A6940B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ockett S&lt;/Author&gt;&lt;Year&gt;2005&lt;/Year&gt;&lt;RecNum&gt;221&lt;/RecNum&gt;&lt;DisplayText&gt;Dockett S and Perry B (2005)&lt;/DisplayText&gt;&lt;record&gt;&lt;rec-number&gt;221&lt;/rec-number&gt;&lt;foreign-keys&gt;&lt;key app="EN" db-id="ffw5fsvd2za5rdetrvzvsp2qv2zvf0epdwta" timestamp="1533256449"&gt;221&lt;/key&gt;&lt;/foreign-keys&gt;&lt;ref-type name="Journal Article"&gt;17&lt;/ref-type&gt;&lt;contributors&gt;&lt;authors&gt;&lt;author&gt;Dockett S,&lt;/author&gt;&lt;author&gt;Perry B,&lt;/author&gt;&lt;/authors&gt;&lt;/contributors&gt;&lt;titles&gt;&lt;title&gt;&amp;apos;You need to know how to play safe&amp;apos;: Children&amp;apos;s experiences of starting school&lt;/title&gt;&lt;secondary-title&gt;Contemporary Issues in Early Childhood&lt;/secondary-title&gt;&lt;/titles&gt;&lt;periodical&gt;&lt;full-title&gt;Contemporary Issues in Early Childhood&lt;/full-title&gt;&lt;/periodical&gt;&lt;pages&gt;4-18&lt;/pages&gt;&lt;volume&gt;6&lt;/volume&gt;&lt;number&gt;1&lt;/number&gt;&lt;dates&gt;&lt;year&gt;2005&lt;/year&gt;&lt;/dates&gt;&lt;urls&gt;&lt;/urls&gt;&lt;electronic-resource-num&gt;10.2304/ciec.2005.6.1.7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ockett S and Perry B (200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72E56E4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nversations Drawings Photographs</w:t>
            </w:r>
          </w:p>
        </w:tc>
        <w:tc>
          <w:tcPr>
            <w:tcW w:w="1134" w:type="dxa"/>
          </w:tcPr>
          <w:p w14:paraId="66C5391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1418" w:type="dxa"/>
          </w:tcPr>
          <w:p w14:paraId="372B2AE7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5-6</w:t>
            </w:r>
          </w:p>
        </w:tc>
        <w:tc>
          <w:tcPr>
            <w:tcW w:w="2551" w:type="dxa"/>
          </w:tcPr>
          <w:p w14:paraId="0E199EB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ttended either an inner-city school or country/rural school </w:t>
            </w:r>
          </w:p>
        </w:tc>
        <w:tc>
          <w:tcPr>
            <w:tcW w:w="2410" w:type="dxa"/>
          </w:tcPr>
          <w:p w14:paraId="07EA67D7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llecting data: children are consulted </w:t>
            </w:r>
          </w:p>
          <w:p w14:paraId="469E4DA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alysing data: children are consulted</w:t>
            </w:r>
          </w:p>
        </w:tc>
      </w:tr>
      <w:tr w:rsidR="00840E10" w:rsidRPr="00A441E7" w14:paraId="410C360E" w14:textId="77777777" w:rsidTr="00E94A35">
        <w:tc>
          <w:tcPr>
            <w:tcW w:w="2660" w:type="dxa"/>
            <w:vMerge/>
          </w:tcPr>
          <w:p w14:paraId="6D824FD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3B3F0C6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irkhil M&lt;/Author&gt;&lt;Year&gt;2010&lt;/Year&gt;&lt;RecNum&gt;232&lt;/RecNum&gt;&lt;DisplayText&gt;Mirkhil M (2010)&lt;/DisplayText&gt;&lt;record&gt;&lt;rec-number&gt;232&lt;/rec-number&gt;&lt;foreign-keys&gt;&lt;key app="EN" db-id="ffw5fsvd2za5rdetrvzvsp2qv2zvf0epdwta" timestamp="1533267794"&gt;232&lt;/key&gt;&lt;/foreign-keys&gt;&lt;ref-type name="Journal Article"&gt;17&lt;/ref-type&gt;&lt;contributors&gt;&lt;authors&gt;&lt;author&gt;Mirkhil M,&lt;/author&gt;&lt;/authors&gt;&lt;/contributors&gt;&lt;titles&gt;&lt;title&gt;&amp;apos;I want to play when I go to school&amp;apos;: Children&amp;apos;s views on the transition to school from kindergarten&lt;/title&gt;&lt;secondary-title&gt;Australasian Journal of Early Childhood&lt;/secondary-title&gt;&lt;/titles&gt;&lt;periodical&gt;&lt;full-title&gt;Australasian Journal of Early Childhood&lt;/full-title&gt;&lt;/periodical&gt;&lt;pages&gt;134-139&lt;/pages&gt;&lt;volume&gt;35&lt;/volume&gt;&lt;number&gt;3&lt;/number&gt;&lt;dates&gt;&lt;year&gt;2010&lt;/year&gt;&lt;/dates&gt;&lt;urls&gt;&lt;related-urls&gt;&lt;url&gt;https://search.informit.com.au/fullText;dn=008156536834978;res=IELAPA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irkhil M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7CCAD48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  <w:p w14:paraId="0C474EF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Drawings </w:t>
            </w:r>
          </w:p>
          <w:p w14:paraId="26ACA44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eading activity</w:t>
            </w:r>
          </w:p>
        </w:tc>
        <w:tc>
          <w:tcPr>
            <w:tcW w:w="1134" w:type="dxa"/>
          </w:tcPr>
          <w:p w14:paraId="482830F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 = 6</w:t>
            </w:r>
          </w:p>
        </w:tc>
        <w:tc>
          <w:tcPr>
            <w:tcW w:w="1418" w:type="dxa"/>
          </w:tcPr>
          <w:p w14:paraId="48EBF58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4-5 </w:t>
            </w:r>
          </w:p>
        </w:tc>
        <w:tc>
          <w:tcPr>
            <w:tcW w:w="2551" w:type="dxa"/>
          </w:tcPr>
          <w:p w14:paraId="1F3849C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ttended long day care centres on a fulltime basis in inner suburban Melbourne</w:t>
            </w:r>
          </w:p>
        </w:tc>
        <w:tc>
          <w:tcPr>
            <w:tcW w:w="2410" w:type="dxa"/>
          </w:tcPr>
          <w:p w14:paraId="4D729D5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6C35C4FA" w14:textId="77777777" w:rsidTr="00E94A35">
        <w:tc>
          <w:tcPr>
            <w:tcW w:w="2660" w:type="dxa"/>
          </w:tcPr>
          <w:p w14:paraId="0C828A2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xperiences of starting/returning to school for children with chronic illness</w:t>
            </w:r>
          </w:p>
        </w:tc>
        <w:tc>
          <w:tcPr>
            <w:tcW w:w="1984" w:type="dxa"/>
          </w:tcPr>
          <w:p w14:paraId="06FBF16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ockett S&lt;/Author&gt;&lt;Year&gt;2004&lt;/Year&gt;&lt;RecNum&gt;233&lt;/RecNum&gt;&lt;DisplayText&gt;Dockett S (2004)&lt;/DisplayText&gt;&lt;record&gt;&lt;rec-number&gt;233&lt;/rec-number&gt;&lt;foreign-keys&gt;&lt;key app="EN" db-id="ffw5fsvd2za5rdetrvzvsp2qv2zvf0epdwta" timestamp="1533270464"&gt;233&lt;/key&gt;&lt;/foreign-keys&gt;&lt;ref-type name="Journal Article"&gt;17&lt;/ref-type&gt;&lt;contributors&gt;&lt;authors&gt;&lt;author&gt;Dockett S,&lt;/author&gt;&lt;/authors&gt;&lt;/contributors&gt;&lt;titles&gt;&lt;title&gt;&amp;apos;Everyone was really happy to see me!&amp;apos; The importance of friendships in the return to school of children with chronic illness&lt;/title&gt;&lt;secondary-title&gt;Australasian Journal of Early Childhood&lt;/secondary-title&gt;&lt;/titles&gt;&lt;periodical&gt;&lt;full-title&gt;Australasian Journal of Early Childhood&lt;/full-title&gt;&lt;/periodical&gt;&lt;pages&gt;27-32&lt;/pages&gt;&lt;volume&gt;29&lt;/volume&gt;&lt;number&gt;1&lt;/number&gt;&lt;dates&gt;&lt;year&gt;2004&lt;/year&gt;&lt;/dates&gt;&lt;urls&gt;&lt;related-urls&gt;&lt;url&gt;http://www.earlychildhoodaustralia.org.au/wp-content/uploads/2014/06/AJEC0401.pdf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ockett S (200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A6915C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</w:tcPr>
          <w:p w14:paraId="7C7605F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</w:t>
            </w:r>
          </w:p>
        </w:tc>
        <w:tc>
          <w:tcPr>
            <w:tcW w:w="1418" w:type="dxa"/>
          </w:tcPr>
          <w:p w14:paraId="56D043F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5-16</w:t>
            </w:r>
          </w:p>
        </w:tc>
        <w:tc>
          <w:tcPr>
            <w:tcW w:w="2551" w:type="dxa"/>
          </w:tcPr>
          <w:p w14:paraId="0ECCA6E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3)</w:t>
            </w:r>
          </w:p>
          <w:p w14:paraId="5C2C115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7)</w:t>
            </w:r>
          </w:p>
          <w:p w14:paraId="21A2D2A9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had a chronic illness</w:t>
            </w:r>
          </w:p>
        </w:tc>
        <w:tc>
          <w:tcPr>
            <w:tcW w:w="2410" w:type="dxa"/>
          </w:tcPr>
          <w:p w14:paraId="7E7867D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24E385A6" w14:textId="77777777" w:rsidTr="00E94A35">
        <w:tc>
          <w:tcPr>
            <w:tcW w:w="2660" w:type="dxa"/>
          </w:tcPr>
          <w:p w14:paraId="65D2AB78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erspectives of children who have been homeless and school</w:t>
            </w:r>
          </w:p>
        </w:tc>
        <w:tc>
          <w:tcPr>
            <w:tcW w:w="1984" w:type="dxa"/>
          </w:tcPr>
          <w:p w14:paraId="5E09162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oore T&lt;/Author&gt;&lt;Year&gt;2011&lt;/Year&gt;&lt;RecNum&gt;64&lt;/RecNum&gt;&lt;DisplayText&gt;Moore T and McArthur M (2011)&lt;/DisplayText&gt;&lt;record&gt;&lt;rec-number&gt;64&lt;/rec-number&gt;&lt;foreign-keys&gt;&lt;key app="EN" db-id="ffw5fsvd2za5rdetrvzvsp2qv2zvf0epdwta" timestamp="1527051602"&gt;64&lt;/key&gt;&lt;/foreign-keys&gt;&lt;ref-type name="Journal Article"&gt;17&lt;/ref-type&gt;&lt;contributors&gt;&lt;authors&gt;&lt;author&gt;Moore T,  &lt;/author&gt;&lt;author&gt;McArthur M,&lt;/author&gt;&lt;/authors&gt;&lt;/contributors&gt;&lt;titles&gt;&lt;title&gt;‘Good for kids’: Children who have been homeless talk about school.&lt;/title&gt;&lt;secondary-title&gt;Australian Journal of Education&lt;/secondary-title&gt;&lt;/titles&gt;&lt;periodical&gt;&lt;full-title&gt;Australian Journal of Education&lt;/full-title&gt;&lt;/periodical&gt;&lt;pages&gt;147-160.&lt;/pages&gt;&lt;volume&gt;55&lt;/volume&gt;&lt;number&gt;2&lt;/number&gt;&lt;dates&gt;&lt;year&gt;2011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oore T and McArthur M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1DA39DC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  <w:p w14:paraId="28E98DD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rt activities </w:t>
            </w:r>
          </w:p>
          <w:p w14:paraId="22F2B50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Group discussions</w:t>
            </w:r>
          </w:p>
        </w:tc>
        <w:tc>
          <w:tcPr>
            <w:tcW w:w="1134" w:type="dxa"/>
          </w:tcPr>
          <w:p w14:paraId="54171A5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5</w:t>
            </w:r>
          </w:p>
        </w:tc>
        <w:tc>
          <w:tcPr>
            <w:tcW w:w="1418" w:type="dxa"/>
          </w:tcPr>
          <w:p w14:paraId="155B5FA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4-21</w:t>
            </w:r>
          </w:p>
        </w:tc>
        <w:tc>
          <w:tcPr>
            <w:tcW w:w="2551" w:type="dxa"/>
          </w:tcPr>
          <w:p w14:paraId="6D71DC9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4)</w:t>
            </w:r>
          </w:p>
          <w:p w14:paraId="442872E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1)</w:t>
            </w:r>
          </w:p>
          <w:p w14:paraId="5ECD1767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8)</w:t>
            </w:r>
          </w:p>
        </w:tc>
        <w:tc>
          <w:tcPr>
            <w:tcW w:w="2410" w:type="dxa"/>
          </w:tcPr>
          <w:p w14:paraId="7D07C48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2E0C31E9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alysing the data: children collaborate with adult researchers</w:t>
            </w:r>
          </w:p>
        </w:tc>
      </w:tr>
      <w:tr w:rsidR="00840E10" w:rsidRPr="00A441E7" w14:paraId="0D3EC78A" w14:textId="77777777" w:rsidTr="00E94A35">
        <w:tc>
          <w:tcPr>
            <w:tcW w:w="2660" w:type="dxa"/>
            <w:vMerge w:val="restart"/>
          </w:tcPr>
          <w:p w14:paraId="478AE827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Perceptions of playgrounds, physical activity and outdoor spaces </w:t>
            </w:r>
          </w:p>
        </w:tc>
        <w:tc>
          <w:tcPr>
            <w:tcW w:w="1984" w:type="dxa"/>
          </w:tcPr>
          <w:p w14:paraId="36F8F88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  <w:noProof/>
              </w:rPr>
              <w:fldChar w:fldCharType="begin"/>
            </w:r>
            <w:r w:rsidRPr="00A441E7">
              <w:rPr>
                <w:rFonts w:ascii="Times New Roman" w:hAnsi="Times New Roman" w:cs="Times New Roman"/>
                <w:noProof/>
              </w:rPr>
              <w:instrText xml:space="preserve"> ADDIN EN.CITE &lt;EndNote&gt;&lt;Cite AuthorYear="1"&gt;&lt;Author&gt;Hyndman B&lt;/Author&gt;&lt;Year&gt;2015&lt;/Year&gt;&lt;RecNum&gt;135&lt;/RecNum&gt;&lt;DisplayText&gt;Hyndman B and Telford A (2015)&lt;/DisplayText&gt;&lt;record&gt;&lt;rec-number&gt;135&lt;/rec-number&gt;&lt;foreign-keys&gt;&lt;key app="EN" db-id="ffw5fsvd2za5rdetrvzvsp2qv2zvf0epdwta" timestamp="1528945789"&gt;135&lt;/key&gt;&lt;/foreign-keys&gt;&lt;ref-type name="Journal Article"&gt;17&lt;/ref-type&gt;&lt;contributors&gt;&lt;authors&gt;&lt;author&gt;Hyndman B,  &lt;/author&gt;&lt;author&gt;Telford A,&lt;/author&gt;&lt;/authors&gt;&lt;/contributors&gt;&lt;titles&gt;&lt;title&gt;Should educators be &amp;quot;wrapping school playgrounds in cotton wool&amp;quot; to encourage physical activity? Exploring primary and secondary students&amp;apos; voices from the school playground&lt;/title&gt;&lt;secondary-title&gt;Australian Journal of Teacher Education&lt;/secondary-title&gt;&lt;/titles&gt;&lt;periodical&gt;&lt;full-title&gt;Australian Journal of Teacher Education&lt;/full-title&gt;&lt;/periodical&gt;&lt;pages&gt;60-84&lt;/pages&gt;&lt;volume&gt;40&lt;/volume&gt;&lt;number&gt;6&lt;/number&gt;&lt;dates&gt;&lt;year&gt;201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noProof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yndman B and Telford A (2015)</w:t>
            </w:r>
            <w:r w:rsidRPr="00A441E7">
              <w:rPr>
                <w:rFonts w:ascii="Times New Roman" w:hAnsi="Times New Roman" w:cs="Times New Roman"/>
                <w:noProof/>
              </w:rPr>
              <w:fldChar w:fldCharType="end"/>
            </w:r>
          </w:p>
        </w:tc>
        <w:tc>
          <w:tcPr>
            <w:tcW w:w="2410" w:type="dxa"/>
          </w:tcPr>
          <w:p w14:paraId="086272F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</w:tc>
        <w:tc>
          <w:tcPr>
            <w:tcW w:w="1134" w:type="dxa"/>
          </w:tcPr>
          <w:p w14:paraId="43E20CA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4</w:t>
            </w:r>
          </w:p>
        </w:tc>
        <w:tc>
          <w:tcPr>
            <w:tcW w:w="1418" w:type="dxa"/>
          </w:tcPr>
          <w:p w14:paraId="520B6995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0-13</w:t>
            </w:r>
          </w:p>
        </w:tc>
        <w:tc>
          <w:tcPr>
            <w:tcW w:w="2551" w:type="dxa"/>
          </w:tcPr>
          <w:p w14:paraId="1ADE64F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 = 27)</w:t>
            </w:r>
          </w:p>
          <w:p w14:paraId="60D3A6B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 = 27)</w:t>
            </w:r>
          </w:p>
          <w:p w14:paraId="32B00F5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rimary school (N = 32)</w:t>
            </w:r>
          </w:p>
          <w:p w14:paraId="2749CB1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condary school (N = 22)</w:t>
            </w:r>
          </w:p>
        </w:tc>
        <w:tc>
          <w:tcPr>
            <w:tcW w:w="2410" w:type="dxa"/>
          </w:tcPr>
          <w:p w14:paraId="5501BBB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3E8B9E2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091ABB41" w14:textId="77777777" w:rsidTr="00E94A35">
        <w:tc>
          <w:tcPr>
            <w:tcW w:w="2660" w:type="dxa"/>
            <w:vMerge/>
          </w:tcPr>
          <w:p w14:paraId="3C79A14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212DA1E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erewether J&lt;/Author&gt;&lt;Year&gt;2015&lt;/Year&gt;&lt;RecNum&gt;140&lt;/RecNum&gt;&lt;DisplayText&gt;Merewether J (2015)&lt;/DisplayText&gt;&lt;record&gt;&lt;rec-number&gt;140&lt;/rec-number&gt;&lt;foreign-keys&gt;&lt;key app="EN" db-id="ffw5fsvd2za5rdetrvzvsp2qv2zvf0epdwta" timestamp="1528946555"&gt;140&lt;/key&gt;&lt;/foreign-keys&gt;&lt;ref-type name="Journal Article"&gt;17&lt;/ref-type&gt;&lt;contributors&gt;&lt;authors&gt;&lt;author&gt;Merewether J,&lt;/author&gt;&lt;/authors&gt;&lt;/contributors&gt;&lt;titles&gt;&lt;title&gt;Young children&amp;apos;s perspectives of outdoor learning spaces: What matters?&lt;/title&gt;&lt;secondary-title&gt;Australasian Journal of Early Childhood&lt;/secondary-title&gt;&lt;/titles&gt;&lt;periodical&gt;&lt;full-title&gt;Australasian Journal of Early Childhood&lt;/full-title&gt;&lt;/periodical&gt;&lt;pages&gt;99-108&lt;/pages&gt;&lt;volume&gt;40&lt;/volume&gt;&lt;number&gt;1&lt;/number&gt;&lt;dates&gt;&lt;year&gt;201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erewether J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6EA7C9D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hild-led tour</w:t>
            </w:r>
          </w:p>
          <w:p w14:paraId="35F82C08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hotography Conversations</w:t>
            </w:r>
          </w:p>
        </w:tc>
        <w:tc>
          <w:tcPr>
            <w:tcW w:w="1134" w:type="dxa"/>
          </w:tcPr>
          <w:p w14:paraId="0CBDF56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8</w:t>
            </w:r>
          </w:p>
        </w:tc>
        <w:tc>
          <w:tcPr>
            <w:tcW w:w="1418" w:type="dxa"/>
          </w:tcPr>
          <w:p w14:paraId="6E7CBA6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3-4</w:t>
            </w:r>
          </w:p>
        </w:tc>
        <w:tc>
          <w:tcPr>
            <w:tcW w:w="2551" w:type="dxa"/>
          </w:tcPr>
          <w:p w14:paraId="4208B60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s (N=4)</w:t>
            </w:r>
          </w:p>
          <w:p w14:paraId="633CCB17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s (N=4)</w:t>
            </w:r>
          </w:p>
        </w:tc>
        <w:tc>
          <w:tcPr>
            <w:tcW w:w="2410" w:type="dxa"/>
          </w:tcPr>
          <w:p w14:paraId="2E481E4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1FBF4DD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7F8E2CC3" w14:textId="77777777" w:rsidTr="00E94A35">
        <w:tc>
          <w:tcPr>
            <w:tcW w:w="2660" w:type="dxa"/>
            <w:vMerge/>
          </w:tcPr>
          <w:p w14:paraId="618E6748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2F1D179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oore D&lt;/Author&gt;&lt;Year&gt;2015&lt;/Year&gt;&lt;RecNum&gt;196&lt;/RecNum&gt;&lt;DisplayText&gt;Moore D (2015)&lt;/DisplayText&gt;&lt;record&gt;&lt;rec-number&gt;196&lt;/rec-number&gt;&lt;foreign-keys&gt;&lt;key app="EN" db-id="ffw5fsvd2za5rdetrvzvsp2qv2zvf0epdwta" timestamp="1533101877"&gt;196&lt;/key&gt;&lt;/foreign-keys&gt;&lt;ref-type name="Journal Article"&gt;17&lt;/ref-type&gt;&lt;contributors&gt;&lt;authors&gt;&lt;author&gt;Moore D,&lt;/author&gt;&lt;/authors&gt;&lt;/contributors&gt;&lt;titles&gt;&lt;title&gt;&amp;apos;The teacher doesn&amp;apos;t know what it is, but she knows where we are&amp;apos;: Young children&amp;apos;s secret places in early childhood outdoor environments&lt;/title&gt;&lt;secondary-title&gt;International Journal of Play&lt;/secondary-title&gt;&lt;/titles&gt;&lt;periodical&gt;&lt;full-title&gt;International Journal of Play&lt;/full-title&gt;&lt;/periodical&gt;&lt;pages&gt;20-31&lt;/pages&gt;&lt;volume&gt;4&lt;/volume&gt;&lt;number&gt;1&lt;/number&gt;&lt;dates&gt;&lt;year&gt;2015&lt;/year&gt;&lt;/dates&gt;&lt;urls&gt;&lt;/urls&gt;&lt;electronic-resource-num&gt;10.1080/21594937.2014.925292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oore D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A1FAF7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3D dioramas </w:t>
            </w:r>
          </w:p>
          <w:p w14:paraId="7C9A278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‘Talking stick’ small group discussions Photography </w:t>
            </w:r>
          </w:p>
          <w:p w14:paraId="40EAC5E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 xml:space="preserve">‘Wishing stones’ </w:t>
            </w:r>
          </w:p>
        </w:tc>
        <w:tc>
          <w:tcPr>
            <w:tcW w:w="1134" w:type="dxa"/>
          </w:tcPr>
          <w:p w14:paraId="09B6E565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N=6</w:t>
            </w:r>
          </w:p>
        </w:tc>
        <w:tc>
          <w:tcPr>
            <w:tcW w:w="1418" w:type="dxa"/>
          </w:tcPr>
          <w:p w14:paraId="488B093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-5</w:t>
            </w:r>
          </w:p>
        </w:tc>
        <w:tc>
          <w:tcPr>
            <w:tcW w:w="2551" w:type="dxa"/>
          </w:tcPr>
          <w:p w14:paraId="18EC6AC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3)</w:t>
            </w:r>
          </w:p>
          <w:p w14:paraId="40CA17A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3)</w:t>
            </w:r>
          </w:p>
        </w:tc>
        <w:tc>
          <w:tcPr>
            <w:tcW w:w="2410" w:type="dxa"/>
          </w:tcPr>
          <w:p w14:paraId="23FB6CE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llecting data: children are consulted </w:t>
            </w:r>
          </w:p>
        </w:tc>
      </w:tr>
      <w:tr w:rsidR="00840E10" w:rsidRPr="00A441E7" w14:paraId="5E98A041" w14:textId="77777777" w:rsidTr="00E94A35">
        <w:tc>
          <w:tcPr>
            <w:tcW w:w="2660" w:type="dxa"/>
            <w:vMerge/>
          </w:tcPr>
          <w:p w14:paraId="0C583A4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2FC0EFB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Willenberg L.J.&lt;/Author&gt;&lt;Year&gt;2010&lt;/Year&gt;&lt;RecNum&gt;216&lt;/RecNum&gt;&lt;DisplayText&gt;Willenberg L.J., Ashbolt R et al. (2010)&lt;/DisplayText&gt;&lt;record&gt;&lt;rec-number&gt;216&lt;/rec-number&gt;&lt;foreign-keys&gt;&lt;key app="EN" db-id="ffw5fsvd2za5rdetrvzvsp2qv2zvf0epdwta" timestamp="1533251241"&gt;216&lt;/key&gt;&lt;/foreign-keys&gt;&lt;ref-type name="Journal Article"&gt;17&lt;/ref-type&gt;&lt;contributors&gt;&lt;authors&gt;&lt;author&gt;Willenberg L.J.,&lt;/author&gt;&lt;author&gt;Ashbolt R,&lt;/author&gt;&lt;author&gt;Holland D,&lt;/author&gt;&lt;author&gt;Gibbs L,&lt;/author&gt;&lt;author&gt;MacDougall C,&lt;/author&gt;&lt;author&gt;Garrard J,&lt;/author&gt;&lt;author&gt;Green J.B.,&lt;/author&gt;&lt;author&gt;Waters E,&lt;/author&gt;&lt;/authors&gt;&lt;/contributors&gt;&lt;titles&gt;&lt;title&gt;Increasing school playground physical activity: A mixed methods study combining environmental measures and children&amp;apos;s perspectives&lt;/title&gt;&lt;secondary-title&gt;Journal of Science and Medicine in Sport&lt;/secondary-title&gt;&lt;/titles&gt;&lt;periodical&gt;&lt;full-title&gt;Journal of Science and Medicine in Sport&lt;/full-title&gt;&lt;/periodical&gt;&lt;pages&gt;210-216&lt;/pages&gt;&lt;volume&gt;13&lt;/volume&gt;&lt;number&gt;2&lt;/number&gt;&lt;dates&gt;&lt;year&gt;2010&lt;/year&gt;&lt;/dates&gt;&lt;urls&gt;&lt;/urls&gt;&lt;electronic-resource-num&gt;10.1016/j.jsams.2009.02.011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Willenberg L.J., Ashbolt R et al.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17B825B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  <w:p w14:paraId="0E8C34E7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ncept map </w:t>
            </w:r>
          </w:p>
          <w:p w14:paraId="33D63DB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Group discussion Drawing  </w:t>
            </w:r>
          </w:p>
          <w:p w14:paraId="3D0A470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hotographic ordering</w:t>
            </w:r>
          </w:p>
        </w:tc>
        <w:tc>
          <w:tcPr>
            <w:tcW w:w="1134" w:type="dxa"/>
          </w:tcPr>
          <w:p w14:paraId="4E52F40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1418" w:type="dxa"/>
          </w:tcPr>
          <w:p w14:paraId="5F68F51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1</w:t>
            </w:r>
          </w:p>
        </w:tc>
        <w:tc>
          <w:tcPr>
            <w:tcW w:w="2551" w:type="dxa"/>
          </w:tcPr>
          <w:p w14:paraId="588EEB1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Year 4 and 5 students </w:t>
            </w:r>
          </w:p>
        </w:tc>
        <w:tc>
          <w:tcPr>
            <w:tcW w:w="2410" w:type="dxa"/>
          </w:tcPr>
          <w:p w14:paraId="7DDE921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57D24D4E" w14:textId="77777777" w:rsidTr="00E94A35">
        <w:tc>
          <w:tcPr>
            <w:tcW w:w="2660" w:type="dxa"/>
          </w:tcPr>
          <w:p w14:paraId="2048B428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Perceptions of student voice </w:t>
            </w:r>
          </w:p>
        </w:tc>
        <w:tc>
          <w:tcPr>
            <w:tcW w:w="1984" w:type="dxa"/>
          </w:tcPr>
          <w:p w14:paraId="2034348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Quinn S&lt;/Author&gt;&lt;Year&gt;2014&lt;/Year&gt;&lt;RecNum&gt;214&lt;/RecNum&gt;&lt;DisplayText&gt;Quinn S and Owen S (2014)&lt;/DisplayText&gt;&lt;record&gt;&lt;rec-number&gt;214&lt;/rec-number&gt;&lt;foreign-keys&gt;&lt;key app="EN" db-id="ffw5fsvd2za5rdetrvzvsp2qv2zvf0epdwta" timestamp="1533249372"&gt;214&lt;/key&gt;&lt;/foreign-keys&gt;&lt;ref-type name="Journal Article"&gt;17&lt;/ref-type&gt;&lt;contributors&gt;&lt;authors&gt;&lt;author&gt;Quinn S,&lt;/author&gt;&lt;author&gt;Owen S,&lt;/author&gt;&lt;/authors&gt;&lt;/contributors&gt;&lt;titles&gt;&lt;title&gt;Children&amp;apos;s perspectives of student voice&lt;/title&gt;&lt;secondary-title&gt;Childhood Education&lt;/secondary-title&gt;&lt;/titles&gt;&lt;periodical&gt;&lt;full-title&gt;Childhood Education&lt;/full-title&gt;&lt;/periodical&gt;&lt;pages&gt;192-201&lt;/pages&gt;&lt;volume&gt;90&lt;/volume&gt;&lt;number&gt;3&lt;/number&gt;&lt;dates&gt;&lt;year&gt;2014&lt;/year&gt;&lt;/dates&gt;&lt;urls&gt;&lt;related-urls&gt;&lt;url&gt;https://search.proquest.com/eric/docview/1528861599/fulltextPDF/CCE9E01FFA404904PQ/21?accountid=36155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Quinn S and Owen S (201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DCF07C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</w:tc>
        <w:tc>
          <w:tcPr>
            <w:tcW w:w="1134" w:type="dxa"/>
          </w:tcPr>
          <w:p w14:paraId="5A69A7F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8</w:t>
            </w:r>
          </w:p>
        </w:tc>
        <w:tc>
          <w:tcPr>
            <w:tcW w:w="1418" w:type="dxa"/>
          </w:tcPr>
          <w:p w14:paraId="225CBC2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rimary school age</w:t>
            </w:r>
          </w:p>
        </w:tc>
        <w:tc>
          <w:tcPr>
            <w:tcW w:w="2551" w:type="dxa"/>
          </w:tcPr>
          <w:p w14:paraId="5AAB7B8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ttended a metropolitan, low SES primary school</w:t>
            </w:r>
          </w:p>
        </w:tc>
        <w:tc>
          <w:tcPr>
            <w:tcW w:w="2410" w:type="dxa"/>
          </w:tcPr>
          <w:p w14:paraId="7FAE2BC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1808C873" w14:textId="77777777" w:rsidTr="00E94A35">
        <w:tc>
          <w:tcPr>
            <w:tcW w:w="2660" w:type="dxa"/>
          </w:tcPr>
          <w:p w14:paraId="39EC854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erspectives on school readiness</w:t>
            </w:r>
          </w:p>
        </w:tc>
        <w:tc>
          <w:tcPr>
            <w:tcW w:w="1984" w:type="dxa"/>
          </w:tcPr>
          <w:p w14:paraId="41C1A36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ockett S&lt;/Author&gt;&lt;Year&gt;2002&lt;/Year&gt;&lt;RecNum&gt;220&lt;/RecNum&gt;&lt;DisplayText&gt;Dockett S and Perry B (2002)&lt;/DisplayText&gt;&lt;record&gt;&lt;rec-number&gt;220&lt;/rec-number&gt;&lt;foreign-keys&gt;&lt;key app="EN" db-id="ffw5fsvd2za5rdetrvzvsp2qv2zvf0epdwta" timestamp="1533255837"&gt;220&lt;/key&gt;&lt;/foreign-keys&gt;&lt;ref-type name="Journal Article"&gt;17&lt;/ref-type&gt;&lt;contributors&gt;&lt;authors&gt;&lt;author&gt;Dockett S,&lt;/author&gt;&lt;author&gt;Perry B,&lt;/author&gt;&lt;/authors&gt;&lt;/contributors&gt;&lt;titles&gt;&lt;title&gt;Who&amp;apos;s ready for what? Young children starting school&lt;/title&gt;&lt;secondary-title&gt;Contemporary Issues in Early Childhood&lt;/secondary-title&gt;&lt;/titles&gt;&lt;periodical&gt;&lt;full-title&gt;Contemporary Issues in Early Childhood&lt;/full-title&gt;&lt;/periodical&gt;&lt;pages&gt;67-89&lt;/pages&gt;&lt;volume&gt;3&lt;/volume&gt;&lt;number&gt;1&lt;/number&gt;&lt;dates&gt;&lt;year&gt;2002&lt;/year&gt;&lt;/dates&gt;&lt;urls&gt;&lt;/urls&gt;&lt;electronic-resource-num&gt;10.2304/ciec.2002.3.1.9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ockett S and Perry B (200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3CA65925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mall focus groups</w:t>
            </w:r>
          </w:p>
        </w:tc>
        <w:tc>
          <w:tcPr>
            <w:tcW w:w="1134" w:type="dxa"/>
          </w:tcPr>
          <w:p w14:paraId="54B6B928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0</w:t>
            </w:r>
          </w:p>
        </w:tc>
        <w:tc>
          <w:tcPr>
            <w:tcW w:w="1418" w:type="dxa"/>
          </w:tcPr>
          <w:p w14:paraId="00EA0FC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.5-5.5</w:t>
            </w:r>
          </w:p>
        </w:tc>
        <w:tc>
          <w:tcPr>
            <w:tcW w:w="2551" w:type="dxa"/>
          </w:tcPr>
          <w:p w14:paraId="2E6BC30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ttended school in a diverse community</w:t>
            </w:r>
          </w:p>
        </w:tc>
        <w:tc>
          <w:tcPr>
            <w:tcW w:w="2410" w:type="dxa"/>
          </w:tcPr>
          <w:p w14:paraId="77266BF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5B3CED1A" w14:textId="77777777" w:rsidTr="00E94A35">
        <w:tc>
          <w:tcPr>
            <w:tcW w:w="2660" w:type="dxa"/>
          </w:tcPr>
          <w:p w14:paraId="23FE9A4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erspectives on the bathroom as a social and cultural space.</w:t>
            </w:r>
          </w:p>
        </w:tc>
        <w:tc>
          <w:tcPr>
            <w:tcW w:w="1984" w:type="dxa"/>
          </w:tcPr>
          <w:p w14:paraId="7970651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illei Z&lt;/Author&gt;&lt;Year&gt;2012&lt;/Year&gt;&lt;RecNum&gt;137&lt;/RecNum&gt;&lt;DisplayText&gt;Millei Z and Gallagher J (2012)&lt;/DisplayText&gt;&lt;record&gt;&lt;rec-number&gt;137&lt;/rec-number&gt;&lt;foreign-keys&gt;&lt;key app="EN" db-id="ffw5fsvd2za5rdetrvzvsp2qv2zvf0epdwta" timestamp="1528946062"&gt;137&lt;/key&gt;&lt;/foreign-keys&gt;&lt;ref-type name="Journal Article"&gt;17&lt;/ref-type&gt;&lt;contributors&gt;&lt;authors&gt;&lt;author&gt;Millei Z,&lt;/author&gt;&lt;author&gt;Gallagher J,&lt;/author&gt;&lt;/authors&gt;&lt;/contributors&gt;&lt;titles&gt;&lt;title&gt;Opening spaces for dialogue and re-envisioning children’s bathroom in a preschool: Practitioner research with children on a sensitive and neglected area of concern.&lt;/title&gt;&lt;secondary-title&gt;International Journal of Early Childhood&lt;/secondary-title&gt;&lt;/titles&gt;&lt;periodical&gt;&lt;full-title&gt;International Journal of Early Childhood&lt;/full-title&gt;&lt;/periodical&gt;&lt;pages&gt;9-29&lt;/pages&gt;&lt;volume&gt;44&lt;/volume&gt;&lt;dates&gt;&lt;year&gt;2012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illei Z and Gallagher J (201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67E3D789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bservations</w:t>
            </w:r>
          </w:p>
          <w:p w14:paraId="2AD0800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Group discussions Photos </w:t>
            </w:r>
          </w:p>
          <w:p w14:paraId="1BCD786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Drawings </w:t>
            </w:r>
          </w:p>
          <w:p w14:paraId="3490965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lay with building blocks</w:t>
            </w:r>
          </w:p>
        </w:tc>
        <w:tc>
          <w:tcPr>
            <w:tcW w:w="1134" w:type="dxa"/>
          </w:tcPr>
          <w:p w14:paraId="29E3F3F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2</w:t>
            </w:r>
          </w:p>
        </w:tc>
        <w:tc>
          <w:tcPr>
            <w:tcW w:w="1418" w:type="dxa"/>
          </w:tcPr>
          <w:p w14:paraId="29138108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3-5</w:t>
            </w:r>
          </w:p>
        </w:tc>
        <w:tc>
          <w:tcPr>
            <w:tcW w:w="2551" w:type="dxa"/>
          </w:tcPr>
          <w:p w14:paraId="6C49E71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410" w:type="dxa"/>
          </w:tcPr>
          <w:p w14:paraId="6A347A9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7A4F9CB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5851220E" w14:textId="77777777" w:rsidTr="00E94A35">
        <w:tc>
          <w:tcPr>
            <w:tcW w:w="2660" w:type="dxa"/>
          </w:tcPr>
          <w:p w14:paraId="4B60F4C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  <w:bCs/>
                <w:spacing w:val="2"/>
                <w:lang w:val="en"/>
              </w:rPr>
              <w:t>Perspectives on the challenges of school</w:t>
            </w:r>
          </w:p>
        </w:tc>
        <w:tc>
          <w:tcPr>
            <w:tcW w:w="1984" w:type="dxa"/>
          </w:tcPr>
          <w:p w14:paraId="619A890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Harrison L&lt;/Author&gt;&lt;Year&gt;2015&lt;/Year&gt;&lt;RecNum&gt;139&lt;/RecNum&gt;&lt;DisplayText&gt;Harrison L and Murray E (2015)&lt;/DisplayText&gt;&lt;record&gt;&lt;rec-number&gt;139&lt;/rec-number&gt;&lt;foreign-keys&gt;&lt;key app="EN" db-id="ffw5fsvd2za5rdetrvzvsp2qv2zvf0epdwta" timestamp="1528946470"&gt;139&lt;/key&gt;&lt;/foreign-keys&gt;&lt;ref-type name="Journal Article"&gt;17&lt;/ref-type&gt;&lt;contributors&gt;&lt;authors&gt;&lt;author&gt;Harrison L,&lt;/author&gt;&lt;author&gt;Murray E,&lt;/author&gt;&lt;/authors&gt;&lt;/contributors&gt;&lt;titles&gt;&lt;title&gt;Stress, coping and wellbeing in kindergarten: Children’s perspectives on personal, interpersonal and institutional challenges of school&lt;/title&gt;&lt;secondary-title&gt;International Journal of Early Childhood&lt;/secondary-title&gt;&lt;/titles&gt;&lt;periodical&gt;&lt;full-title&gt;International Journal of Early Childhood&lt;/full-title&gt;&lt;/periodical&gt;&lt;pages&gt;79–103&lt;/pages&gt;&lt;volume&gt;47&lt;/volume&gt;&lt;dates&gt;&lt;year&gt;201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arrison L and Murray E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08871A5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tructured interviews</w:t>
            </w:r>
          </w:p>
        </w:tc>
        <w:tc>
          <w:tcPr>
            <w:tcW w:w="1134" w:type="dxa"/>
          </w:tcPr>
          <w:p w14:paraId="0D7C8A15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96</w:t>
            </w:r>
          </w:p>
        </w:tc>
        <w:tc>
          <w:tcPr>
            <w:tcW w:w="1418" w:type="dxa"/>
          </w:tcPr>
          <w:p w14:paraId="7DC9F18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.7-6.3</w:t>
            </w:r>
          </w:p>
        </w:tc>
        <w:tc>
          <w:tcPr>
            <w:tcW w:w="2551" w:type="dxa"/>
          </w:tcPr>
          <w:p w14:paraId="4743288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s (N=51)</w:t>
            </w:r>
          </w:p>
          <w:p w14:paraId="7676EE4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s (N=50)</w:t>
            </w:r>
          </w:p>
          <w:p w14:paraId="4B9F0F5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glo-Australian (85%)</w:t>
            </w:r>
          </w:p>
          <w:p w14:paraId="301BC99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13%)</w:t>
            </w:r>
          </w:p>
          <w:p w14:paraId="35111838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ther (2%)</w:t>
            </w:r>
          </w:p>
        </w:tc>
        <w:tc>
          <w:tcPr>
            <w:tcW w:w="2410" w:type="dxa"/>
          </w:tcPr>
          <w:p w14:paraId="6BDAF3E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49CCFEA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5BB8C750" w14:textId="77777777" w:rsidTr="00E94A35">
        <w:tc>
          <w:tcPr>
            <w:tcW w:w="2660" w:type="dxa"/>
            <w:vMerge w:val="restart"/>
          </w:tcPr>
          <w:p w14:paraId="3B945C7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erspectives on the role of male and female teachers</w:t>
            </w:r>
          </w:p>
        </w:tc>
        <w:tc>
          <w:tcPr>
            <w:tcW w:w="1984" w:type="dxa"/>
          </w:tcPr>
          <w:p w14:paraId="45AAF70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Harris K&lt;/Author&gt;&lt;Year&gt;2009&lt;/Year&gt;&lt;RecNum&gt;218&lt;/RecNum&gt;&lt;DisplayText&gt;Harris K and Barnes S (2009)&lt;/DisplayText&gt;&lt;record&gt;&lt;rec-number&gt;218&lt;/rec-number&gt;&lt;foreign-keys&gt;&lt;key app="EN" db-id="ffw5fsvd2za5rdetrvzvsp2qv2zvf0epdwta" timestamp="1533252205"&gt;218&lt;/key&gt;&lt;/foreign-keys&gt;&lt;ref-type name="Journal Article"&gt;17&lt;/ref-type&gt;&lt;contributors&gt;&lt;authors&gt;&lt;author&gt;Harris K,&lt;/author&gt;&lt;author&gt;Barnes S,&lt;/author&gt;&lt;/authors&gt;&lt;/contributors&gt;&lt;titles&gt;&lt;title&gt;Male teacher, female teacher: Exploring children&amp;apos;s perspectives of teachers&amp;apos; roles in kindergarten&lt;/title&gt;&lt;secondary-title&gt;Early Child Development and Care&lt;/secondary-title&gt;&lt;/titles&gt;&lt;periodical&gt;&lt;full-title&gt;Early Child Development and Care&lt;/full-title&gt;&lt;/periodical&gt;&lt;pages&gt;167-181&lt;/pages&gt;&lt;volume&gt;179&lt;/volume&gt;&lt;number&gt;2&lt;/number&gt;&lt;dates&gt;&lt;year&gt;2009&lt;/year&gt;&lt;/dates&gt;&lt;urls&gt;&lt;/urls&gt;&lt;electronic-resource-num&gt;10.1080/03004430802667005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arris K and Barnes S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4AD28B5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vidual, pair or small group interviews</w:t>
            </w:r>
          </w:p>
          <w:p w14:paraId="0A37BE35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rawing</w:t>
            </w:r>
          </w:p>
        </w:tc>
        <w:tc>
          <w:tcPr>
            <w:tcW w:w="1134" w:type="dxa"/>
          </w:tcPr>
          <w:p w14:paraId="17889C9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7</w:t>
            </w:r>
          </w:p>
        </w:tc>
        <w:tc>
          <w:tcPr>
            <w:tcW w:w="1418" w:type="dxa"/>
          </w:tcPr>
          <w:p w14:paraId="6EEB520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ean=4.5)</w:t>
            </w:r>
          </w:p>
        </w:tc>
        <w:tc>
          <w:tcPr>
            <w:tcW w:w="2551" w:type="dxa"/>
          </w:tcPr>
          <w:p w14:paraId="54B77B5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1)</w:t>
            </w:r>
          </w:p>
          <w:p w14:paraId="1E0472E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6)</w:t>
            </w:r>
          </w:p>
          <w:p w14:paraId="2BB9EDA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 cultural diversity</w:t>
            </w:r>
          </w:p>
        </w:tc>
        <w:tc>
          <w:tcPr>
            <w:tcW w:w="2410" w:type="dxa"/>
          </w:tcPr>
          <w:p w14:paraId="16DDF2D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llecting data: children are consulted </w:t>
            </w:r>
          </w:p>
        </w:tc>
      </w:tr>
      <w:tr w:rsidR="00840E10" w:rsidRPr="00A441E7" w14:paraId="2001F39E" w14:textId="77777777" w:rsidTr="00E94A35">
        <w:tc>
          <w:tcPr>
            <w:tcW w:w="2660" w:type="dxa"/>
            <w:vMerge/>
          </w:tcPr>
          <w:p w14:paraId="5AC33947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0E79443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Sumsion J&lt;/Author&gt;&lt;Year&gt;2005&lt;/Year&gt;&lt;RecNum&gt;219&lt;/RecNum&gt;&lt;DisplayText&gt;Sumsion J (2005)&lt;/DisplayText&gt;&lt;record&gt;&lt;rec-number&gt;219&lt;/rec-number&gt;&lt;foreign-keys&gt;&lt;key app="EN" db-id="ffw5fsvd2za5rdetrvzvsp2qv2zvf0epdwta" timestamp="1533253303"&gt;219&lt;/key&gt;&lt;/foreign-keys&gt;&lt;ref-type name="Journal Article"&gt;17&lt;/ref-type&gt;&lt;contributors&gt;&lt;authors&gt;&lt;author&gt;Sumsion J,&lt;/author&gt;&lt;/authors&gt;&lt;/contributors&gt;&lt;titles&gt;&lt;title&gt;Male teachers in early childhood education: Issues and case study&lt;/title&gt;&lt;secondary-title&gt;Early Childhood Research Quarterly&lt;/secondary-title&gt;&lt;/titles&gt;&lt;periodical&gt;&lt;full-title&gt;Early Childhood Research Quarterly&lt;/full-title&gt;&lt;/periodical&gt;&lt;pages&gt;109-123&lt;/pages&gt;&lt;volume&gt;20&lt;/volume&gt;&lt;number&gt;1&lt;/number&gt;&lt;dates&gt;&lt;year&gt;2005&lt;/year&gt;&lt;/dates&gt;&lt;urls&gt;&lt;/urls&gt;&lt;electronic-resource-num&gt;10.1016/j.ecresq.2005.01.001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Sumsion J (200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5D3BC42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rawings</w:t>
            </w:r>
          </w:p>
          <w:p w14:paraId="58E01C6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nversational interviews</w:t>
            </w:r>
          </w:p>
        </w:tc>
        <w:tc>
          <w:tcPr>
            <w:tcW w:w="1134" w:type="dxa"/>
          </w:tcPr>
          <w:p w14:paraId="28AD686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63</w:t>
            </w:r>
          </w:p>
        </w:tc>
        <w:tc>
          <w:tcPr>
            <w:tcW w:w="1418" w:type="dxa"/>
          </w:tcPr>
          <w:p w14:paraId="1F8B86A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3-5 </w:t>
            </w:r>
          </w:p>
        </w:tc>
        <w:tc>
          <w:tcPr>
            <w:tcW w:w="2551" w:type="dxa"/>
          </w:tcPr>
          <w:p w14:paraId="46BA37F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7)</w:t>
            </w:r>
          </w:p>
          <w:p w14:paraId="7102FE5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36)</w:t>
            </w:r>
          </w:p>
          <w:p w14:paraId="1AE50FA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irst language other than English (N=2)</w:t>
            </w:r>
          </w:p>
          <w:p w14:paraId="60953ED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wo-parent family (N=60)</w:t>
            </w:r>
          </w:p>
        </w:tc>
        <w:tc>
          <w:tcPr>
            <w:tcW w:w="2410" w:type="dxa"/>
          </w:tcPr>
          <w:p w14:paraId="5899D15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6E82E93D" w14:textId="77777777" w:rsidTr="00E94A35">
        <w:tc>
          <w:tcPr>
            <w:tcW w:w="2660" w:type="dxa"/>
          </w:tcPr>
          <w:p w14:paraId="05EBC088" w14:textId="77777777" w:rsidR="00840E10" w:rsidRPr="00A441E7" w:rsidRDefault="00840E10" w:rsidP="00E94A35">
            <w:pPr>
              <w:tabs>
                <w:tab w:val="center" w:pos="1170"/>
              </w:tabs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ignificant places of learning for Indigenous children</w:t>
            </w:r>
          </w:p>
        </w:tc>
        <w:tc>
          <w:tcPr>
            <w:tcW w:w="1984" w:type="dxa"/>
          </w:tcPr>
          <w:p w14:paraId="4045C380" w14:textId="77777777" w:rsidR="00840E10" w:rsidRPr="00A441E7" w:rsidRDefault="00840E10" w:rsidP="00E94A35">
            <w:pPr>
              <w:pStyle w:val="Heading1"/>
              <w:shd w:val="clear" w:color="auto" w:fill="FCFCFC"/>
              <w:spacing w:before="0" w:after="12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A441E7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fldChar w:fldCharType="begin"/>
            </w:r>
            <w:r w:rsidRPr="00A441E7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instrText xml:space="preserve"> ADDIN EN.CITE &lt;EndNote&gt;&lt;Cite AuthorYear="1"&gt;&lt;Author&gt;Hertting K&lt;/Author&gt;&lt;Year&gt;2009&lt;/Year&gt;&lt;RecNum&gt;134&lt;/RecNum&gt;&lt;DisplayText&gt;Hertting K and Alerby E (2009)&lt;/DisplayText&gt;&lt;record&gt;&lt;rec-number&gt;134&lt;/rec-number&gt;&lt;foreign-keys&gt;&lt;key app="EN" db-id="ffw5fsvd2za5rdetrvzvsp2qv2zvf0epdwta" timestamp="1528945683"&gt;134&lt;/key&gt;&lt;/foreign-keys&gt;&lt;ref-type name="Journal Article"&gt;17&lt;/ref-type&gt;&lt;contributors&gt;&lt;authors&gt;&lt;author&gt;Hertting K, &lt;/author&gt;&lt;author&gt;Alerby E,&lt;/author&gt;&lt;/authors&gt;&lt;/contributors&gt;&lt;titles&gt;&lt;title&gt;Learning without boundaries: To voice Indigenous children&amp;apos;s experiences of learning places&lt;/title&gt;&lt;secondary-title&gt;International Journal of Learning&lt;/secondary-title&gt;&lt;/titles&gt;&lt;periodical&gt;&lt;full-title&gt;International Journal of Learning&lt;/full-title&gt;&lt;/periodical&gt;&lt;pages&gt;633-648&lt;/pages&gt;&lt;volume&gt;16&lt;/volume&gt;&lt;number&gt;6&lt;/number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Hertting K and Alerby E (2009)</w:t>
            </w:r>
            <w:r w:rsidRPr="00A441E7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2410" w:type="dxa"/>
          </w:tcPr>
          <w:p w14:paraId="4F69D1C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rawings and commentary on these drawings</w:t>
            </w:r>
          </w:p>
        </w:tc>
        <w:tc>
          <w:tcPr>
            <w:tcW w:w="1134" w:type="dxa"/>
          </w:tcPr>
          <w:p w14:paraId="29A195B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1</w:t>
            </w:r>
          </w:p>
        </w:tc>
        <w:tc>
          <w:tcPr>
            <w:tcW w:w="1418" w:type="dxa"/>
          </w:tcPr>
          <w:p w14:paraId="36F844F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9-12</w:t>
            </w:r>
          </w:p>
        </w:tc>
        <w:tc>
          <w:tcPr>
            <w:tcW w:w="2551" w:type="dxa"/>
          </w:tcPr>
          <w:p w14:paraId="6D7ADB9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s (N=14)</w:t>
            </w:r>
          </w:p>
          <w:p w14:paraId="1D475FF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s (N=17)</w:t>
            </w:r>
          </w:p>
          <w:p w14:paraId="56384EA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were Indigenous</w:t>
            </w:r>
          </w:p>
        </w:tc>
        <w:tc>
          <w:tcPr>
            <w:tcW w:w="2410" w:type="dxa"/>
          </w:tcPr>
          <w:p w14:paraId="492D6B8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446CFD9F" w14:textId="77777777" w:rsidTr="00E94A35">
        <w:tc>
          <w:tcPr>
            <w:tcW w:w="2660" w:type="dxa"/>
          </w:tcPr>
          <w:p w14:paraId="2F3AC924" w14:textId="77777777" w:rsidR="00840E10" w:rsidRPr="00A441E7" w:rsidRDefault="00840E10" w:rsidP="00E94A35">
            <w:pPr>
              <w:tabs>
                <w:tab w:val="center" w:pos="1170"/>
              </w:tabs>
              <w:rPr>
                <w:rFonts w:ascii="Times New Roman" w:hAnsi="Times New Roman" w:cs="Times New Roman"/>
                <w:bCs/>
                <w:spacing w:val="2"/>
                <w:lang w:val="e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Young carers’ experiences of school</w:t>
            </w:r>
          </w:p>
        </w:tc>
        <w:tc>
          <w:tcPr>
            <w:tcW w:w="1984" w:type="dxa"/>
          </w:tcPr>
          <w:p w14:paraId="7D4326D7" w14:textId="77777777" w:rsidR="00840E10" w:rsidRPr="00A441E7" w:rsidRDefault="00840E10" w:rsidP="00E94A35">
            <w:pPr>
              <w:pStyle w:val="Heading1"/>
              <w:shd w:val="clear" w:color="auto" w:fill="FCFCFC"/>
              <w:spacing w:before="0" w:after="120"/>
              <w:outlineLvl w:val="0"/>
              <w:rPr>
                <w:rFonts w:ascii="Times New Roman" w:hAnsi="Times New Roman" w:cs="Times New Roman"/>
                <w:color w:val="auto"/>
                <w:sz w:val="22"/>
                <w:szCs w:val="22"/>
              </w:rPr>
            </w:pPr>
            <w:r w:rsidRPr="00A441E7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Pr="00A441E7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 AuthorYear="1"&gt;&lt;Author&gt;Moore T&lt;/Author&gt;&lt;Year&gt;2009&lt;/Year&gt;&lt;RecNum&gt;15&lt;/RecNum&gt;&lt;DisplayText&gt;Moore T, McArthur M et al. (2009)&lt;/DisplayText&gt;&lt;record&gt;&lt;rec-number&gt;15&lt;/rec-number&gt;&lt;foreign-keys&gt;&lt;key app="EN" db-id="ffw5fsvd2za5rdetrvzvsp2qv2zvf0epdwta" timestamp="1525232894"&gt;15&lt;/key&gt;&lt;/foreign-keys&gt;&lt;ref-type name="Journal Article"&gt;17&lt;/ref-type&gt;&lt;contributors&gt;&lt;authors&gt;&lt;author&gt;Moore T,&lt;/author&gt;&lt;author&gt;McArthur M,&lt;/author&gt;&lt;author&gt;Morrow R,&lt;/author&gt;&lt;/authors&gt;&lt;/contributors&gt;&lt;titles&gt;&lt;title&gt;Attendance, achievement and participation: Young carers&amp;apos; experiences of school in Australia&lt;/title&gt;&lt;secondary-title&gt;Australian Journal of Education&lt;/secondary-title&gt;&lt;/titles&gt;&lt;periodical&gt;&lt;full-title&gt;Australian Journal of Education&lt;/full-title&gt;&lt;/periodical&gt;&lt;pages&gt;5-18&lt;/pages&gt;&lt;volume&gt;53&lt;/volume&gt;&lt;number&gt;1&lt;/number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</w:rPr>
              <w:t>Moore T, McArthur M et al. (2009)</w:t>
            </w:r>
            <w:r w:rsidRPr="00A441E7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2410" w:type="dxa"/>
          </w:tcPr>
          <w:p w14:paraId="1436123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tructured audiotaped telephone interviews</w:t>
            </w:r>
          </w:p>
          <w:p w14:paraId="7965E1F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Group interview</w:t>
            </w:r>
          </w:p>
        </w:tc>
        <w:tc>
          <w:tcPr>
            <w:tcW w:w="1134" w:type="dxa"/>
          </w:tcPr>
          <w:p w14:paraId="549A584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1</w:t>
            </w:r>
          </w:p>
        </w:tc>
        <w:tc>
          <w:tcPr>
            <w:tcW w:w="1418" w:type="dxa"/>
          </w:tcPr>
          <w:p w14:paraId="4038B75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21</w:t>
            </w:r>
          </w:p>
        </w:tc>
        <w:tc>
          <w:tcPr>
            <w:tcW w:w="2551" w:type="dxa"/>
          </w:tcPr>
          <w:p w14:paraId="5ADD620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2)</w:t>
            </w:r>
          </w:p>
          <w:p w14:paraId="7A05E0C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29)</w:t>
            </w:r>
          </w:p>
        </w:tc>
        <w:tc>
          <w:tcPr>
            <w:tcW w:w="2410" w:type="dxa"/>
          </w:tcPr>
          <w:p w14:paraId="4E8D54B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1EF8A8B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alysing the data: children collaborate with adult researchers</w:t>
            </w:r>
          </w:p>
        </w:tc>
      </w:tr>
      <w:tr w:rsidR="00840E10" w:rsidRPr="00A441E7" w14:paraId="5D6C1903" w14:textId="77777777" w:rsidTr="00E94A35">
        <w:tc>
          <w:tcPr>
            <w:tcW w:w="14567" w:type="dxa"/>
            <w:gridSpan w:val="7"/>
          </w:tcPr>
          <w:p w14:paraId="244A9CBF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FACTORS IMPACTING ON CHILD LEARNING AND DEVELOPMENT</w:t>
            </w:r>
          </w:p>
        </w:tc>
      </w:tr>
      <w:tr w:rsidR="00840E10" w:rsidRPr="00A441E7" w14:paraId="21CC5C05" w14:textId="77777777" w:rsidTr="00E94A35">
        <w:tc>
          <w:tcPr>
            <w:tcW w:w="2660" w:type="dxa"/>
          </w:tcPr>
          <w:p w14:paraId="170868D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Perspectives on the ideal school </w:t>
            </w:r>
          </w:p>
        </w:tc>
        <w:tc>
          <w:tcPr>
            <w:tcW w:w="1984" w:type="dxa"/>
          </w:tcPr>
          <w:p w14:paraId="38AA2D3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Simmons C&lt;/Author&gt;&lt;Year&gt;2015&lt;/Year&gt;&lt;RecNum&gt;142&lt;/RecNum&gt;&lt;DisplayText&gt;Simmons C, Graham A et al. (2015)&lt;/DisplayText&gt;&lt;record&gt;&lt;rec-number&gt;142&lt;/rec-number&gt;&lt;foreign-keys&gt;&lt;key app="EN" db-id="ffw5fsvd2za5rdetrvzvsp2qv2zvf0epdwta" timestamp="1528946870"&gt;142&lt;/key&gt;&lt;/foreign-keys&gt;&lt;ref-type name="Journal Article"&gt;17&lt;/ref-type&gt;&lt;contributors&gt;&lt;authors&gt;&lt;author&gt;Simmons C, &lt;/author&gt;&lt;author&gt;Graham A, &lt;/author&gt;&lt;author&gt;Thomas N,&lt;/author&gt;&lt;/authors&gt;&lt;/contributors&gt;&lt;titles&gt;&lt;title&gt;Imagining an ideal school for wellbeing: Locating student voice&lt;/title&gt;&lt;secondary-title&gt;Journal of Educational Change&lt;/secondary-title&gt;&lt;/titles&gt;&lt;periodical&gt;&lt;full-title&gt;Journal of Educational Change&lt;/full-title&gt;&lt;/periodical&gt;&lt;pages&gt;129-144&lt;/pages&gt;&lt;volume&gt;16&lt;/volume&gt;&lt;number&gt;1&lt;/number&gt;&lt;dates&gt;&lt;year&gt;201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Simmons C, Graham A et al.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739634A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focus group interviews Drawing</w:t>
            </w:r>
          </w:p>
          <w:p w14:paraId="646FE7E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iscussions</w:t>
            </w:r>
          </w:p>
          <w:p w14:paraId="342069F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</w:tcPr>
          <w:p w14:paraId="5A8D71B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606</w:t>
            </w:r>
          </w:p>
        </w:tc>
        <w:tc>
          <w:tcPr>
            <w:tcW w:w="1418" w:type="dxa"/>
          </w:tcPr>
          <w:p w14:paraId="7F5106B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6-17</w:t>
            </w:r>
          </w:p>
        </w:tc>
        <w:tc>
          <w:tcPr>
            <w:tcW w:w="2551" w:type="dxa"/>
          </w:tcPr>
          <w:p w14:paraId="627ACCD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tudents were reported to represent a diverse range of socioeconomic, geographic and cultural characteristics</w:t>
            </w:r>
          </w:p>
        </w:tc>
        <w:tc>
          <w:tcPr>
            <w:tcW w:w="2410" w:type="dxa"/>
          </w:tcPr>
          <w:p w14:paraId="1C11C08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7012F19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1BA09AF0" w14:textId="77777777" w:rsidTr="00E94A35">
        <w:tc>
          <w:tcPr>
            <w:tcW w:w="2660" w:type="dxa"/>
          </w:tcPr>
          <w:p w14:paraId="37F2FE0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erspectives on school success and classroom dynamics</w:t>
            </w:r>
          </w:p>
        </w:tc>
        <w:tc>
          <w:tcPr>
            <w:tcW w:w="1984" w:type="dxa"/>
          </w:tcPr>
          <w:p w14:paraId="00079CE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sargeant J&lt;/Author&gt;&lt;Year&gt;2014&lt;/Year&gt;&lt;RecNum&gt;189&lt;/RecNum&gt;&lt;DisplayText&gt;Sargeant J (2014)&lt;/DisplayText&gt;&lt;record&gt;&lt;rec-number&gt;189&lt;/rec-number&gt;&lt;foreign-keys&gt;&lt;key app="EN" db-id="ffw5fsvd2za5rdetrvzvsp2qv2zvf0epdwta" timestamp="1530838956"&gt;189&lt;/key&gt;&lt;/foreign-keys&gt;&lt;ref-type name="Journal Article"&gt;17&lt;/ref-type&gt;&lt;contributors&gt;&lt;authors&gt;&lt;author&gt;Sargeant J,&lt;/author&gt;&lt;/authors&gt;&lt;/contributors&gt;&lt;titles&gt;&lt;title&gt;Prioritising student voice: &amp;apos;Tween&amp;apos; children&amp;apos;s perspectives on school success&lt;/title&gt;&lt;secondary-title&gt;Education 3-13&lt;/secondary-title&gt;&lt;/titles&gt;&lt;periodical&gt;&lt;full-title&gt;Education 3-13&lt;/full-title&gt;&lt;/periodical&gt;&lt;pages&gt;190-200&lt;/pages&gt;&lt;volume&gt;42&lt;/volume&gt;&lt;number&gt;2&lt;/number&gt;&lt;dates&gt;&lt;year&gt;2014&lt;/year&gt;&lt;/dates&gt;&lt;urls&gt;&lt;/urls&gt;&lt;electronic-resource-num&gt;10.1080/03004279.2012.668139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Sargeant J (201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3F1AD4E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pen-ended questionnaire</w:t>
            </w:r>
          </w:p>
        </w:tc>
        <w:tc>
          <w:tcPr>
            <w:tcW w:w="1134" w:type="dxa"/>
          </w:tcPr>
          <w:p w14:paraId="0367A33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861 (Australian sample)</w:t>
            </w:r>
          </w:p>
        </w:tc>
        <w:tc>
          <w:tcPr>
            <w:tcW w:w="1418" w:type="dxa"/>
          </w:tcPr>
          <w:p w14:paraId="39ECC2D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ean=11.9</w:t>
            </w:r>
          </w:p>
        </w:tc>
        <w:tc>
          <w:tcPr>
            <w:tcW w:w="2551" w:type="dxa"/>
          </w:tcPr>
          <w:p w14:paraId="4AFC118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ttended primary and secondary schools</w:t>
            </w:r>
          </w:p>
        </w:tc>
        <w:tc>
          <w:tcPr>
            <w:tcW w:w="2410" w:type="dxa"/>
          </w:tcPr>
          <w:p w14:paraId="4339CDF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3D065CC1" w14:textId="77777777" w:rsidTr="00E94A35">
        <w:tc>
          <w:tcPr>
            <w:tcW w:w="2660" w:type="dxa"/>
          </w:tcPr>
          <w:p w14:paraId="7B64A0D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Korean children’s cultural adjustment to school in Australia</w:t>
            </w:r>
          </w:p>
        </w:tc>
        <w:tc>
          <w:tcPr>
            <w:tcW w:w="1984" w:type="dxa"/>
          </w:tcPr>
          <w:p w14:paraId="5E7BF03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illar N&lt;/Author&gt;&lt;Year&gt;2011&lt;/Year&gt;&lt;RecNum&gt;183&lt;/RecNum&gt;&lt;DisplayText&gt;Millar N (2011)&lt;/DisplayText&gt;&lt;record&gt;&lt;rec-number&gt;183&lt;/rec-number&gt;&lt;foreign-keys&gt;&lt;key app="EN" db-id="ffw5fsvd2za5rdetrvzvsp2qv2zvf0epdwta" timestamp="1533517301"&gt;183&lt;/key&gt;&lt;/foreign-keys&gt;&lt;ref-type name="Journal Article"&gt;17&lt;/ref-type&gt;&lt;contributors&gt;&lt;authors&gt;&lt;author&gt;Millar N,&lt;/author&gt;&lt;/authors&gt;&lt;/contributors&gt;&lt;titles&gt;&lt;title&gt;Korean children&amp;apos;s cultural adjustment during transition to the early years of school in Australia&lt;/title&gt;&lt;secondary-title&gt;Australasian Journal of Early Childhood&lt;/secondary-title&gt;&lt;/titles&gt;&lt;periodical&gt;&lt;full-title&gt;Australasian Journal of Early Childhood&lt;/full-title&gt;&lt;/periodical&gt;&lt;pages&gt;10-18&lt;/pages&gt;&lt;volume&gt;36&lt;/volume&gt;&lt;number&gt;3&lt;/number&gt;&lt;dates&gt;&lt;year&gt;2011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illar N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53BA3A6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34" w:type="dxa"/>
          </w:tcPr>
          <w:p w14:paraId="2A5E660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</w:t>
            </w:r>
          </w:p>
        </w:tc>
        <w:tc>
          <w:tcPr>
            <w:tcW w:w="1418" w:type="dxa"/>
          </w:tcPr>
          <w:p w14:paraId="027C8BF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5-8</w:t>
            </w:r>
          </w:p>
        </w:tc>
        <w:tc>
          <w:tcPr>
            <w:tcW w:w="2551" w:type="dxa"/>
          </w:tcPr>
          <w:p w14:paraId="7F11198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s (N = 1)</w:t>
            </w:r>
          </w:p>
          <w:p w14:paraId="4E0E2C3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s (N=3)</w:t>
            </w:r>
          </w:p>
          <w:p w14:paraId="10C3EDD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Korean</w:t>
            </w:r>
          </w:p>
        </w:tc>
        <w:tc>
          <w:tcPr>
            <w:tcW w:w="2410" w:type="dxa"/>
          </w:tcPr>
          <w:p w14:paraId="4788F89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6CB6D49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701B5103" w14:textId="77777777" w:rsidTr="00E94A35">
        <w:tc>
          <w:tcPr>
            <w:tcW w:w="2660" w:type="dxa"/>
          </w:tcPr>
          <w:p w14:paraId="38211F1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elationships between children’s and teachers’ epistemologies and pedagogies.</w:t>
            </w:r>
          </w:p>
        </w:tc>
        <w:tc>
          <w:tcPr>
            <w:tcW w:w="1984" w:type="dxa"/>
          </w:tcPr>
          <w:p w14:paraId="69B1CFE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rownlee J&lt;/Author&gt;&lt;Year&gt;2012&lt;/Year&gt;&lt;RecNum&gt;184&lt;/RecNum&gt;&lt;DisplayText&gt;Brownlee J, Syu J et al. (2012)&lt;/DisplayText&gt;&lt;record&gt;&lt;rec-number&gt;184&lt;/rec-number&gt;&lt;foreign-keys&gt;&lt;key app="EN" db-id="ffw5fsvd2za5rdetrvzvsp2qv2zvf0epdwta" timestamp="1533519121"&gt;184&lt;/key&gt;&lt;/foreign-keys&gt;&lt;ref-type name="Journal Article"&gt;17&lt;/ref-type&gt;&lt;contributors&gt;&lt;authors&gt;&lt;author&gt;Brownlee J,&lt;/author&gt;&lt;author&gt;Syu J,&lt;/author&gt;&lt;author&gt;Mascadri J,&lt;/author&gt;&lt;author&gt;Cobb-Moore C,&lt;/author&gt;&lt;author&gt;Walker S,&lt;/author&gt;&lt;author&gt;Johansson E,&lt;/author&gt;&lt;author&gt;Boulton-Lewis G,&lt;/author&gt;&lt;author&gt;Gillian M,&lt;/author&gt;&lt;author&gt;Ailwood J,&lt;/author&gt;&lt;/authors&gt;&lt;/contributors&gt;&lt;titles&gt;&lt;title&gt;Teachers’ and children’s personal epistemologies for moral education: Case studies in early years elementary education&lt;/title&gt;&lt;secondary-title&gt;Teaching and Teacher Education&lt;/secondary-title&gt;&lt;/titles&gt;&lt;periodical&gt;&lt;full-title&gt;Teaching and Teacher Education&lt;/full-title&gt;&lt;/periodical&gt;&lt;pages&gt;440-450&lt;/pages&gt;&lt;volume&gt;28&lt;/volume&gt;&lt;number&gt;3&lt;/number&gt;&lt;dates&gt;&lt;year&gt;2012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rownlee J, Syu J et al. (201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6581AD0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ne-on-one scenario-based interviews</w:t>
            </w:r>
          </w:p>
        </w:tc>
        <w:tc>
          <w:tcPr>
            <w:tcW w:w="1134" w:type="dxa"/>
          </w:tcPr>
          <w:p w14:paraId="3AD6E24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4</w:t>
            </w:r>
          </w:p>
        </w:tc>
        <w:tc>
          <w:tcPr>
            <w:tcW w:w="1418" w:type="dxa"/>
          </w:tcPr>
          <w:p w14:paraId="60B341E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5-8</w:t>
            </w:r>
          </w:p>
        </w:tc>
        <w:tc>
          <w:tcPr>
            <w:tcW w:w="2551" w:type="dxa"/>
          </w:tcPr>
          <w:p w14:paraId="57F4877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s (N=9)</w:t>
            </w:r>
          </w:p>
          <w:p w14:paraId="5AFE022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s (N=25)</w:t>
            </w:r>
          </w:p>
        </w:tc>
        <w:tc>
          <w:tcPr>
            <w:tcW w:w="2410" w:type="dxa"/>
          </w:tcPr>
          <w:p w14:paraId="5DA559C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2B72D9D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1F89C152" w14:textId="77777777" w:rsidTr="00E94A35">
        <w:tc>
          <w:tcPr>
            <w:tcW w:w="2660" w:type="dxa"/>
            <w:vMerge w:val="restart"/>
          </w:tcPr>
          <w:p w14:paraId="62FFC65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erspectives on learning through play</w:t>
            </w:r>
          </w:p>
        </w:tc>
        <w:tc>
          <w:tcPr>
            <w:tcW w:w="1984" w:type="dxa"/>
          </w:tcPr>
          <w:p w14:paraId="0969DBB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Colliver Y&lt;/Author&gt;&lt;Year&gt;2016&lt;/Year&gt;&lt;RecNum&gt;185&lt;/RecNum&gt;&lt;DisplayText&gt;Colliver Y and Fleer M (2016)&lt;/DisplayText&gt;&lt;record&gt;&lt;rec-number&gt;185&lt;/rec-number&gt;&lt;foreign-keys&gt;&lt;key app="EN" db-id="ffw5fsvd2za5rdetrvzvsp2qv2zvf0epdwta" timestamp="1533519743"&gt;185&lt;/key&gt;&lt;/foreign-keys&gt;&lt;ref-type name="Journal Article"&gt;17&lt;/ref-type&gt;&lt;contributors&gt;&lt;authors&gt;&lt;author&gt;Colliver Y,&lt;/author&gt;&lt;author&gt;Fleer M,&lt;/author&gt;&lt;/authors&gt;&lt;/contributors&gt;&lt;titles&gt;&lt;title&gt;‘I already know what I learned’: Young children&amp;apos;s perspectives on learning through play&lt;/title&gt;&lt;secondary-title&gt;Early Child Development and Care&lt;/secondary-title&gt;&lt;/titles&gt;&lt;periodical&gt;&lt;full-title&gt;Early Child Development and Care&lt;/full-title&gt;&lt;/periodical&gt;&lt;pages&gt;1559-1570&lt;/pages&gt;&lt;volume&gt;186&lt;/volume&gt;&lt;number&gt;10&lt;/number&gt;&lt;dates&gt;&lt;year&gt;2016&lt;/year&gt;&lt;/dates&gt;&lt;urls&gt;&lt;/urls&gt;&lt;electronic-resource-num&gt;10.1080/03004430.2015.1111880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Colliver Y and Fleer M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3D1FC87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Video simulated recall dialogue</w:t>
            </w:r>
          </w:p>
        </w:tc>
        <w:tc>
          <w:tcPr>
            <w:tcW w:w="1134" w:type="dxa"/>
          </w:tcPr>
          <w:p w14:paraId="075A38C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8</w:t>
            </w:r>
          </w:p>
        </w:tc>
        <w:tc>
          <w:tcPr>
            <w:tcW w:w="1418" w:type="dxa"/>
          </w:tcPr>
          <w:p w14:paraId="2B41D37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2-5</w:t>
            </w:r>
          </w:p>
        </w:tc>
        <w:tc>
          <w:tcPr>
            <w:tcW w:w="2551" w:type="dxa"/>
          </w:tcPr>
          <w:p w14:paraId="175A182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410" w:type="dxa"/>
          </w:tcPr>
          <w:p w14:paraId="765E6D0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221C6111" w14:textId="77777777" w:rsidTr="00E94A35">
        <w:tc>
          <w:tcPr>
            <w:tcW w:w="2660" w:type="dxa"/>
            <w:vMerge/>
          </w:tcPr>
          <w:p w14:paraId="02CA328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2201CA7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Lillemyr O&lt;/Author&gt;&lt;Year&gt;2011&lt;/Year&gt;&lt;RecNum&gt;143&lt;/RecNum&gt;&lt;DisplayText&gt;Lillemyr O, Sobstad F et al. (2011)&lt;/DisplayText&gt;&lt;record&gt;&lt;rec-number&gt;143&lt;/rec-number&gt;&lt;foreign-keys&gt;&lt;key app="EN" db-id="ffw5fsvd2za5rdetrvzvsp2qv2zvf0epdwta" timestamp="1528947003"&gt;143&lt;/key&gt;&lt;/foreign-keys&gt;&lt;ref-type name="Journal Article"&gt;17&lt;/ref-type&gt;&lt;contributors&gt;&lt;authors&gt;&lt;author&gt;Lillemyr O, &lt;/author&gt;&lt;author&gt;Sobstad F, &lt;/author&gt;&lt;author&gt;Marder K, &lt;/author&gt;&lt;author&gt;Flowerday T,&lt;/author&gt;&lt;/authors&gt;&lt;/contributors&gt;&lt;titles&gt;&lt;title&gt;A multicultural perspective on play and learning in primary school&lt;/title&gt;&lt;secondary-title&gt;international Journal of Early Childhood&lt;/secondary-title&gt;&lt;/titles&gt;&lt;periodical&gt;&lt;full-title&gt;International Journal of Early Childhood&lt;/full-title&gt;&lt;/periodical&gt;&lt;pages&gt;43-65&lt;/pages&gt;&lt;volume&gt;43&lt;/volume&gt;&lt;dates&gt;&lt;year&gt;2011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Lillemyr O, Sobstad F et al.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39C164D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Questionnaire Interview</w:t>
            </w:r>
          </w:p>
        </w:tc>
        <w:tc>
          <w:tcPr>
            <w:tcW w:w="1134" w:type="dxa"/>
          </w:tcPr>
          <w:p w14:paraId="4B4677A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ustralian participants: Questionnaire (N = 626), Interview (N=32)</w:t>
            </w:r>
          </w:p>
        </w:tc>
        <w:tc>
          <w:tcPr>
            <w:tcW w:w="1418" w:type="dxa"/>
          </w:tcPr>
          <w:p w14:paraId="6968281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1</w:t>
            </w:r>
          </w:p>
        </w:tc>
        <w:tc>
          <w:tcPr>
            <w:tcW w:w="2551" w:type="dxa"/>
          </w:tcPr>
          <w:p w14:paraId="5BD5E01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Questionnaire:</w:t>
            </w:r>
          </w:p>
          <w:p w14:paraId="3702392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130)</w:t>
            </w:r>
          </w:p>
          <w:p w14:paraId="6B58725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glo-</w:t>
            </w:r>
            <w:proofErr w:type="spellStart"/>
            <w:r w:rsidRPr="00A441E7">
              <w:rPr>
                <w:rFonts w:ascii="Times New Roman" w:hAnsi="Times New Roman" w:cs="Times New Roman"/>
              </w:rPr>
              <w:t>Aust</w:t>
            </w:r>
            <w:proofErr w:type="spellEnd"/>
            <w:r w:rsidRPr="00A441E7">
              <w:rPr>
                <w:rFonts w:ascii="Times New Roman" w:hAnsi="Times New Roman" w:cs="Times New Roman"/>
              </w:rPr>
              <w:t xml:space="preserve"> (N=496).</w:t>
            </w:r>
          </w:p>
          <w:p w14:paraId="3B27BBF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:</w:t>
            </w:r>
          </w:p>
          <w:p w14:paraId="7E62C17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10)</w:t>
            </w:r>
          </w:p>
          <w:p w14:paraId="2DA561D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glo-</w:t>
            </w:r>
            <w:proofErr w:type="spellStart"/>
            <w:r w:rsidRPr="00A441E7">
              <w:rPr>
                <w:rFonts w:ascii="Times New Roman" w:hAnsi="Times New Roman" w:cs="Times New Roman"/>
              </w:rPr>
              <w:t>Aust</w:t>
            </w:r>
            <w:proofErr w:type="spellEnd"/>
            <w:r w:rsidRPr="00A441E7">
              <w:rPr>
                <w:rFonts w:ascii="Times New Roman" w:hAnsi="Times New Roman" w:cs="Times New Roman"/>
              </w:rPr>
              <w:t xml:space="preserve"> (N=22)</w:t>
            </w:r>
          </w:p>
        </w:tc>
        <w:tc>
          <w:tcPr>
            <w:tcW w:w="2410" w:type="dxa"/>
          </w:tcPr>
          <w:p w14:paraId="3CA7BDD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0A2AAC3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6ACA2FF5" w14:textId="77777777" w:rsidTr="00E94A35">
        <w:tc>
          <w:tcPr>
            <w:tcW w:w="2660" w:type="dxa"/>
          </w:tcPr>
          <w:p w14:paraId="35C4826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erspectives about community and its influence on aspirations</w:t>
            </w:r>
          </w:p>
        </w:tc>
        <w:tc>
          <w:tcPr>
            <w:tcW w:w="1984" w:type="dxa"/>
          </w:tcPr>
          <w:p w14:paraId="4ECC3A6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Reid A&lt;/Author&gt;&lt;Year&gt;2014&lt;/Year&gt;&lt;RecNum&gt;206&lt;/RecNum&gt;&lt;DisplayText&gt;Reid A and McCallum F (2014)&lt;/DisplayText&gt;&lt;record&gt;&lt;rec-number&gt;206&lt;/rec-number&gt;&lt;foreign-keys&gt;&lt;key app="EN" db-id="ffw5fsvd2za5rdetrvzvsp2qv2zvf0epdwta" timestamp="1533177856"&gt;206&lt;/key&gt;&lt;/foreign-keys&gt;&lt;ref-type name="Journal Article"&gt;17&lt;/ref-type&gt;&lt;contributors&gt;&lt;authors&gt;&lt;author&gt;Reid A,&lt;/author&gt;&lt;author&gt;McCallum F,&lt;/author&gt;&lt;/authors&gt;&lt;/contributors&gt;&lt;titles&gt;&lt;title&gt;&amp;apos;Becoming your best&amp;apos;: Student perspectives on community in the pursuit of aspirations&lt;/title&gt;&lt;secondary-title&gt;The Australian Educational Researcher&lt;/secondary-title&gt;&lt;/titles&gt;&lt;periodical&gt;&lt;full-title&gt;The Australian Educational Researcher&lt;/full-title&gt;&lt;/periodical&gt;&lt;pages&gt;195-207&lt;/pages&gt;&lt;volume&gt;41&lt;/volume&gt;&lt;number&gt;2&lt;/number&gt;&lt;dates&gt;&lt;year&gt;2014&lt;/year&gt;&lt;/dates&gt;&lt;urls&gt;&lt;/urls&gt;&lt;electronic-resource-num&gt;10.1007/s13384-013-0133-9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Reid A and McCallum F (201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BE8909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ocus group Photography </w:t>
            </w:r>
          </w:p>
          <w:p w14:paraId="73FF4279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pping activity Semi-structured interviews</w:t>
            </w:r>
          </w:p>
        </w:tc>
        <w:tc>
          <w:tcPr>
            <w:tcW w:w="1134" w:type="dxa"/>
          </w:tcPr>
          <w:p w14:paraId="22A60B7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</w:t>
            </w:r>
          </w:p>
        </w:tc>
        <w:tc>
          <w:tcPr>
            <w:tcW w:w="1418" w:type="dxa"/>
          </w:tcPr>
          <w:p w14:paraId="57121F68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4-15</w:t>
            </w:r>
          </w:p>
        </w:tc>
        <w:tc>
          <w:tcPr>
            <w:tcW w:w="2551" w:type="dxa"/>
          </w:tcPr>
          <w:p w14:paraId="6D4BB07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ange of social and emotional challenges</w:t>
            </w:r>
          </w:p>
        </w:tc>
        <w:tc>
          <w:tcPr>
            <w:tcW w:w="2410" w:type="dxa"/>
          </w:tcPr>
          <w:p w14:paraId="0BBCF33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6A304BAB" w14:textId="77777777" w:rsidTr="00E94A35">
        <w:tc>
          <w:tcPr>
            <w:tcW w:w="2660" w:type="dxa"/>
          </w:tcPr>
          <w:p w14:paraId="699EBAB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 xml:space="preserve">Views on adult-centric educational practices </w:t>
            </w:r>
          </w:p>
        </w:tc>
        <w:tc>
          <w:tcPr>
            <w:tcW w:w="1984" w:type="dxa"/>
          </w:tcPr>
          <w:p w14:paraId="096D1FB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Sargeant J&lt;/Author&gt;&lt;Year&gt;2015&lt;/Year&gt;&lt;RecNum&gt;187&lt;/RecNum&gt;&lt;DisplayText&gt;Sargeant J and Gillett-Swan JK (2015)&lt;/DisplayText&gt;&lt;record&gt;&lt;rec-number&gt;187&lt;/rec-number&gt;&lt;foreign-keys&gt;&lt;key app="EN" db-id="ffw5fsvd2za5rdetrvzvsp2qv2zvf0epdwta" timestamp="1530834881"&gt;187&lt;/key&gt;&lt;/foreign-keys&gt;&lt;ref-type name="Journal Article"&gt;17&lt;/ref-type&gt;&lt;contributors&gt;&lt;authors&gt;&lt;author&gt;Sargeant J,&lt;/author&gt;&lt;author&gt;Gillett-Swan JK,&lt;/author&gt;&lt;/authors&gt;&lt;/contributors&gt;&lt;titles&gt;&lt;title&gt;Empowering the disempowered through voice-inclusive practice: Children&amp;apos;s views on adult-centric educational provision&lt;/title&gt;&lt;secondary-title&gt;European Educational Research Journal&lt;/secondary-title&gt;&lt;/titles&gt;&lt;periodical&gt;&lt;full-title&gt;European Educational Research Journal&lt;/full-title&gt;&lt;/periodical&gt;&lt;pages&gt;177-191&lt;/pages&gt;&lt;volume&gt;14&lt;/volume&gt;&lt;number&gt;2&lt;/number&gt;&lt;dates&gt;&lt;year&gt;2015&lt;/year&gt;&lt;/dates&gt;&lt;urls&gt;&lt;/urls&gt;&lt;electronic-resource-num&gt;10.1177/1474904115571800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Sargeant J and Gillett-Swan JK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3A65D21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pen-ended qualitative questionnaire</w:t>
            </w:r>
          </w:p>
        </w:tc>
        <w:tc>
          <w:tcPr>
            <w:tcW w:w="1134" w:type="dxa"/>
          </w:tcPr>
          <w:p w14:paraId="6F3ABCA9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&gt;1000 This was the total sample across 5 </w:t>
            </w:r>
            <w:proofErr w:type="spellStart"/>
            <w:r w:rsidRPr="00A441E7">
              <w:rPr>
                <w:rFonts w:ascii="Times New Roman" w:hAnsi="Times New Roman" w:cs="Times New Roman"/>
              </w:rPr>
              <w:t>countriesincluding</w:t>
            </w:r>
            <w:proofErr w:type="spellEnd"/>
            <w:r w:rsidRPr="00A441E7">
              <w:rPr>
                <w:rFonts w:ascii="Times New Roman" w:hAnsi="Times New Roman" w:cs="Times New Roman"/>
              </w:rPr>
              <w:t xml:space="preserve"> Australia</w:t>
            </w:r>
          </w:p>
        </w:tc>
        <w:tc>
          <w:tcPr>
            <w:tcW w:w="1418" w:type="dxa"/>
          </w:tcPr>
          <w:p w14:paraId="3B64919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=11</w:t>
            </w:r>
          </w:p>
        </w:tc>
        <w:tc>
          <w:tcPr>
            <w:tcW w:w="2551" w:type="dxa"/>
          </w:tcPr>
          <w:p w14:paraId="1C31FA7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ttended primary and secondary schools</w:t>
            </w:r>
          </w:p>
        </w:tc>
        <w:tc>
          <w:tcPr>
            <w:tcW w:w="2410" w:type="dxa"/>
          </w:tcPr>
          <w:p w14:paraId="4461777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llecting data: children are consulted </w:t>
            </w:r>
          </w:p>
        </w:tc>
      </w:tr>
      <w:tr w:rsidR="00840E10" w:rsidRPr="00A441E7" w14:paraId="2F033225" w14:textId="77777777" w:rsidTr="00E94A35">
        <w:tc>
          <w:tcPr>
            <w:tcW w:w="14567" w:type="dxa"/>
            <w:gridSpan w:val="7"/>
            <w:shd w:val="clear" w:color="auto" w:fill="auto"/>
          </w:tcPr>
          <w:p w14:paraId="59D3D79B" w14:textId="77777777" w:rsidR="00840E10" w:rsidRPr="00A441E7" w:rsidRDefault="00840E10" w:rsidP="00E94A35">
            <w:pPr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PROGRAM PARTICIPATION</w:t>
            </w:r>
          </w:p>
        </w:tc>
      </w:tr>
      <w:tr w:rsidR="00840E10" w:rsidRPr="00A441E7" w14:paraId="7A24DD3E" w14:textId="77777777" w:rsidTr="00E94A35">
        <w:tc>
          <w:tcPr>
            <w:tcW w:w="2660" w:type="dxa"/>
            <w:vMerge w:val="restart"/>
            <w:shd w:val="clear" w:color="auto" w:fill="auto"/>
          </w:tcPr>
          <w:p w14:paraId="28A7914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  <w:bCs/>
                <w:color w:val="333333"/>
                <w:spacing w:val="2"/>
              </w:rPr>
              <w:t>Experiences of participation in creative and performing arts programs</w:t>
            </w:r>
          </w:p>
        </w:tc>
        <w:tc>
          <w:tcPr>
            <w:tcW w:w="1984" w:type="dxa"/>
            <w:shd w:val="clear" w:color="auto" w:fill="auto"/>
          </w:tcPr>
          <w:p w14:paraId="3F7E2B5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uchan S&lt;/Author&gt;&lt;Year&gt;2015&lt;/Year&gt;&lt;RecNum&gt;210&lt;/RecNum&gt;&lt;DisplayText&gt;Buchan S and Rankin B (2015)&lt;/DisplayText&gt;&lt;record&gt;&lt;rec-number&gt;210&lt;/rec-number&gt;&lt;foreign-keys&gt;&lt;key app="EN" db-id="ffw5fsvd2za5rdetrvzvsp2qv2zvf0epdwta" timestamp="1533182912"&gt;210&lt;/key&gt;&lt;/foreign-keys&gt;&lt;ref-type name="Journal Article"&gt;17&lt;/ref-type&gt;&lt;contributors&gt;&lt;authors&gt;&lt;author&gt;Buchan S,&lt;/author&gt;&lt;author&gt;Rankin B,&lt;/author&gt;&lt;/authors&gt;&lt;/contributors&gt;&lt;titles&gt;&lt;title&gt;&amp;quot;It was the right beat&amp;quot;: Children&amp;apos;s need for immediately accessible music&lt;/title&gt;&lt;secondary-title&gt;Australian Journal of Music Education&lt;/secondary-title&gt;&lt;/titles&gt;&lt;periodical&gt;&lt;full-title&gt;Australian Journal of Music Education&lt;/full-title&gt;&lt;/periodical&gt;&lt;pages&gt;13-28&lt;/pages&gt;&lt;volume&gt;1&lt;/volume&gt;&lt;dates&gt;&lt;year&gt;2015&lt;/year&gt;&lt;/dates&gt;&lt;urls&gt;&lt;related-urls&gt;&lt;url&gt;https://search.informit.com.au/fullText;dn=599780842245931;res=IELHSS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uchan S and Rankin B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66515F7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rts-based methods including semi-structured interviews; journals; poetry; drawings; painting</w:t>
            </w:r>
          </w:p>
        </w:tc>
        <w:tc>
          <w:tcPr>
            <w:tcW w:w="1134" w:type="dxa"/>
            <w:shd w:val="clear" w:color="auto" w:fill="auto"/>
          </w:tcPr>
          <w:p w14:paraId="5AC7BD7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7</w:t>
            </w:r>
          </w:p>
        </w:tc>
        <w:tc>
          <w:tcPr>
            <w:tcW w:w="1418" w:type="dxa"/>
            <w:shd w:val="clear" w:color="auto" w:fill="auto"/>
          </w:tcPr>
          <w:p w14:paraId="3BBCF77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ean=9</w:t>
            </w:r>
          </w:p>
        </w:tc>
        <w:tc>
          <w:tcPr>
            <w:tcW w:w="2551" w:type="dxa"/>
            <w:shd w:val="clear" w:color="auto" w:fill="auto"/>
          </w:tcPr>
          <w:p w14:paraId="5B6D892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Year 4 students attending a culturally diverse school in a low-SES suburb of Melbourne</w:t>
            </w:r>
          </w:p>
          <w:p w14:paraId="1432CA7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‘At risk’ (N=5)</w:t>
            </w:r>
          </w:p>
        </w:tc>
        <w:tc>
          <w:tcPr>
            <w:tcW w:w="2410" w:type="dxa"/>
            <w:shd w:val="clear" w:color="auto" w:fill="auto"/>
          </w:tcPr>
          <w:p w14:paraId="7B8D633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1A53FBA6" w14:textId="77777777" w:rsidTr="00E94A35">
        <w:tc>
          <w:tcPr>
            <w:tcW w:w="2660" w:type="dxa"/>
            <w:vMerge/>
            <w:shd w:val="clear" w:color="auto" w:fill="auto"/>
          </w:tcPr>
          <w:p w14:paraId="73489BD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auto"/>
          </w:tcPr>
          <w:p w14:paraId="438E8A5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arrett M.S.&lt;/Author&gt;&lt;Year&gt;2007&lt;/Year&gt;&lt;RecNum&gt;217&lt;/RecNum&gt;&lt;DisplayText&gt;Barrett M.S. and Smigiel H.M. (2007)&lt;/DisplayText&gt;&lt;record&gt;&lt;rec-number&gt;217&lt;/rec-number&gt;&lt;foreign-keys&gt;&lt;key app="EN" db-id="ffw5fsvd2za5rdetrvzvsp2qv2zvf0epdwta" timestamp="1533251785"&gt;217&lt;/key&gt;&lt;/foreign-keys&gt;&lt;ref-type name="Journal Article"&gt;17&lt;/ref-type&gt;&lt;contributors&gt;&lt;authors&gt;&lt;author&gt;Barrett M.S.,&lt;/author&gt;&lt;author&gt;Smigiel H.M.,&lt;/author&gt;&lt;/authors&gt;&lt;/contributors&gt;&lt;titles&gt;&lt;title&gt;Children&amp;apos;s perspectives of participation in music youth arts settings: Meaning, value and participation&lt;/title&gt;&lt;secondary-title&gt;Research Studies in Music Education&lt;/secondary-title&gt;&lt;/titles&gt;&lt;periodical&gt;&lt;full-title&gt;Research Studies in Music Education&lt;/full-title&gt;&lt;/periodical&gt;&lt;pages&gt;39-50&lt;/pages&gt;&lt;volume&gt;28&lt;/volume&gt;&lt;dates&gt;&lt;year&gt;2007&lt;/year&gt;&lt;/dates&gt;&lt;urls&gt;&lt;related-urls&gt;&lt;url&gt;http://journals.sagepub.com/doi/pdf/10.1177/1321103X070280010204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arrett M and Smigiel H (200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4E5E680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rtefact-elicited interviews</w:t>
            </w:r>
          </w:p>
        </w:tc>
        <w:tc>
          <w:tcPr>
            <w:tcW w:w="1134" w:type="dxa"/>
            <w:shd w:val="clear" w:color="auto" w:fill="auto"/>
          </w:tcPr>
          <w:p w14:paraId="16CA8DE5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5</w:t>
            </w:r>
          </w:p>
        </w:tc>
        <w:tc>
          <w:tcPr>
            <w:tcW w:w="1418" w:type="dxa"/>
            <w:shd w:val="clear" w:color="auto" w:fill="auto"/>
          </w:tcPr>
          <w:p w14:paraId="73B2557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5-15</w:t>
            </w:r>
          </w:p>
        </w:tc>
        <w:tc>
          <w:tcPr>
            <w:tcW w:w="2551" w:type="dxa"/>
            <w:shd w:val="clear" w:color="auto" w:fill="auto"/>
          </w:tcPr>
          <w:p w14:paraId="1B86B1A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ttended a youth arts organisation</w:t>
            </w:r>
          </w:p>
          <w:p w14:paraId="195AC05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auto"/>
          </w:tcPr>
          <w:p w14:paraId="4992A86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59F251B6" w14:textId="77777777" w:rsidTr="00E94A35">
        <w:tc>
          <w:tcPr>
            <w:tcW w:w="2660" w:type="dxa"/>
            <w:vMerge/>
            <w:shd w:val="clear" w:color="auto" w:fill="auto"/>
          </w:tcPr>
          <w:p w14:paraId="22E9BC9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auto"/>
          </w:tcPr>
          <w:p w14:paraId="7BF3AF0F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arrett M.S.&lt;/Author&gt;&lt;Year&gt;2012&lt;/Year&gt;&lt;RecNum&gt;223&lt;/RecNum&gt;&lt;DisplayText&gt;Barrett M.S., Everett M.C. et al. (2012)&lt;/DisplayText&gt;&lt;record&gt;&lt;rec-number&gt;223&lt;/rec-number&gt;&lt;foreign-keys&gt;&lt;key app="EN" db-id="ffw5fsvd2za5rdetrvzvsp2qv2zvf0epdwta" timestamp="1533261774"&gt;223&lt;/key&gt;&lt;/foreign-keys&gt;&lt;ref-type name="Journal Article"&gt;17&lt;/ref-type&gt;&lt;contributors&gt;&lt;authors&gt;&lt;author&gt;Barrett M.S.,&lt;/author&gt;&lt;author&gt;Everett M.C.,&lt;/author&gt;&lt;author&gt;Smigiel H.M.,&lt;/author&gt;&lt;/authors&gt;&lt;/contributors&gt;&lt;titles&gt;&lt;title&gt;Meaning, value and engagement in the Arts: Findings from a participatory investigation of young Australian children&amp;apos;s perceptions of the Arts&lt;/title&gt;&lt;secondary-title&gt;International Journal of Early Childhood&lt;/secondary-title&gt;&lt;/titles&gt;&lt;periodical&gt;&lt;full-title&gt;International Journal of Early Childhood&lt;/full-title&gt;&lt;/periodical&gt;&lt;pages&gt;185-201&lt;/pages&gt;&lt;volume&gt;44&lt;/volume&gt;&lt;number&gt;2&lt;/number&gt;&lt;dates&gt;&lt;year&gt;2012&lt;/year&gt;&lt;/dates&gt;&lt;urls&gt;&lt;/urls&gt;&lt;electronic-resource-num&gt;10.1007/s13158-012-0059-9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arrett M, Everett M et al. (201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4E8FCEF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mall group interviews; drawings</w:t>
            </w:r>
          </w:p>
        </w:tc>
        <w:tc>
          <w:tcPr>
            <w:tcW w:w="1134" w:type="dxa"/>
            <w:shd w:val="clear" w:color="auto" w:fill="auto"/>
          </w:tcPr>
          <w:p w14:paraId="7E0448D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40</w:t>
            </w:r>
          </w:p>
        </w:tc>
        <w:tc>
          <w:tcPr>
            <w:tcW w:w="1418" w:type="dxa"/>
            <w:shd w:val="clear" w:color="auto" w:fill="auto"/>
          </w:tcPr>
          <w:p w14:paraId="056AB819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5-8</w:t>
            </w:r>
          </w:p>
        </w:tc>
        <w:tc>
          <w:tcPr>
            <w:tcW w:w="2551" w:type="dxa"/>
            <w:shd w:val="clear" w:color="auto" w:fill="auto"/>
          </w:tcPr>
          <w:p w14:paraId="6A254AD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ttended primary schools across Australia</w:t>
            </w:r>
          </w:p>
        </w:tc>
        <w:tc>
          <w:tcPr>
            <w:tcW w:w="2410" w:type="dxa"/>
            <w:shd w:val="clear" w:color="auto" w:fill="auto"/>
          </w:tcPr>
          <w:p w14:paraId="33B5A11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79390FBC" w14:textId="77777777" w:rsidTr="00E94A35">
        <w:tc>
          <w:tcPr>
            <w:tcW w:w="2660" w:type="dxa"/>
            <w:vMerge w:val="restart"/>
            <w:shd w:val="clear" w:color="auto" w:fill="auto"/>
          </w:tcPr>
          <w:p w14:paraId="4035A93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Experiences of program participation within school settings </w:t>
            </w:r>
          </w:p>
        </w:tc>
        <w:tc>
          <w:tcPr>
            <w:tcW w:w="1984" w:type="dxa"/>
            <w:shd w:val="clear" w:color="auto" w:fill="auto"/>
          </w:tcPr>
          <w:p w14:paraId="65A913E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Rennie J&lt;/Author&gt;&lt;Year&gt;2016&lt;/Year&gt;&lt;RecNum&gt;234&lt;/RecNum&gt;&lt;DisplayText&gt;Rennie J (2016)&lt;/DisplayText&gt;&lt;record&gt;&lt;rec-number&gt;234&lt;/rec-number&gt;&lt;foreign-keys&gt;&lt;key app="EN" db-id="ffw5fsvd2za5rdetrvzvsp2qv2zvf0epdwta" timestamp="1534115782"&gt;234&lt;/key&gt;&lt;/foreign-keys&gt;&lt;ref-type name="Journal Article"&gt;17&lt;/ref-type&gt;&lt;contributors&gt;&lt;authors&gt;&lt;author&gt;Rennie J,&lt;/author&gt;&lt;/authors&gt;&lt;/contributors&gt;&lt;titles&gt;&lt;title&gt;Rethinking reading instruction for adolescent readers: the 6R&amp;apos;s&lt;/title&gt;&lt;secondary-title&gt;Australian Journal of Language and Literacy&lt;/secondary-title&gt;&lt;/titles&gt;&lt;periodical&gt;&lt;full-title&gt;Australian Journal of Language and Literacy&lt;/full-title&gt;&lt;/periodical&gt;&lt;pages&gt;42-53&lt;/pages&gt;&lt;volume&gt;39&lt;/volume&gt;&lt;number&gt;1&lt;/number&gt;&lt;dates&gt;&lt;year&gt;2016&lt;/year&gt;&lt;/dates&gt;&lt;urls&gt;&lt;related-urls&gt;&lt;url&gt;http://go.galegroup.com.ezproxy.uws.edu.au/ps/i.do?id=GALE%7CA445983112&amp;amp;v=2.1&amp;amp;u=uwsydney&amp;amp;it=r&amp;amp;p=AONE&amp;amp;sw=w&lt;/url&gt;&lt;/related-urls&gt;&lt;pdf-urls&gt;&lt;url&gt;file://localhost/Users/kellybaird/Downloads/Rethinking_reading_instruction.PDF&lt;/url&gt;&lt;/pdf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Rennie J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226E0B05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Pre- and post-program interview </w:t>
            </w:r>
          </w:p>
        </w:tc>
        <w:tc>
          <w:tcPr>
            <w:tcW w:w="1134" w:type="dxa"/>
            <w:shd w:val="clear" w:color="auto" w:fill="auto"/>
          </w:tcPr>
          <w:p w14:paraId="72A980D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2</w:t>
            </w:r>
          </w:p>
        </w:tc>
        <w:tc>
          <w:tcPr>
            <w:tcW w:w="1418" w:type="dxa"/>
            <w:shd w:val="clear" w:color="auto" w:fill="auto"/>
          </w:tcPr>
          <w:p w14:paraId="6BC01FD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14</w:t>
            </w:r>
          </w:p>
        </w:tc>
        <w:tc>
          <w:tcPr>
            <w:tcW w:w="2551" w:type="dxa"/>
            <w:shd w:val="clear" w:color="auto" w:fill="auto"/>
          </w:tcPr>
          <w:p w14:paraId="4491E78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s (N = 6)</w:t>
            </w:r>
          </w:p>
          <w:p w14:paraId="2C6CD67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s (N = 6) </w:t>
            </w:r>
          </w:p>
          <w:p w14:paraId="666CE06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had problems with reading</w:t>
            </w:r>
          </w:p>
        </w:tc>
        <w:tc>
          <w:tcPr>
            <w:tcW w:w="2410" w:type="dxa"/>
            <w:shd w:val="clear" w:color="auto" w:fill="auto"/>
          </w:tcPr>
          <w:p w14:paraId="79E8F62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72F52949" w14:textId="77777777" w:rsidTr="00E94A35">
        <w:tc>
          <w:tcPr>
            <w:tcW w:w="2660" w:type="dxa"/>
            <w:vMerge/>
            <w:shd w:val="clear" w:color="auto" w:fill="auto"/>
          </w:tcPr>
          <w:p w14:paraId="1D1D9503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auto"/>
          </w:tcPr>
          <w:p w14:paraId="12EA555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radshaw J&lt;/Author&gt;&lt;Year&gt;2006&lt;/Year&gt;&lt;RecNum&gt;192&lt;/RecNum&gt;&lt;DisplayText&gt;Bradshaw J (2006)&lt;/DisplayText&gt;&lt;record&gt;&lt;rec-number&gt;192&lt;/rec-number&gt;&lt;foreign-keys&gt;&lt;key app="EN" db-id="ffw5fsvd2za5rdetrvzvsp2qv2zvf0epdwta" timestamp="1533085751"&gt;192&lt;/key&gt;&lt;/foreign-keys&gt;&lt;ref-type name="Journal Article"&gt;17&lt;/ref-type&gt;&lt;contributors&gt;&lt;authors&gt;&lt;author&gt;Bradshaw J,&lt;/author&gt;&lt;/authors&gt;&lt;/contributors&gt;&lt;titles&gt;&lt;title&gt;Parent and child perspectives on Greek language education in Australia&lt;/title&gt;&lt;secondary-title&gt;International Journal of the Sociology of Language&lt;/secondary-title&gt;&lt;/titles&gt;&lt;periodical&gt;&lt;full-title&gt;International Journal of the Sociology of Language&lt;/full-title&gt;&lt;/periodical&gt;&lt;pages&gt;43-54&lt;/pages&gt;&lt;volume&gt;2006&lt;/volume&gt;&lt;number&gt;180&lt;/number&gt;&lt;dates&gt;&lt;year&gt;2006&lt;/year&gt;&lt;/dates&gt;&lt;urls&gt;&lt;/urls&gt;&lt;electronic-resource-num&gt;10.1515/IJSL.2006.039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radshaw J (200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42D93F8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Likert scale questionnaire </w:t>
            </w:r>
          </w:p>
          <w:p w14:paraId="2367E69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pen-ended responses</w:t>
            </w:r>
          </w:p>
        </w:tc>
        <w:tc>
          <w:tcPr>
            <w:tcW w:w="1134" w:type="dxa"/>
            <w:shd w:val="clear" w:color="auto" w:fill="auto"/>
          </w:tcPr>
          <w:p w14:paraId="64068EB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44</w:t>
            </w:r>
          </w:p>
        </w:tc>
        <w:tc>
          <w:tcPr>
            <w:tcW w:w="1418" w:type="dxa"/>
            <w:shd w:val="clear" w:color="auto" w:fill="auto"/>
          </w:tcPr>
          <w:p w14:paraId="6A9EDEF8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A441E7">
              <w:rPr>
                <w:rFonts w:ascii="Times New Roman" w:hAnsi="Times New Roman" w:cs="Times New Roman"/>
              </w:rPr>
              <w:t>Approx</w:t>
            </w:r>
            <w:proofErr w:type="spellEnd"/>
            <w:r w:rsidRPr="00A441E7">
              <w:rPr>
                <w:rFonts w:ascii="Times New Roman" w:hAnsi="Times New Roman" w:cs="Times New Roman"/>
              </w:rPr>
              <w:t xml:space="preserve"> 10-18 </w:t>
            </w:r>
          </w:p>
        </w:tc>
        <w:tc>
          <w:tcPr>
            <w:tcW w:w="2551" w:type="dxa"/>
            <w:shd w:val="clear" w:color="auto" w:fill="auto"/>
          </w:tcPr>
          <w:p w14:paraId="6BDCC907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Year 5-Year 12; attended a Greek Orthodox school in Melbourne; </w:t>
            </w:r>
          </w:p>
          <w:p w14:paraId="1018F1D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ustralian born (91.8%)</w:t>
            </w:r>
          </w:p>
        </w:tc>
        <w:tc>
          <w:tcPr>
            <w:tcW w:w="2410" w:type="dxa"/>
            <w:shd w:val="clear" w:color="auto" w:fill="auto"/>
          </w:tcPr>
          <w:p w14:paraId="2802153A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llecting data: children are consulted </w:t>
            </w:r>
          </w:p>
        </w:tc>
      </w:tr>
      <w:tr w:rsidR="00840E10" w:rsidRPr="00A441E7" w14:paraId="1CDC8331" w14:textId="77777777" w:rsidTr="00E94A35">
        <w:tc>
          <w:tcPr>
            <w:tcW w:w="2660" w:type="dxa"/>
            <w:shd w:val="clear" w:color="auto" w:fill="auto"/>
          </w:tcPr>
          <w:p w14:paraId="423DBFD8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mpact of a community mentoring program</w:t>
            </w:r>
          </w:p>
        </w:tc>
        <w:tc>
          <w:tcPr>
            <w:tcW w:w="1984" w:type="dxa"/>
            <w:shd w:val="clear" w:color="auto" w:fill="auto"/>
          </w:tcPr>
          <w:p w14:paraId="55F591B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Zyngie D&lt;/Author&gt;&lt;Year&gt;2017&lt;/Year&gt;&lt;RecNum&gt;186&lt;/RecNum&gt;&lt;DisplayText&gt;Zyngie D (2017)&lt;/DisplayText&gt;&lt;record&gt;&lt;rec-number&gt;186&lt;/rec-number&gt;&lt;foreign-keys&gt;&lt;key app="EN" db-id="ffw5fsvd2za5rdetrvzvsp2qv2zvf0epdwta" timestamp="1533554238"&gt;186&lt;/key&gt;&lt;/foreign-keys&gt;&lt;ref-type name="Journal Article"&gt;17&lt;/ref-type&gt;&lt;contributors&gt;&lt;authors&gt;&lt;author&gt;Zyngie D,&lt;/author&gt;&lt;/authors&gt;&lt;/contributors&gt;&lt;titles&gt;&lt;title&gt;How to learn in an informal education: An Australian perspective&lt;/title&gt;&lt;secondary-title&gt;International Review of Education&lt;/secondary-title&gt;&lt;/titles&gt;&lt;periodical&gt;&lt;full-title&gt;International Review of Education&lt;/full-title&gt;&lt;/periodical&gt;&lt;pages&gt;9-28&lt;/pages&gt;&lt;volume&gt;63&lt;/volume&gt;&lt;number&gt;1&lt;/number&gt;&lt;dates&gt;&lt;year&gt;2017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Zyngie D (201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48E407ED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auto"/>
          </w:tcPr>
          <w:p w14:paraId="6F10DEE5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  <w:shd w:val="clear" w:color="auto" w:fill="auto"/>
          </w:tcPr>
          <w:p w14:paraId="7543E23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0</w:t>
            </w:r>
          </w:p>
        </w:tc>
        <w:tc>
          <w:tcPr>
            <w:tcW w:w="1418" w:type="dxa"/>
            <w:shd w:val="clear" w:color="auto" w:fill="auto"/>
          </w:tcPr>
          <w:p w14:paraId="484933F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1-13</w:t>
            </w:r>
          </w:p>
        </w:tc>
        <w:tc>
          <w:tcPr>
            <w:tcW w:w="2551" w:type="dxa"/>
            <w:shd w:val="clear" w:color="auto" w:fill="auto"/>
          </w:tcPr>
          <w:p w14:paraId="3B5B4D3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ttended schools with high cultural and linguistic diversity </w:t>
            </w:r>
          </w:p>
        </w:tc>
        <w:tc>
          <w:tcPr>
            <w:tcW w:w="2410" w:type="dxa"/>
            <w:shd w:val="clear" w:color="auto" w:fill="auto"/>
          </w:tcPr>
          <w:p w14:paraId="38AD2F1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66F33F9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074CF71F" w14:textId="77777777" w:rsidTr="00E94A35">
        <w:tc>
          <w:tcPr>
            <w:tcW w:w="2660" w:type="dxa"/>
            <w:shd w:val="clear" w:color="auto" w:fill="auto"/>
          </w:tcPr>
          <w:p w14:paraId="52A1ACC4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volvement in implementing a positive education strategy in a high school</w:t>
            </w:r>
          </w:p>
        </w:tc>
        <w:tc>
          <w:tcPr>
            <w:tcW w:w="1984" w:type="dxa"/>
            <w:shd w:val="clear" w:color="auto" w:fill="auto"/>
          </w:tcPr>
          <w:p w14:paraId="1F6DBD5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Halliday&lt;/Author&gt;&lt;Year&gt;2018&lt;/Year&gt;&lt;RecNum&gt;240&lt;/RecNum&gt;&lt;DisplayText&gt;Halliday, Kern et al. (2018)&lt;/DisplayText&gt;&lt;record&gt;&lt;rec-number&gt;240&lt;/rec-number&gt;&lt;foreign-keys&gt;&lt;key app="EN" db-id="ffw5fsvd2za5rdetrvzvsp2qv2zvf0epdwta" timestamp="1537920939"&gt;240&lt;/key&gt;&lt;/foreign-keys&gt;&lt;ref-type name="Journal Article"&gt;17&lt;/ref-type&gt;&lt;contributors&gt;&lt;authors&gt;&lt;author&gt;Halliday, A.J.&lt;/author&gt;&lt;author&gt;Kern, M.L.&lt;/author&gt;&lt;author&gt;Garrett, D.K.&lt;/author&gt;&lt;author&gt;Turnbull, D.A.&lt;/author&gt;&lt;/authors&gt;&lt;/contributors&gt;&lt;titles&gt;&lt;title&gt;The student voice in well-being: A case study of participatory action research in positive education&lt;/title&gt;&lt;secondary-title&gt;Educational Action Research&lt;/secondary-title&gt;&lt;/titles&gt;&lt;periodical&gt;&lt;full-title&gt;Educational Action Research&lt;/full-title&gt;&lt;/periodical&gt;&lt;dates&gt;&lt;year&gt;2018&lt;/year&gt;&lt;/dates&gt;&lt;urls&gt;&lt;/urls&gt;&lt;electronic-resource-num&gt;10.1080/09650792.2018.1436079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alliday, Kern et al. (2018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50064A5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Questionnaires</w:t>
            </w:r>
          </w:p>
          <w:p w14:paraId="1C5DBB6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  <w:p w14:paraId="52EA235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  <w:p w14:paraId="7B59EBA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shd w:val="clear" w:color="auto" w:fill="auto"/>
          </w:tcPr>
          <w:p w14:paraId="43B1A6CE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</w:t>
            </w:r>
          </w:p>
        </w:tc>
        <w:tc>
          <w:tcPr>
            <w:tcW w:w="1418" w:type="dxa"/>
            <w:shd w:val="clear" w:color="auto" w:fill="auto"/>
          </w:tcPr>
          <w:p w14:paraId="1158F78B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=14.9</w:t>
            </w:r>
          </w:p>
        </w:tc>
        <w:tc>
          <w:tcPr>
            <w:tcW w:w="2551" w:type="dxa"/>
            <w:shd w:val="clear" w:color="auto" w:fill="auto"/>
          </w:tcPr>
          <w:p w14:paraId="1D1D46A5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s (N=5)</w:t>
            </w:r>
          </w:p>
          <w:p w14:paraId="072BF5CC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s (N=5)</w:t>
            </w:r>
          </w:p>
          <w:p w14:paraId="3C813C05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ll in Years 9-11 </w:t>
            </w:r>
          </w:p>
          <w:p w14:paraId="44E86C66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auto"/>
          </w:tcPr>
          <w:p w14:paraId="23936411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reparing research instruments: children direct and decide for themselves</w:t>
            </w:r>
          </w:p>
          <w:p w14:paraId="68729FF0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Collecting data: children direct and decide for themselves</w:t>
            </w:r>
          </w:p>
          <w:p w14:paraId="106EAA22" w14:textId="77777777" w:rsidR="00840E10" w:rsidRPr="00A441E7" w:rsidRDefault="00840E10" w:rsidP="00E94A35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alysing data: children direct and decide for themselves</w:t>
            </w:r>
          </w:p>
          <w:p w14:paraId="00819C1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Dissemination of findings: children collaborate with adult researchers </w:t>
            </w:r>
          </w:p>
        </w:tc>
      </w:tr>
    </w:tbl>
    <w:p w14:paraId="2EB1038E" w14:textId="77777777" w:rsidR="00840E10" w:rsidRPr="00A441E7" w:rsidRDefault="00840E10" w:rsidP="00840E10">
      <w:pPr>
        <w:rPr>
          <w:rFonts w:ascii="Times New Roman" w:hAnsi="Times New Roman" w:cs="Times New Roman"/>
          <w:b/>
          <w:sz w:val="28"/>
          <w:szCs w:val="28"/>
        </w:rPr>
      </w:pPr>
    </w:p>
    <w:p w14:paraId="34491BA9" w14:textId="77777777" w:rsidR="00840E10" w:rsidRPr="00840E10" w:rsidRDefault="00840E10" w:rsidP="00840E10">
      <w:pPr>
        <w:rPr>
          <w:rFonts w:ascii="Times New Roman" w:hAnsi="Times New Roman" w:cs="Times New Roman"/>
          <w:b/>
          <w:sz w:val="28"/>
          <w:szCs w:val="28"/>
        </w:rPr>
      </w:pPr>
      <w:r w:rsidRPr="00840E10">
        <w:rPr>
          <w:rFonts w:ascii="Times New Roman" w:hAnsi="Times New Roman" w:cs="Times New Roman"/>
          <w:b/>
          <w:caps/>
          <w:sz w:val="28"/>
          <w:szCs w:val="28"/>
        </w:rPr>
        <w:t>Mental Health</w:t>
      </w:r>
    </w:p>
    <w:tbl>
      <w:tblPr>
        <w:tblStyle w:val="TableGrid"/>
        <w:tblW w:w="14567" w:type="dxa"/>
        <w:tblLayout w:type="fixed"/>
        <w:tblLook w:val="04A0" w:firstRow="1" w:lastRow="0" w:firstColumn="1" w:lastColumn="0" w:noHBand="0" w:noVBand="1"/>
      </w:tblPr>
      <w:tblGrid>
        <w:gridCol w:w="2724"/>
        <w:gridCol w:w="1920"/>
        <w:gridCol w:w="2439"/>
        <w:gridCol w:w="1105"/>
        <w:gridCol w:w="1418"/>
        <w:gridCol w:w="2551"/>
        <w:gridCol w:w="2410"/>
      </w:tblGrid>
      <w:tr w:rsidR="00840E10" w:rsidRPr="00A441E7" w14:paraId="27410829" w14:textId="77777777" w:rsidTr="00E94A35">
        <w:tc>
          <w:tcPr>
            <w:tcW w:w="2724" w:type="dxa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14:paraId="73B6F9E8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Topic area</w:t>
            </w:r>
          </w:p>
        </w:tc>
        <w:tc>
          <w:tcPr>
            <w:tcW w:w="1920" w:type="dxa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14:paraId="4D9E3F7A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Reference</w:t>
            </w:r>
          </w:p>
        </w:tc>
        <w:tc>
          <w:tcPr>
            <w:tcW w:w="2439" w:type="dxa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14:paraId="4AF61172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Methods</w:t>
            </w:r>
          </w:p>
        </w:tc>
        <w:tc>
          <w:tcPr>
            <w:tcW w:w="1105" w:type="dxa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14:paraId="5D08325B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1418" w:type="dxa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14:paraId="1E80B523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Age range</w:t>
            </w:r>
          </w:p>
          <w:p w14:paraId="4AB1BEA7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(years)</w:t>
            </w:r>
          </w:p>
        </w:tc>
        <w:tc>
          <w:tcPr>
            <w:tcW w:w="2551" w:type="dxa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14:paraId="1FEBFCB0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 xml:space="preserve">Participant </w:t>
            </w:r>
          </w:p>
          <w:p w14:paraId="3B49B49E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diversity</w:t>
            </w:r>
          </w:p>
        </w:tc>
        <w:tc>
          <w:tcPr>
            <w:tcW w:w="2410" w:type="dxa"/>
            <w:shd w:val="clear" w:color="auto" w:fill="D9D9D9" w:themeFill="background1" w:themeFillShade="D9"/>
          </w:tcPr>
          <w:p w14:paraId="15A2F295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ature of participation</w:t>
            </w:r>
          </w:p>
        </w:tc>
      </w:tr>
      <w:tr w:rsidR="00840E10" w:rsidRPr="00A441E7" w14:paraId="0CA12FAB" w14:textId="77777777" w:rsidTr="00E94A35">
        <w:tc>
          <w:tcPr>
            <w:tcW w:w="14567" w:type="dxa"/>
            <w:gridSpan w:val="7"/>
            <w:tcBorders>
              <w:top w:val="single" w:sz="12" w:space="0" w:color="auto"/>
              <w:bottom w:val="single" w:sz="12" w:space="0" w:color="auto"/>
            </w:tcBorders>
          </w:tcPr>
          <w:p w14:paraId="04E2D20F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CONCEPTS AND EXPERIENCES ASSOCIATED WITH MENTAL HEALTH</w:t>
            </w:r>
          </w:p>
        </w:tc>
      </w:tr>
      <w:tr w:rsidR="00840E10" w:rsidRPr="00A441E7" w14:paraId="5EFC6C40" w14:textId="77777777" w:rsidTr="00E94A35">
        <w:tc>
          <w:tcPr>
            <w:tcW w:w="2724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1EAE58A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ttitudes towards participation in research 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18C255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Hasking P&lt;/Author&gt;&lt;Year&gt;2015&lt;/Year&gt;&lt;RecNum&gt;7&lt;/RecNum&gt;&lt;DisplayText&gt;Hasking P, Tatnell R et al. (2015)&lt;/DisplayText&gt;&lt;record&gt;&lt;rec-number&gt;7&lt;/rec-number&gt;&lt;foreign-keys&gt;&lt;key app="EN" db-id="ffw5fsvd2za5rdetrvzvsp2qv2zvf0epdwta" timestamp="1525229011"&gt;7&lt;/key&gt;&lt;/foreign-keys&gt;&lt;ref-type name="Journal Article"&gt;17&lt;/ref-type&gt;&lt;contributors&gt;&lt;authors&gt;&lt;author&gt;Hasking P,&lt;/author&gt;&lt;author&gt;Tatnell R,&lt;/author&gt;&lt;author&gt;Martin G,&lt;/author&gt;&lt;/authors&gt;&lt;/contributors&gt;&lt;titles&gt;&lt;title&gt;Adolescents’ reactions to participating in ethically sensitive research: A prospective self</w:instrText>
            </w:r>
            <w:r w:rsidRPr="00A441E7">
              <w:rPr>
                <w:rFonts w:ascii="Cambria Math" w:hAnsi="Cambria Math" w:cs="Cambria Math"/>
              </w:rPr>
              <w:instrText>‑</w:instrText>
            </w:r>
            <w:r w:rsidRPr="00A441E7">
              <w:rPr>
                <w:rFonts w:ascii="Times New Roman" w:hAnsi="Times New Roman" w:cs="Times New Roman"/>
              </w:rPr>
              <w:instrText>report study &lt;/title&gt;&lt;secondary-title&gt;Child &amp;amp; Adolescent Psychiatry &amp;amp; Mental Health&lt;/secondary-title&gt;&lt;/titles&gt;&lt;periodical&gt;&lt;full-title&gt;Child &amp;amp; Adolescent Psychiatry &amp;amp; Mental Health&lt;/full-title&gt;&lt;/periodical&gt;&lt;pages&gt;1-12&lt;/pages&gt;&lt;volume&gt;9&lt;/volume&gt;&lt;number&gt;39&lt;/number&gt;&lt;dates&gt;&lt;year&gt;201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asking P, Tatnell R et al.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880205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pen-ended survey questions</w:t>
            </w:r>
          </w:p>
        </w:tc>
        <w:tc>
          <w:tcPr>
            <w:tcW w:w="110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6657EE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973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EC125F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3-18</w:t>
            </w:r>
          </w:p>
        </w:tc>
        <w:tc>
          <w:tcPr>
            <w:tcW w:w="25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52DAB00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known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AA0C07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74042B4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5FDAF8EB" w14:textId="77777777" w:rsidTr="00E94A35">
        <w:tc>
          <w:tcPr>
            <w:tcW w:w="2724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14D1B50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Body image and self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4C1ACF5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irbeck D&lt;/Author&gt;&lt;Year&gt;2005&lt;/Year&gt;&lt;RecNum&gt;179&lt;/RecNum&gt;&lt;DisplayText&gt;Birbeck D and Drummond M (2005)&lt;/DisplayText&gt;&lt;record&gt;&lt;rec-number&gt;179&lt;/rec-number&gt;&lt;foreign-keys&gt;&lt;key app="EN" db-id="ffw5fsvd2za5rdetrvzvsp2qv2zvf0epdwta" timestamp="1530078195"&gt;179&lt;/key&gt;&lt;/foreign-keys&gt;&lt;ref-type name="Journal Article"&gt;17&lt;/ref-type&gt;&lt;contributors&gt;&lt;authors&gt;&lt;author&gt;Birbeck D,&lt;/author&gt;&lt;author&gt;Drummond M,&lt;/author&gt;&lt;/authors&gt;&lt;/contributors&gt;&lt;titles&gt;&lt;title&gt;Interviewing, and listening to the voices of, very young children on body image and perceptions of self&lt;/title&gt;&lt;secondary-title&gt;Early Child Development and Care&lt;/secondary-title&gt;&lt;/titles&gt;&lt;periodical&gt;&lt;full-title&gt;Early Child Development and Care&lt;/full-title&gt;&lt;/periodical&gt;&lt;pages&gt;579-596&lt;/pages&gt;&lt;volume&gt;175&lt;/volume&gt;&lt;number&gt;6&lt;/number&gt;&lt;dates&gt;&lt;year&gt;2005&lt;/year&gt;&lt;/dates&gt;&lt;urls&gt;&lt;/urls&gt;&lt;electronic-resource-num&gt;10.1080/03004430500131379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irbeck D and Drummond M (200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  <w:r w:rsidRPr="00A441E7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43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B90475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 using images of the male and female body</w:t>
            </w:r>
          </w:p>
        </w:tc>
        <w:tc>
          <w:tcPr>
            <w:tcW w:w="110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90DCA8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7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1200C9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5-6</w:t>
            </w:r>
          </w:p>
        </w:tc>
        <w:tc>
          <w:tcPr>
            <w:tcW w:w="25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58FCB6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2)</w:t>
            </w:r>
          </w:p>
          <w:p w14:paraId="487A2FD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25)</w:t>
            </w:r>
          </w:p>
          <w:p w14:paraId="128B132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from private schools in metropolitan Adelaide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C6A2E7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10852B4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0E6985A4" w14:textId="77777777" w:rsidTr="00E94A35">
        <w:tc>
          <w:tcPr>
            <w:tcW w:w="2724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6E8C484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hildren’s perspectives on worry and happiness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6BEB89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Sargeant J&lt;/Author&gt;&lt;Year&gt;2010&lt;/Year&gt;&lt;RecNum&gt;190&lt;/RecNum&gt;&lt;DisplayText&gt;Sargeant J (2010)&lt;/DisplayText&gt;&lt;record&gt;&lt;rec-number&gt;190&lt;/rec-number&gt;&lt;foreign-keys&gt;&lt;key app="EN" db-id="ffw5fsvd2za5rdetrvzvsp2qv2zvf0epdwta" timestamp="1530842223"&gt;190&lt;/key&gt;&lt;/foreign-keys&gt;&lt;ref-type name="Journal Article"&gt;17&lt;/ref-type&gt;&lt;contributors&gt;&lt;authors&gt;&lt;author&gt;Sargeant J,&lt;/author&gt;&lt;/authors&gt;&lt;/contributors&gt;&lt;titles&gt;&lt;title&gt;The altruism of pre-adolescent children&amp;apos;s perspectives on &amp;apos;worry&amp;apos; and &amp;apos;happiness&amp;apos; in Australia and England&lt;/title&gt;&lt;secondary-title&gt;Childhood &lt;/secondary-title&gt;&lt;/titles&gt;&lt;periodical&gt;&lt;full-title&gt;Childhood&lt;/full-title&gt;&lt;/periodical&gt;&lt;pages&gt;411-425&lt;/pages&gt;&lt;volume&gt;17&lt;/volume&gt;&lt;number&gt;3&lt;/number&gt;&lt;dates&gt;&lt;year&gt;2010&lt;/year&gt;&lt;/dates&gt;&lt;urls&gt;&lt;/urls&gt;&lt;electronic-resource-num&gt;10.1177/0907568209341087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Sargeant J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2DBD6EF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3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57571DA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pen-ended qualitative questionnaire</w:t>
            </w:r>
          </w:p>
        </w:tc>
        <w:tc>
          <w:tcPr>
            <w:tcW w:w="110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441A39C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99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D288A5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 = 12.7</w:t>
            </w:r>
          </w:p>
        </w:tc>
        <w:tc>
          <w:tcPr>
            <w:tcW w:w="25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575145F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Year 7 students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63F6CED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37C21541" w14:textId="77777777" w:rsidTr="00E94A35">
        <w:tc>
          <w:tcPr>
            <w:tcW w:w="2724" w:type="dxa"/>
            <w:vMerge w:val="restart"/>
            <w:tcBorders>
              <w:top w:val="single" w:sz="12" w:space="0" w:color="auto"/>
            </w:tcBorders>
            <w:shd w:val="clear" w:color="auto" w:fill="auto"/>
          </w:tcPr>
          <w:p w14:paraId="0138AA4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limatic events/drought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5E8A35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Carnie T&lt;/Author&gt;&lt;Year&gt;2011&lt;/Year&gt;&lt;RecNum&gt;50&lt;/RecNum&gt;&lt;DisplayText&gt;Carnie T, Berry H et al. (2011)&lt;/DisplayText&gt;&lt;record&gt;&lt;rec-number&gt;50&lt;/rec-number&gt;&lt;foreign-keys&gt;&lt;key app="EN" db-id="ffw5fsvd2za5rdetrvzvsp2qv2zvf0epdwta" timestamp="1526863734"&gt;50&lt;/key&gt;&lt;/foreign-keys&gt;&lt;ref-type name="Journal Article"&gt;17&lt;/ref-type&gt;&lt;contributors&gt;&lt;authors&gt;&lt;author&gt;Carnie T, &lt;/author&gt;&lt;author&gt;Berry H, &lt;/author&gt;&lt;author&gt;Blinkhor S,&lt;/author&gt;&lt;author&gt;Hart C,&lt;/author&gt;&lt;/authors&gt;&lt;/contributors&gt;&lt;titles&gt;&lt;title&gt;In their own words: Young people&amp;apos;s mental health in drought affected rural and remote NSW&lt;/title&gt;&lt;secondary-title&gt;Australian Journal of Rural Health&lt;/secondary-title&gt;&lt;/titles&gt;&lt;periodical&gt;&lt;full-title&gt;Australian Journal of Rural Health&lt;/full-title&gt;&lt;/periodical&gt;&lt;pages&gt;244-248&lt;/pages&gt;&lt;volume&gt;19&lt;/volume&gt;&lt;dates&gt;&lt;year&gt;2011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Carnie T, Berry H et al.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78CEC94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3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00D50B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community forums and a school-based forum</w:t>
            </w:r>
          </w:p>
        </w:tc>
        <w:tc>
          <w:tcPr>
            <w:tcW w:w="110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9DD2EF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5 in school-based forums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55F174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Years 9–11</w:t>
            </w:r>
          </w:p>
          <w:p w14:paraId="2C0C504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6F6FFBE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were young people living in rural and remote areas.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61F6D1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6EA7D5C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49E5752E" w14:textId="77777777" w:rsidTr="00E94A35">
        <w:tc>
          <w:tcPr>
            <w:tcW w:w="2724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2BB63B2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908072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ean J&lt;/Author&gt;&lt;Year&gt;2010&lt;/Year&gt;&lt;RecNum&gt;117&lt;/RecNum&gt;&lt;DisplayText&gt;Dean J and Stain H (2010)&lt;/DisplayText&gt;&lt;record&gt;&lt;rec-number&gt;117&lt;/rec-number&gt;&lt;foreign-keys&gt;&lt;key app="EN" db-id="ffw5fsvd2za5rdetrvzvsp2qv2zvf0epdwta" timestamp="1528865497"&gt;117&lt;/key&gt;&lt;/foreign-keys&gt;&lt;ref-type name="Journal Article"&gt;17&lt;/ref-type&gt;&lt;contributors&gt;&lt;authors&gt;&lt;author&gt;Dean J,&lt;/author&gt;&lt;author&gt;Stain H,&lt;/author&gt;&lt;/authors&gt;&lt;/contributors&gt;&lt;titles&gt;&lt;title&gt;Mental health impact for adolescents living with prolonged drought&lt;/title&gt;&lt;secondary-title&gt;Australian Journal of Rural Health&lt;/secondary-title&gt;&lt;/titles&gt;&lt;periodical&gt;&lt;full-title&gt;Australian Journal of Rural Health&lt;/full-title&gt;&lt;/periodical&gt;&lt;pages&gt;32-37&lt;/pages&gt;&lt;volume&gt;18&lt;/volume&gt;&lt;dates&gt;&lt;year&gt;2010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ean J and Stain H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407680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lf-report assessment instruments</w:t>
            </w:r>
          </w:p>
          <w:p w14:paraId="7B2E3D2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</w:tc>
        <w:tc>
          <w:tcPr>
            <w:tcW w:w="110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7ED5AB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11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7BCD11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1-17</w:t>
            </w:r>
          </w:p>
        </w:tc>
        <w:tc>
          <w:tcPr>
            <w:tcW w:w="25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1AEB10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48)</w:t>
            </w:r>
          </w:p>
          <w:p w14:paraId="75C9560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52)</w:t>
            </w:r>
          </w:p>
          <w:p w14:paraId="47F6C64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arm residence (N=64)</w:t>
            </w:r>
          </w:p>
          <w:p w14:paraId="61225DC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own residence (N=36)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E75558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765F87B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52B8344A" w14:textId="77777777" w:rsidTr="00E94A35">
        <w:tc>
          <w:tcPr>
            <w:tcW w:w="2724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02CD448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Co-existing mental health, alcohol and other drug problems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7C98D5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Posselt M&lt;/Author&gt;&lt;Year&gt;2015&lt;/Year&gt;&lt;RecNum&gt;14&lt;/RecNum&gt;&lt;DisplayText&gt;Posselt M, Procter N et al. (2015)&lt;/DisplayText&gt;&lt;record&gt;&lt;rec-number&gt;14&lt;/rec-number&gt;&lt;foreign-keys&gt;&lt;key app="EN" db-id="ffw5fsvd2za5rdetrvzvsp2qv2zvf0epdwta" timestamp="1525229234"&gt;14&lt;/key&gt;&lt;/foreign-keys&gt;&lt;ref-type name="Journal Article"&gt;17&lt;/ref-type&gt;&lt;contributors&gt;&lt;authors&gt;&lt;author&gt;Posselt M,&lt;/author&gt;&lt;author&gt;Procter N,&lt;/author&gt;&lt;author&gt;de Crespigny C, &lt;/author&gt;&lt;author&gt;Galletly C,&lt;/author&gt;&lt;/authors&gt;&lt;/contributors&gt;&lt;titles&gt;&lt;title&gt;Merging perspectives: Obstacles to recovery for youth from refugee  backgrounds with comorbidity&lt;/title&gt;&lt;secondary-title&gt;Australasian Psychiatry&lt;/secondary-title&gt;&lt;/titles&gt;&lt;periodical&gt;&lt;full-title&gt;Australasian Psychiatry&lt;/full-title&gt;&lt;/periodical&gt;&lt;pages&gt;293–299&lt;/pages&gt;&lt;volume&gt;23&lt;/volume&gt;&lt;number&gt;3&lt;/number&gt;&lt;dates&gt;&lt;year&gt;201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Posselt M, Procter N et al.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2A40D85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14B965B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3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780EA7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0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7AF92C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5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459F857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25</w:t>
            </w:r>
          </w:p>
        </w:tc>
        <w:tc>
          <w:tcPr>
            <w:tcW w:w="25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3CFC22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9)</w:t>
            </w:r>
          </w:p>
          <w:p w14:paraId="24592F0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6)</w:t>
            </w:r>
          </w:p>
          <w:p w14:paraId="0C6E3B5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fghanistan (60%)</w:t>
            </w:r>
          </w:p>
          <w:p w14:paraId="7BE6847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frica (27%) </w:t>
            </w:r>
          </w:p>
          <w:p w14:paraId="5574B49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Bhutan (13%)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9415D0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5B9A8A4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4C44A3CC" w14:textId="77777777" w:rsidTr="00E94A35">
        <w:tc>
          <w:tcPr>
            <w:tcW w:w="27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BADAF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esign of mental health messages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E6E242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uir-Cochrane E&lt;/Author&gt;&lt;Year&gt;2010&lt;/Year&gt;&lt;RecNum&gt;2&lt;/RecNum&gt;&lt;DisplayText&gt;Muir-Cochrane E, Oster C et al. (2010)&lt;/DisplayText&gt;&lt;record&gt;&lt;rec-number&gt;2&lt;/rec-number&gt;&lt;foreign-keys&gt;&lt;key app="EN" db-id="ffw5fsvd2za5rdetrvzvsp2qv2zvf0epdwta" timestamp="1525227295"&gt;2&lt;/key&gt;&lt;/foreign-keys&gt;&lt;ref-type name="Journal Article"&gt;17&lt;/ref-type&gt;&lt;contributors&gt;&lt;authors&gt;&lt;author&gt;Muir-Cochrane E,&lt;/author&gt;&lt;author&gt;Oster C,&lt;/author&gt;&lt;author&gt;Drummond A,&lt;/author&gt;&lt;author&gt;Fereday J,&lt;/author&gt;&lt;author&gt;Darbyshire P,&lt;/author&gt;&lt;/authors&gt;&lt;/contributors&gt;&lt;titles&gt;&lt;title&gt;‘Postcards from the edge’: Collaborating with young homeless people to develop targeted mental health messages and translate research into practice.&lt;/title&gt;&lt;secondary-title&gt;Advances in Mental Health&lt;/secondary-title&gt;&lt;/titles&gt;&lt;periodical&gt;&lt;full-title&gt;Advances in Mental Health&lt;/full-title&gt;&lt;/periodical&gt;&lt;pages&gt;138-147&lt;/pages&gt;&lt;volume&gt;9&lt;/volume&gt;&lt;dates&gt;&lt;year&gt;2010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uir-Cochrane E, Oster C et al.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26D7C2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Workshops to design postcards</w:t>
            </w:r>
          </w:p>
        </w:tc>
        <w:tc>
          <w:tcPr>
            <w:tcW w:w="110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5D3FCBE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3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37EA63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5CBCC1B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7)</w:t>
            </w:r>
          </w:p>
          <w:p w14:paraId="506042A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6)</w:t>
            </w:r>
          </w:p>
          <w:p w14:paraId="17E9CAD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were homeless young people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F17B9E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issemination of the report and its findings: children direct and decide for themselves</w:t>
            </w:r>
          </w:p>
        </w:tc>
      </w:tr>
      <w:tr w:rsidR="00840E10" w:rsidRPr="00A441E7" w14:paraId="347C8E78" w14:textId="77777777" w:rsidTr="00E94A35">
        <w:tc>
          <w:tcPr>
            <w:tcW w:w="27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4C95C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xperiences of living with dyslexia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51A2CB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Leitao S&lt;/Author&gt;&lt;Year&gt;2017&lt;/Year&gt;&lt;RecNum&gt;185&lt;/RecNum&gt;&lt;DisplayText&gt;Leitao S, Dzidic P et al. (2017)&lt;/DisplayText&gt;&lt;record&gt;&lt;rec-number&gt;185&lt;/rec-number&gt;&lt;foreign-keys&gt;&lt;key app="EN" db-id="ffw5fsvd2za5rdetrvzvsp2qv2zvf0epdwta" timestamp="1530831844"&gt;185&lt;/key&gt;&lt;/foreign-keys&gt;&lt;ref-type name="Journal Article"&gt;17&lt;/ref-type&gt;&lt;contributors&gt;&lt;authors&gt;&lt;author&gt;Leitao S,&lt;/author&gt;&lt;author&gt;Dzidic P,&lt;/author&gt;&lt;author&gt;Claessen M,&lt;/author&gt;&lt;author&gt;Gordon J,&lt;/author&gt;&lt;author&gt;Howard K,&lt;/author&gt;&lt;author&gt;Nayton M,&lt;/author&gt;&lt;author&gt;Boyes ME,&lt;/author&gt;&lt;/authors&gt;&lt;/contributors&gt;&lt;titles&gt;&lt;title&gt;Exploring the impact of living with dyslexia: The perspectives of children and their parents&lt;/title&gt;&lt;secondary-title&gt;International Journal of Speech-Language Pathology&lt;/secondary-title&gt;&lt;/titles&gt;&lt;periodical&gt;&lt;full-title&gt;International Journal of Speech-Language Pathology&lt;/full-title&gt;&lt;/periodical&gt;&lt;pages&gt;322-334&lt;/pages&gt;&lt;volume&gt;19&lt;/volume&gt;&lt;number&gt;3&lt;/number&gt;&lt;dates&gt;&lt;year&gt;2017&lt;/year&gt;&lt;/dates&gt;&lt;urls&gt;&lt;/urls&gt;&lt;electronic-resource-num&gt;10.1080/17549507.2017.1309068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Leitao S, Dzidic P et al. (201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83217E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ace-to-face semi-structured interviews</w:t>
            </w:r>
          </w:p>
        </w:tc>
        <w:tc>
          <w:tcPr>
            <w:tcW w:w="110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4CC2D0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3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47E83A5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0-16</w:t>
            </w:r>
          </w:p>
        </w:tc>
        <w:tc>
          <w:tcPr>
            <w:tcW w:w="25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313CCF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7)</w:t>
            </w:r>
          </w:p>
          <w:p w14:paraId="19A9F42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6)</w:t>
            </w:r>
          </w:p>
          <w:p w14:paraId="28080AE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onolingual English speakers</w:t>
            </w:r>
          </w:p>
          <w:p w14:paraId="57981DF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yslexia diagnosis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1C3180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50EBB781" w14:textId="77777777" w:rsidTr="00E94A35">
        <w:tc>
          <w:tcPr>
            <w:tcW w:w="2724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29725C9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actors shaping Aboriginal mental health 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357439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O&amp;apos;Brien A&lt;/Author&gt;&lt;Year&gt;2005&lt;/Year&gt;&lt;RecNum&gt;193&lt;/RecNum&gt;&lt;DisplayText&gt;O&amp;apos;Brien A (2005)&lt;/DisplayText&gt;&lt;record&gt;&lt;rec-number&gt;193&lt;/rec-number&gt;&lt;foreign-keys&gt;&lt;key app="EN" db-id="ffw5fsvd2za5rdetrvzvsp2qv2zvf0epdwta" timestamp="1533086219"&gt;193&lt;/key&gt;&lt;/foreign-keys&gt;&lt;ref-type name="Journal Article"&gt;17&lt;/ref-type&gt;&lt;contributors&gt;&lt;authors&gt;&lt;author&gt;O&amp;apos;Brien A,&lt;/author&gt;&lt;/authors&gt;&lt;/contributors&gt;&lt;titles&gt;&lt;title&gt;Factors shaping Indigenous mental health: An enthographic account of growing up Koori from a Gubba perspective&lt;/title&gt;&lt;secondary-title&gt;Australian Journal of Holistic Nursing&lt;/secondary-title&gt;&lt;/titles&gt;&lt;periodical&gt;&lt;full-title&gt;Australian Journal of Holistic Nursing&lt;/full-title&gt;&lt;/periodical&gt;&lt;pages&gt;11-20&lt;/pages&gt;&lt;volume&gt;12&lt;/volume&gt;&lt;number&gt;1&lt;/number&gt;&lt;dates&gt;&lt;year&gt;2005&lt;/year&gt;&lt;/dates&gt;&lt;urls&gt;&lt;related-urls&gt;&lt;url&gt;https://search.informit.com.au/fullText;dn=492271135474541;res=IELHEA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O'Brien A (200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65C96BF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-depth interviews</w:t>
            </w:r>
          </w:p>
        </w:tc>
        <w:tc>
          <w:tcPr>
            <w:tcW w:w="110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B40010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7 (total sample of young people and adults)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6175488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60</w:t>
            </w:r>
          </w:p>
        </w:tc>
        <w:tc>
          <w:tcPr>
            <w:tcW w:w="25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6B6B759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8; 5 where between 15-20)</w:t>
            </w:r>
          </w:p>
          <w:p w14:paraId="148A53C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9; 7 where between 15-35)</w:t>
            </w:r>
          </w:p>
          <w:p w14:paraId="19BCEF4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ll Indigenous </w:t>
            </w:r>
          </w:p>
          <w:p w14:paraId="0035606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Lived in an Aboriginal community in NSW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ABFF37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32F32D75" w14:textId="77777777" w:rsidTr="00E94A35">
        <w:tc>
          <w:tcPr>
            <w:tcW w:w="2724" w:type="dxa"/>
            <w:vMerge w:val="restart"/>
          </w:tcPr>
          <w:p w14:paraId="7DEBBC9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Health behaviours and self-harm</w:t>
            </w:r>
          </w:p>
        </w:tc>
        <w:tc>
          <w:tcPr>
            <w:tcW w:w="1920" w:type="dxa"/>
            <w:tcBorders>
              <w:bottom w:val="single" w:sz="12" w:space="0" w:color="auto"/>
            </w:tcBorders>
          </w:tcPr>
          <w:p w14:paraId="57AE8F7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cCloughen A&lt;/Author&gt;&lt;Year&gt;2016&lt;/Year&gt;&lt;RecNum&gt;6&lt;/RecNum&gt;&lt;DisplayText&gt;McCloughen A, Foster K et al. (2016)&lt;/DisplayText&gt;&lt;record&gt;&lt;rec-number&gt;6&lt;/rec-number&gt;&lt;foreign-keys&gt;&lt;key app="EN" db-id="ffw5fsvd2za5rdetrvzvsp2qv2zvf0epdwta" timestamp="1525228962"&gt;6&lt;/key&gt;&lt;/foreign-keys&gt;&lt;ref-type name="Journal Article"&gt;17&lt;/ref-type&gt;&lt;contributors&gt;&lt;authors&gt;&lt;author&gt;McCloughen A,&lt;/author&gt;&lt;author&gt;Foster K,&lt;/author&gt;&lt;author&gt;Kerley D,&lt;/author&gt;&lt;author&gt;Delgado C,&lt;/author&gt;&lt;author&gt;Turnell A,&lt;/author&gt;&lt;/authors&gt;&lt;/contributors&gt;&lt;titles&gt;&lt;title&gt;Physical health and well-being: Experiences and perspectives of young adult mental health consumers&lt;/title&gt;&lt;secondary-title&gt;International Journal of Mental Health Nursing&lt;/secondary-title&gt;&lt;/titles&gt;&lt;periodical&gt;&lt;full-title&gt;International Journal of Mental Health Nursing&lt;/full-title&gt;&lt;/periodical&gt;&lt;pages&gt;299-307&lt;/pages&gt;&lt;volume&gt;25&lt;/volume&gt;&lt;dates&gt;&lt;year&gt;2016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cCloughen A, Foster K et al.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bottom w:val="single" w:sz="12" w:space="0" w:color="auto"/>
            </w:tcBorders>
          </w:tcPr>
          <w:p w14:paraId="5EC2EBC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ace-to-face interviews</w:t>
            </w:r>
          </w:p>
        </w:tc>
        <w:tc>
          <w:tcPr>
            <w:tcW w:w="1105" w:type="dxa"/>
            <w:tcBorders>
              <w:bottom w:val="single" w:sz="12" w:space="0" w:color="auto"/>
            </w:tcBorders>
          </w:tcPr>
          <w:p w14:paraId="76DCDEF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2</w:t>
            </w:r>
          </w:p>
        </w:tc>
        <w:tc>
          <w:tcPr>
            <w:tcW w:w="1418" w:type="dxa"/>
            <w:tcBorders>
              <w:bottom w:val="single" w:sz="12" w:space="0" w:color="auto"/>
            </w:tcBorders>
          </w:tcPr>
          <w:p w14:paraId="12621B6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4</w:t>
            </w:r>
          </w:p>
        </w:tc>
        <w:tc>
          <w:tcPr>
            <w:tcW w:w="2551" w:type="dxa"/>
            <w:tcBorders>
              <w:bottom w:val="single" w:sz="12" w:space="0" w:color="auto"/>
            </w:tcBorders>
          </w:tcPr>
          <w:p w14:paraId="58C2BD8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7)</w:t>
            </w:r>
          </w:p>
          <w:p w14:paraId="41EE905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5)</w:t>
            </w:r>
          </w:p>
          <w:p w14:paraId="7824CD7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in-patients in mental health units.</w:t>
            </w:r>
          </w:p>
        </w:tc>
        <w:tc>
          <w:tcPr>
            <w:tcW w:w="2410" w:type="dxa"/>
            <w:tcBorders>
              <w:bottom w:val="single" w:sz="12" w:space="0" w:color="auto"/>
            </w:tcBorders>
          </w:tcPr>
          <w:p w14:paraId="36EC643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25CC8AB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0CA61A43" w14:textId="77777777" w:rsidTr="00E94A35">
        <w:tc>
          <w:tcPr>
            <w:tcW w:w="2724" w:type="dxa"/>
            <w:vMerge/>
            <w:tcBorders>
              <w:bottom w:val="single" w:sz="12" w:space="0" w:color="auto"/>
            </w:tcBorders>
          </w:tcPr>
          <w:p w14:paraId="3623AF3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bottom w:val="single" w:sz="12" w:space="0" w:color="auto"/>
            </w:tcBorders>
          </w:tcPr>
          <w:p w14:paraId="1205459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Zubrick S&lt;/Author&gt;&lt;Year&gt;2016&lt;/Year&gt;&lt;RecNum&gt;118&lt;/RecNum&gt;&lt;DisplayText&gt;Zubrick S, Hafekost J et al. (2016)&lt;/DisplayText&gt;&lt;record&gt;&lt;rec-number&gt;118&lt;/rec-number&gt;&lt;foreign-keys&gt;&lt;key app="EN" db-id="ffw5fsvd2za5rdetrvzvsp2qv2zvf0epdwta" timestamp="1528867104"&gt;118&lt;/key&gt;&lt;/foreign-keys&gt;&lt;ref-type name="Journal Article"&gt;17&lt;/ref-type&gt;&lt;contributors&gt;&lt;authors&gt;&lt;author&gt;Zubrick S,&lt;/author&gt;&lt;author&gt;Hafekost J,&lt;/author&gt;&lt;author&gt;Johnson S,&lt;/author&gt;&lt;author&gt;Lawrence D,&lt;/author&gt;&lt;author&gt;Saw S,&lt;/author&gt;&lt;author&gt;Sawyer M,&lt;/author&gt;&lt;author&gt;Ainley J,&lt;/author&gt;&lt;author&gt;Buckingham W,&lt;/author&gt;&lt;/authors&gt;&lt;/contributors&gt;&lt;titles&gt;&lt;title&gt;Suicidal behaviours: Prevalence estimates from the second Australian Child and Adolescent Survey of Mental Health and Wellbeing&lt;/title&gt;&lt;secondary-title&gt;Australian &amp;amp; New Zealand Journal of Psychiatry&lt;/secondary-title&gt;&lt;/titles&gt;&lt;periodical&gt;&lt;full-title&gt;Australian &amp;amp; New Zealand Journal of Psychiatry&lt;/full-title&gt;&lt;/periodical&gt;&lt;pages&gt;899–910&lt;/pages&gt;&lt;volume&gt;50&lt;/volume&gt;&lt;number&gt;9&lt;/number&gt;&lt;dates&gt;&lt;year&gt;2016&lt;/year&gt;&lt;pub-dates&gt;&lt;date&gt;  &amp;#xD;&lt;/date&gt;&lt;/pub-dates&gt;&lt;/dates&gt;&lt;urls&gt;&lt;/urls&gt;&lt;electronic-resource-num&gt;10.1177/0004867415622563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Zubrick S, Hafekost J et al.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bottom w:val="single" w:sz="12" w:space="0" w:color="auto"/>
            </w:tcBorders>
          </w:tcPr>
          <w:p w14:paraId="6F4B9AA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lf-report questionnaire on a tablet computer at home</w:t>
            </w:r>
          </w:p>
        </w:tc>
        <w:tc>
          <w:tcPr>
            <w:tcW w:w="1105" w:type="dxa"/>
            <w:tcBorders>
              <w:bottom w:val="single" w:sz="12" w:space="0" w:color="auto"/>
            </w:tcBorders>
          </w:tcPr>
          <w:p w14:paraId="4279E37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653</w:t>
            </w:r>
          </w:p>
        </w:tc>
        <w:tc>
          <w:tcPr>
            <w:tcW w:w="1418" w:type="dxa"/>
            <w:tcBorders>
              <w:bottom w:val="single" w:sz="12" w:space="0" w:color="auto"/>
            </w:tcBorders>
          </w:tcPr>
          <w:p w14:paraId="59185FE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17</w:t>
            </w:r>
          </w:p>
        </w:tc>
        <w:tc>
          <w:tcPr>
            <w:tcW w:w="2551" w:type="dxa"/>
            <w:tcBorders>
              <w:bottom w:val="single" w:sz="12" w:space="0" w:color="auto"/>
            </w:tcBorders>
          </w:tcPr>
          <w:p w14:paraId="17246E6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“Broadly representative” of the Australian population</w:t>
            </w:r>
          </w:p>
        </w:tc>
        <w:tc>
          <w:tcPr>
            <w:tcW w:w="2410" w:type="dxa"/>
            <w:tcBorders>
              <w:bottom w:val="single" w:sz="12" w:space="0" w:color="auto"/>
            </w:tcBorders>
          </w:tcPr>
          <w:p w14:paraId="6BAB0E9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1C5BE67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119E3FA6" w14:textId="77777777" w:rsidTr="00E94A35">
        <w:tc>
          <w:tcPr>
            <w:tcW w:w="2724" w:type="dxa"/>
            <w:vMerge w:val="restart"/>
          </w:tcPr>
          <w:p w14:paraId="5B4A2F7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ocial inclusion/exclusion</w:t>
            </w:r>
          </w:p>
        </w:tc>
        <w:tc>
          <w:tcPr>
            <w:tcW w:w="1920" w:type="dxa"/>
            <w:tcBorders>
              <w:bottom w:val="single" w:sz="12" w:space="0" w:color="auto"/>
            </w:tcBorders>
          </w:tcPr>
          <w:p w14:paraId="480AD73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avies  B&lt;/Author&gt;&lt;RecNum&gt;124&lt;/RecNum&gt;&lt;DisplayText&gt;Davies  B, Davis E et al. (2007)&lt;/DisplayText&gt;&lt;record&gt;&lt;rec-number&gt;124&lt;/rec-number&gt;&lt;foreign-keys&gt;&lt;key app="EN" db-id="ffw5fsvd2za5rdetrvzvsp2qv2zvf0epdwta" timestamp="1528937649"&gt;124&lt;/key&gt;&lt;/foreign-keys&gt;&lt;ref-type name="Journal Article"&gt;17&lt;/ref-type&gt;&lt;contributors&gt;&lt;authors&gt;&lt;author&gt;Davies  B,&lt;/author&gt;&lt;author&gt;Davis E,&lt;/author&gt;&lt;author&gt;Cook K,&lt;/author&gt;&lt;author&gt;Waters E,&lt;/author&gt;&lt;/authors&gt;&lt;/contributors&gt;&lt;titles&gt;&lt;title&gt;Getting the complete picture: combining parental and child data to identify the barriers to social inclusion for children living in low socio</w:instrText>
            </w:r>
            <w:r w:rsidRPr="00A441E7">
              <w:rPr>
                <w:rFonts w:ascii="Cambria Math" w:hAnsi="Cambria Math" w:cs="Cambria Math"/>
              </w:rPr>
              <w:instrText>‐</w:instrText>
            </w:r>
            <w:r w:rsidRPr="00A441E7">
              <w:rPr>
                <w:rFonts w:ascii="Times New Roman" w:hAnsi="Times New Roman" w:cs="Times New Roman"/>
              </w:rPr>
              <w:instrText>economic areas&lt;/title&gt;&lt;secondary-title&gt;Child: Care, Health and Development&lt;/secondary-title&gt;&lt;/titles&gt;&lt;periodical&gt;&lt;full-title&gt;Child: Care, Health and Development&lt;/full-title&gt;&lt;/periodical&gt;&lt;pages&gt;214-222&lt;/pages&gt;&lt;volume&gt;34&lt;/volume&gt;&lt;number&gt;2&lt;/number&gt;&lt;section&gt;&amp;#xD;&lt;/section&gt;&lt;dates&gt;&lt;year&gt;2007&lt;/year&gt;&lt;/dates&gt;&lt;urls&gt;&lt;/urls&gt;&lt;electronic-resource-num&gt;j.1365-2214.2007.00786.x 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avies  B, Davis E et al. (200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bottom w:val="single" w:sz="12" w:space="0" w:color="auto"/>
            </w:tcBorders>
          </w:tcPr>
          <w:p w14:paraId="62F0538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05" w:type="dxa"/>
            <w:tcBorders>
              <w:bottom w:val="single" w:sz="12" w:space="0" w:color="auto"/>
            </w:tcBorders>
          </w:tcPr>
          <w:p w14:paraId="38C0E1A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9</w:t>
            </w:r>
          </w:p>
        </w:tc>
        <w:tc>
          <w:tcPr>
            <w:tcW w:w="1418" w:type="dxa"/>
            <w:tcBorders>
              <w:bottom w:val="single" w:sz="12" w:space="0" w:color="auto"/>
            </w:tcBorders>
          </w:tcPr>
          <w:p w14:paraId="5A9E3A7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9-12</w:t>
            </w:r>
          </w:p>
        </w:tc>
        <w:tc>
          <w:tcPr>
            <w:tcW w:w="2551" w:type="dxa"/>
            <w:tcBorders>
              <w:bottom w:val="single" w:sz="12" w:space="0" w:color="auto"/>
            </w:tcBorders>
          </w:tcPr>
          <w:p w14:paraId="033666F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ll Australian-born, English speaking. </w:t>
            </w:r>
          </w:p>
          <w:p w14:paraId="5918C2E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from a low SES area</w:t>
            </w:r>
          </w:p>
        </w:tc>
        <w:tc>
          <w:tcPr>
            <w:tcW w:w="2410" w:type="dxa"/>
            <w:tcBorders>
              <w:bottom w:val="single" w:sz="12" w:space="0" w:color="auto"/>
            </w:tcBorders>
          </w:tcPr>
          <w:p w14:paraId="25F937F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64E3C8E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424DE0D6" w14:textId="77777777" w:rsidTr="00E94A35">
        <w:tc>
          <w:tcPr>
            <w:tcW w:w="2724" w:type="dxa"/>
            <w:vMerge/>
          </w:tcPr>
          <w:p w14:paraId="7EFC89F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bottom w:val="single" w:sz="12" w:space="0" w:color="auto"/>
            </w:tcBorders>
          </w:tcPr>
          <w:p w14:paraId="3945873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avis&lt;/Author&gt;&lt;Year&gt;2008&lt;/Year&gt;&lt;RecNum&gt;241&lt;/RecNum&gt;&lt;DisplayText&gt;Davis, Davies et al. (2008)&lt;/DisplayText&gt;&lt;record&gt;&lt;rec-number&gt;241&lt;/rec-number&gt;&lt;foreign-keys&gt;&lt;key app="EN" db-id="ffw5fsvd2za5rdetrvzvsp2qv2zvf0epdwta" timestamp="1537925329"&gt;241&lt;/key&gt;&lt;/foreign-keys&gt;&lt;ref-type name="Journal Article"&gt;17&lt;/ref-type&gt;&lt;contributors&gt;&lt;authors&gt;&lt;author&gt;Davis, E.&lt;/author&gt;&lt;author&gt;Davies, B.&lt;/author&gt;&lt;author&gt;Cook, K.&lt;/author&gt;&lt;author&gt;Waters, E.&lt;/author&gt;&lt;author&gt;Gibbs, L.&lt;/author&gt;&lt;author&gt;Priest, N.&lt;/author&gt;&lt;/authors&gt;&lt;/contributors&gt;&lt;titles&gt;&lt;title&gt;A cross cultural examination of barriers to social inclusion for children: A qualitative study using child centred methods&lt;/title&gt;&lt;secondary-title&gt;International Journal of Mental Health Promotion&lt;/secondary-title&gt;&lt;/titles&gt;&lt;periodical&gt;&lt;full-title&gt;International Journal of Mental Health Promotion&lt;/full-title&gt;&lt;/periodical&gt;&lt;pages&gt;41-51&lt;/pages&gt;&lt;volume&gt;10&lt;/volume&gt;&lt;number&gt;1&lt;/number&gt;&lt;dates&gt;&lt;year&gt;2008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avis, Davies et al. (2008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bottom w:val="single" w:sz="12" w:space="0" w:color="auto"/>
            </w:tcBorders>
          </w:tcPr>
          <w:p w14:paraId="3B615C1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ace-to-face semi-structured interviews</w:t>
            </w:r>
          </w:p>
        </w:tc>
        <w:tc>
          <w:tcPr>
            <w:tcW w:w="1105" w:type="dxa"/>
            <w:tcBorders>
              <w:bottom w:val="single" w:sz="12" w:space="0" w:color="auto"/>
            </w:tcBorders>
          </w:tcPr>
          <w:p w14:paraId="2115C12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5</w:t>
            </w:r>
          </w:p>
        </w:tc>
        <w:tc>
          <w:tcPr>
            <w:tcW w:w="1418" w:type="dxa"/>
            <w:tcBorders>
              <w:bottom w:val="single" w:sz="12" w:space="0" w:color="auto"/>
            </w:tcBorders>
          </w:tcPr>
          <w:p w14:paraId="5A9FF23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9-12</w:t>
            </w:r>
          </w:p>
        </w:tc>
        <w:tc>
          <w:tcPr>
            <w:tcW w:w="2551" w:type="dxa"/>
            <w:tcBorders>
              <w:bottom w:val="single" w:sz="12" w:space="0" w:color="auto"/>
            </w:tcBorders>
          </w:tcPr>
          <w:p w14:paraId="451C549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ustralian born English-speakers (N=9)</w:t>
            </w:r>
          </w:p>
          <w:p w14:paraId="6AE6F80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hinese (N=9)</w:t>
            </w:r>
          </w:p>
          <w:p w14:paraId="39C715F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Arabic (N=7)</w:t>
            </w:r>
          </w:p>
          <w:p w14:paraId="25A184E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from low SES areas</w:t>
            </w:r>
          </w:p>
        </w:tc>
        <w:tc>
          <w:tcPr>
            <w:tcW w:w="2410" w:type="dxa"/>
            <w:tcBorders>
              <w:bottom w:val="single" w:sz="12" w:space="0" w:color="auto"/>
            </w:tcBorders>
          </w:tcPr>
          <w:p w14:paraId="4074A7A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Collecting data: children are consulted</w:t>
            </w:r>
          </w:p>
          <w:p w14:paraId="564F7BD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14AEB861" w14:textId="77777777" w:rsidTr="00E94A35">
        <w:tc>
          <w:tcPr>
            <w:tcW w:w="2724" w:type="dxa"/>
            <w:vMerge w:val="restart"/>
          </w:tcPr>
          <w:p w14:paraId="40B7386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upport provided by parents</w:t>
            </w:r>
          </w:p>
        </w:tc>
        <w:tc>
          <w:tcPr>
            <w:tcW w:w="1920" w:type="dxa"/>
            <w:tcBorders>
              <w:bottom w:val="single" w:sz="12" w:space="0" w:color="auto"/>
            </w:tcBorders>
          </w:tcPr>
          <w:p w14:paraId="4FFB85E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Honey A&lt;/Author&gt;&lt;Year&gt;2014&lt;/Year&gt;&lt;RecNum&gt;49&lt;/RecNum&gt;&lt;DisplayText&gt;Honey A, Alchin S et al. (2014)&lt;/DisplayText&gt;&lt;record&gt;&lt;rec-number&gt;49&lt;/rec-number&gt;&lt;foreign-keys&gt;&lt;key app="EN" db-id="ffw5fsvd2za5rdetrvzvsp2qv2zvf0epdwta" timestamp="1526863596"&gt;49&lt;/key&gt;&lt;/foreign-keys&gt;&lt;ref-type name="Journal Article"&gt;17&lt;/ref-type&gt;&lt;contributors&gt;&lt;authors&gt;&lt;author&gt;Honey A, &lt;/author&gt;&lt;author&gt;Alchin S,&lt;/author&gt;&lt;author&gt;Hancock N,&lt;/author&gt;&lt;/authors&gt;&lt;/contributors&gt;&lt;titles&gt;&lt;title&gt;Promoting mental health and wellbeing for a young person with mental illness: Parent occupations&lt;/title&gt;&lt;secondary-title&gt;Australian Occupational Therapy Journal&lt;/secondary-title&gt;&lt;/titles&gt;&lt;periodical&gt;&lt;full-title&gt;Australian Occupational Therapy Journal&lt;/full-title&gt;&lt;/periodical&gt;&lt;pages&gt;194-203&lt;/pages&gt;&lt;volume&gt;61&lt;/volume&gt;&lt;dates&gt;&lt;year&gt;2014&lt;/year&gt;&lt;/dates&gt;&lt;urls&gt;&lt;/urls&gt;&lt;electronic-resource-num&gt;10.1111/1440-1630.12111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oney A, Alchin S et al. (201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bottom w:val="single" w:sz="12" w:space="0" w:color="auto"/>
            </w:tcBorders>
          </w:tcPr>
          <w:p w14:paraId="7F4D01D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-depth interviews</w:t>
            </w:r>
          </w:p>
        </w:tc>
        <w:tc>
          <w:tcPr>
            <w:tcW w:w="1105" w:type="dxa"/>
            <w:tcBorders>
              <w:bottom w:val="single" w:sz="12" w:space="0" w:color="auto"/>
            </w:tcBorders>
          </w:tcPr>
          <w:p w14:paraId="484CE99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6</w:t>
            </w:r>
          </w:p>
        </w:tc>
        <w:tc>
          <w:tcPr>
            <w:tcW w:w="1418" w:type="dxa"/>
            <w:tcBorders>
              <w:bottom w:val="single" w:sz="12" w:space="0" w:color="auto"/>
            </w:tcBorders>
          </w:tcPr>
          <w:p w14:paraId="49AA97E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24</w:t>
            </w:r>
          </w:p>
        </w:tc>
        <w:tc>
          <w:tcPr>
            <w:tcW w:w="2551" w:type="dxa"/>
            <w:tcBorders>
              <w:bottom w:val="single" w:sz="12" w:space="0" w:color="auto"/>
            </w:tcBorders>
          </w:tcPr>
          <w:p w14:paraId="309171E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7)</w:t>
            </w:r>
          </w:p>
          <w:p w14:paraId="56CB524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9)</w:t>
            </w:r>
          </w:p>
          <w:p w14:paraId="511F6F5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ange of mental illnesses represented</w:t>
            </w:r>
          </w:p>
        </w:tc>
        <w:tc>
          <w:tcPr>
            <w:tcW w:w="2410" w:type="dxa"/>
            <w:tcBorders>
              <w:bottom w:val="single" w:sz="12" w:space="0" w:color="auto"/>
            </w:tcBorders>
          </w:tcPr>
          <w:p w14:paraId="3DFE38E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5CD93AB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07E9006F" w14:textId="77777777" w:rsidTr="00E94A35">
        <w:tc>
          <w:tcPr>
            <w:tcW w:w="2724" w:type="dxa"/>
            <w:vMerge/>
            <w:tcBorders>
              <w:bottom w:val="single" w:sz="12" w:space="0" w:color="auto"/>
            </w:tcBorders>
          </w:tcPr>
          <w:p w14:paraId="0DE42DA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bottom w:val="single" w:sz="12" w:space="0" w:color="auto"/>
            </w:tcBorders>
          </w:tcPr>
          <w:p w14:paraId="05B8B71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West C&lt;/Author&gt;&lt;Year&gt;2016&lt;/Year&gt;&lt;RecNum&gt;65&lt;/RecNum&gt;&lt;DisplayText&gt;West C and Honey A (2016)&lt;/DisplayText&gt;&lt;record&gt;&lt;rec-number&gt;65&lt;/rec-number&gt;&lt;foreign-keys&gt;&lt;key app="EN" db-id="ffw5fsvd2za5rdetrvzvsp2qv2zvf0epdwta" timestamp="1527053114"&gt;65&lt;/key&gt;&lt;/foreign-keys&gt;&lt;ref-type name="Journal Article"&gt;17&lt;/ref-type&gt;&lt;contributors&gt;&lt;authors&gt;&lt;author&gt;West C,&lt;/author&gt;&lt;author&gt;Honey A,&lt;/author&gt;&lt;/authors&gt;&lt;/contributors&gt;&lt;titles&gt;&lt;title&gt;The involvement of fathers in supporting a young person living with mental illness&lt;/title&gt;&lt;secondary-title&gt;Journal of Child and Family Studies&lt;/secondary-title&gt;&lt;/titles&gt;&lt;periodical&gt;&lt;full-title&gt;Journal of Child and Family Studies&lt;/full-title&gt;&lt;/periodical&gt;&lt;pages&gt;574-587&lt;/pages&gt;&lt;volume&gt;25&lt;/volume&gt;&lt;number&gt;2&lt;/number&gt;&lt;dates&gt;&lt;year&gt;2016&lt;/year&gt;&lt;/dates&gt;&lt;urls&gt;&lt;related-urls&gt;&lt;url&gt;https://doi.org/10.1007/s10826-015-0230-7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West C and Honey A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1A54A92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3CE9EEB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39" w:type="dxa"/>
            <w:tcBorders>
              <w:bottom w:val="single" w:sz="12" w:space="0" w:color="auto"/>
            </w:tcBorders>
          </w:tcPr>
          <w:p w14:paraId="7576FEF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-depth interviews</w:t>
            </w:r>
          </w:p>
        </w:tc>
        <w:tc>
          <w:tcPr>
            <w:tcW w:w="1105" w:type="dxa"/>
            <w:tcBorders>
              <w:bottom w:val="single" w:sz="12" w:space="0" w:color="auto"/>
            </w:tcBorders>
          </w:tcPr>
          <w:p w14:paraId="71208E4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3</w:t>
            </w:r>
          </w:p>
        </w:tc>
        <w:tc>
          <w:tcPr>
            <w:tcW w:w="1418" w:type="dxa"/>
            <w:tcBorders>
              <w:bottom w:val="single" w:sz="12" w:space="0" w:color="auto"/>
            </w:tcBorders>
          </w:tcPr>
          <w:p w14:paraId="08FEB1A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21</w:t>
            </w:r>
          </w:p>
        </w:tc>
        <w:tc>
          <w:tcPr>
            <w:tcW w:w="2551" w:type="dxa"/>
            <w:tcBorders>
              <w:bottom w:val="single" w:sz="12" w:space="0" w:color="auto"/>
            </w:tcBorders>
          </w:tcPr>
          <w:p w14:paraId="2DF128C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8)</w:t>
            </w:r>
          </w:p>
          <w:p w14:paraId="17B567F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5)</w:t>
            </w:r>
          </w:p>
          <w:p w14:paraId="2561CE7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ange of diagnostic categories represented.</w:t>
            </w:r>
          </w:p>
          <w:p w14:paraId="34396D8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ustralia (N=11) Pakistan (N=1) Thailand (N=1)</w:t>
            </w:r>
          </w:p>
        </w:tc>
        <w:tc>
          <w:tcPr>
            <w:tcW w:w="2410" w:type="dxa"/>
            <w:tcBorders>
              <w:bottom w:val="single" w:sz="12" w:space="0" w:color="auto"/>
            </w:tcBorders>
          </w:tcPr>
          <w:p w14:paraId="1A2B17B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023A0BF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7EAC3B8D" w14:textId="77777777" w:rsidTr="00E94A35">
        <w:tc>
          <w:tcPr>
            <w:tcW w:w="2724" w:type="dxa"/>
            <w:vMerge w:val="restart"/>
            <w:tcBorders>
              <w:top w:val="single" w:sz="12" w:space="0" w:color="auto"/>
            </w:tcBorders>
            <w:shd w:val="clear" w:color="auto" w:fill="auto"/>
          </w:tcPr>
          <w:p w14:paraId="10C25AA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Wellbeing</w:t>
            </w:r>
          </w:p>
        </w:tc>
        <w:tc>
          <w:tcPr>
            <w:tcW w:w="1920" w:type="dxa"/>
            <w:tcBorders>
              <w:top w:val="single" w:sz="12" w:space="0" w:color="auto"/>
            </w:tcBorders>
            <w:shd w:val="clear" w:color="auto" w:fill="auto"/>
          </w:tcPr>
          <w:p w14:paraId="0B1D59B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attore T&lt;/Author&gt;&lt;Year&gt;2007&lt;/Year&gt;&lt;RecNum&gt;159&lt;/RecNum&gt;&lt;DisplayText&gt;Fattore T, Mason J et al. (2007)&lt;/DisplayText&gt;&lt;record&gt;&lt;rec-number&gt;159&lt;/rec-number&gt;&lt;foreign-keys&gt;&lt;key app="EN" db-id="ffw5fsvd2za5rdetrvzvsp2qv2zvf0epdwta" timestamp="1529902827"&gt;159&lt;/key&gt;&lt;/foreign-keys&gt;&lt;ref-type name="Journal Article"&gt;17&lt;/ref-type&gt;&lt;contributors&gt;&lt;authors&gt;&lt;author&gt;Fattore T, &lt;/author&gt;&lt;author&gt;Mason J, &lt;/author&gt;&lt;author&gt;Watson E,&lt;/author&gt;&lt;/authors&gt;&lt;/contributors&gt;&lt;titles&gt;&lt;title&gt;Children&amp;apos;s conceptualisation of their wellbeing&lt;/title&gt;&lt;secondary-title&gt;Social Indicators Research&lt;/secondary-title&gt;&lt;/titles&gt;&lt;periodical&gt;&lt;full-title&gt;Social Indicators Research&lt;/full-title&gt;&lt;/periodical&gt;&lt;pages&gt;5-29&lt;/pages&gt;&lt;volume&gt;80&lt;/volume&gt;&lt;dates&gt;&lt;year&gt;2007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attore T, Mason J et al. (200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</w:tcBorders>
            <w:shd w:val="clear" w:color="auto" w:fill="auto"/>
          </w:tcPr>
          <w:p w14:paraId="0008430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vidual interviews, peer-based, or group discussions</w:t>
            </w:r>
          </w:p>
          <w:p w14:paraId="5800F8F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Use of graphics </w:t>
            </w:r>
          </w:p>
          <w:p w14:paraId="385BF68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roject type work (e.g. photography &amp; collages)</w:t>
            </w:r>
          </w:p>
        </w:tc>
        <w:tc>
          <w:tcPr>
            <w:tcW w:w="1105" w:type="dxa"/>
            <w:tcBorders>
              <w:top w:val="single" w:sz="12" w:space="0" w:color="auto"/>
            </w:tcBorders>
            <w:shd w:val="clear" w:color="auto" w:fill="auto"/>
          </w:tcPr>
          <w:p w14:paraId="3B0CAFC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6</w:t>
            </w:r>
          </w:p>
        </w:tc>
        <w:tc>
          <w:tcPr>
            <w:tcW w:w="1418" w:type="dxa"/>
            <w:tcBorders>
              <w:top w:val="single" w:sz="12" w:space="0" w:color="auto"/>
            </w:tcBorders>
            <w:shd w:val="clear" w:color="auto" w:fill="auto"/>
          </w:tcPr>
          <w:p w14:paraId="70BFEA8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5</w:t>
            </w:r>
          </w:p>
        </w:tc>
        <w:tc>
          <w:tcPr>
            <w:tcW w:w="2551" w:type="dxa"/>
            <w:tcBorders>
              <w:top w:val="single" w:sz="12" w:space="0" w:color="auto"/>
            </w:tcBorders>
            <w:shd w:val="clear" w:color="auto" w:fill="auto"/>
          </w:tcPr>
          <w:p w14:paraId="0D957F0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85)</w:t>
            </w:r>
          </w:p>
          <w:p w14:paraId="3B373A1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41)</w:t>
            </w:r>
          </w:p>
          <w:p w14:paraId="50BC323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articipants were from urban and rural areas</w:t>
            </w:r>
          </w:p>
        </w:tc>
        <w:tc>
          <w:tcPr>
            <w:tcW w:w="2410" w:type="dxa"/>
            <w:tcBorders>
              <w:top w:val="single" w:sz="12" w:space="0" w:color="auto"/>
            </w:tcBorders>
            <w:shd w:val="clear" w:color="auto" w:fill="auto"/>
          </w:tcPr>
          <w:p w14:paraId="5EDF21C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311E9E5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4F3C36AD" w14:textId="77777777" w:rsidTr="00E94A35">
        <w:tc>
          <w:tcPr>
            <w:tcW w:w="2724" w:type="dxa"/>
            <w:vMerge/>
            <w:shd w:val="clear" w:color="auto" w:fill="auto"/>
          </w:tcPr>
          <w:p w14:paraId="30757DE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shd w:val="clear" w:color="auto" w:fill="auto"/>
          </w:tcPr>
          <w:p w14:paraId="266C773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attore T&lt;/Author&gt;&lt;Year&gt;2009&lt;/Year&gt;&lt;RecNum&gt;160&lt;/RecNum&gt;&lt;DisplayText&gt;Fattore T, Mason J et al. (2009)&lt;/DisplayText&gt;&lt;record&gt;&lt;rec-number&gt;160&lt;/rec-number&gt;&lt;foreign-keys&gt;&lt;key app="EN" db-id="ffw5fsvd2za5rdetrvzvsp2qv2zvf0epdwta" timestamp="1529902937"&gt;160&lt;/key&gt;&lt;/foreign-keys&gt;&lt;ref-type name="Journal Article"&gt;17&lt;/ref-type&gt;&lt;contributors&gt;&lt;authors&gt;&lt;author&gt;Fattore T, &lt;/author&gt;&lt;author&gt;Mason J, &lt;/author&gt;&lt;author&gt;Watson E,&lt;/author&gt;&lt;/authors&gt;&lt;/contributors&gt;&lt;titles&gt;&lt;title&gt;When children are asked about their wellbeing.&lt;/title&gt;&lt;secondary-title&gt;Child Indicators Research&lt;/secondary-title&gt;&lt;/titles&gt;&lt;periodical&gt;&lt;full-title&gt;Child Indicators Research&lt;/full-title&gt;&lt;/periodical&gt;&lt;pages&gt;57-77&lt;/pages&gt;&lt;volume&gt;80&lt;/volume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attore T, Mason J et al.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  <w:r w:rsidRPr="00A441E7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439" w:type="dxa"/>
            <w:shd w:val="clear" w:color="auto" w:fill="auto"/>
          </w:tcPr>
          <w:p w14:paraId="2A26407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vidual interviews, peer-based, or group discussions</w:t>
            </w:r>
          </w:p>
          <w:p w14:paraId="1883D3A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Use of graphics </w:t>
            </w:r>
          </w:p>
          <w:p w14:paraId="145B468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roject type work (e.g. photography &amp; collages)</w:t>
            </w:r>
          </w:p>
        </w:tc>
        <w:tc>
          <w:tcPr>
            <w:tcW w:w="1105" w:type="dxa"/>
            <w:shd w:val="clear" w:color="auto" w:fill="auto"/>
          </w:tcPr>
          <w:p w14:paraId="0CAE280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6</w:t>
            </w:r>
          </w:p>
        </w:tc>
        <w:tc>
          <w:tcPr>
            <w:tcW w:w="1418" w:type="dxa"/>
            <w:shd w:val="clear" w:color="auto" w:fill="auto"/>
          </w:tcPr>
          <w:p w14:paraId="10424CB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5</w:t>
            </w:r>
          </w:p>
        </w:tc>
        <w:tc>
          <w:tcPr>
            <w:tcW w:w="2551" w:type="dxa"/>
            <w:shd w:val="clear" w:color="auto" w:fill="auto"/>
          </w:tcPr>
          <w:p w14:paraId="5A86D15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85)</w:t>
            </w:r>
          </w:p>
          <w:p w14:paraId="0119D8E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41)</w:t>
            </w:r>
          </w:p>
          <w:p w14:paraId="57A3487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articipants were from urban and rural areas</w:t>
            </w:r>
          </w:p>
        </w:tc>
        <w:tc>
          <w:tcPr>
            <w:tcW w:w="2410" w:type="dxa"/>
            <w:shd w:val="clear" w:color="auto" w:fill="auto"/>
          </w:tcPr>
          <w:p w14:paraId="2E201E0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212CD03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4207B99A" w14:textId="77777777" w:rsidTr="00E94A35">
        <w:tc>
          <w:tcPr>
            <w:tcW w:w="2724" w:type="dxa"/>
            <w:vMerge/>
            <w:shd w:val="clear" w:color="auto" w:fill="auto"/>
          </w:tcPr>
          <w:p w14:paraId="540A783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shd w:val="clear" w:color="auto" w:fill="auto"/>
          </w:tcPr>
          <w:p w14:paraId="30B3C3D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Hall S&lt;/Author&gt;&lt;Year&gt;2016&lt;/Year&gt;&lt;RecNum&gt;48&lt;/RecNum&gt;&lt;DisplayText&gt;Hall S, McKinstry C et al. (2016)&lt;/DisplayText&gt;&lt;record&gt;&lt;rec-number&gt;48&lt;/rec-number&gt;&lt;foreign-keys&gt;&lt;key app="EN" db-id="ffw5fsvd2za5rdetrvzvsp2qv2zvf0epdwta" timestamp="1525326550"&gt;48&lt;/key&gt;&lt;/foreign-keys&gt;&lt;ref-type name="Journal Article"&gt;17&lt;/ref-type&gt;&lt;contributors&gt;&lt;authors&gt;&lt;author&gt;Hall S, &lt;/author&gt;&lt;author&gt;McKinstry C,&lt;/author&gt;&lt;author&gt;Hyett N,&lt;/author&gt;&lt;/authors&gt;&lt;/contributors&gt;&lt;titles&gt;&lt;title&gt;Youth perceptions of positive mental health&lt;/title&gt;&lt;secondary-title&gt;British Journal of Occupational Therapy&lt;/secondary-title&gt;&lt;/titles&gt;&lt;periodical&gt;&lt;full-title&gt;British Journal of Occupational Therapy&lt;/full-title&gt;&lt;/periodical&gt;&lt;pages&gt;475–483&lt;/pages&gt;&lt;volume&gt;79&lt;/volume&gt;&lt;number&gt;8&lt;/number&gt;&lt;section&gt; &lt;/section&gt;&lt;dates&gt;&lt;year&gt;2016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all S, McKinstry C et al.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shd w:val="clear" w:color="auto" w:fill="auto"/>
          </w:tcPr>
          <w:p w14:paraId="7B6D808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ace-to-face interviews using digital story telling method</w:t>
            </w:r>
          </w:p>
        </w:tc>
        <w:tc>
          <w:tcPr>
            <w:tcW w:w="1105" w:type="dxa"/>
            <w:shd w:val="clear" w:color="auto" w:fill="auto"/>
          </w:tcPr>
          <w:p w14:paraId="32E877F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</w:t>
            </w:r>
          </w:p>
        </w:tc>
        <w:tc>
          <w:tcPr>
            <w:tcW w:w="1418" w:type="dxa"/>
            <w:shd w:val="clear" w:color="auto" w:fill="auto"/>
          </w:tcPr>
          <w:p w14:paraId="1B4EE5C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0</w:t>
            </w:r>
          </w:p>
        </w:tc>
        <w:tc>
          <w:tcPr>
            <w:tcW w:w="2551" w:type="dxa"/>
            <w:shd w:val="clear" w:color="auto" w:fill="auto"/>
          </w:tcPr>
          <w:p w14:paraId="3CD1826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digenous (N=1) Transgender (N=1) </w:t>
            </w:r>
          </w:p>
          <w:p w14:paraId="4C842FA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with a history of mental health issues</w:t>
            </w:r>
          </w:p>
        </w:tc>
        <w:tc>
          <w:tcPr>
            <w:tcW w:w="2410" w:type="dxa"/>
            <w:shd w:val="clear" w:color="auto" w:fill="auto"/>
          </w:tcPr>
          <w:p w14:paraId="06245CF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3C0FB7B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2422856F" w14:textId="77777777" w:rsidTr="00E94A35">
        <w:tc>
          <w:tcPr>
            <w:tcW w:w="2724" w:type="dxa"/>
            <w:vMerge/>
            <w:shd w:val="clear" w:color="auto" w:fill="auto"/>
          </w:tcPr>
          <w:p w14:paraId="3D6825C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shd w:val="clear" w:color="auto" w:fill="auto"/>
          </w:tcPr>
          <w:p w14:paraId="5F7E458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Honey A&lt;/Author&gt;&lt;Year&gt;2015&lt;/Year&gt;&lt;RecNum&gt;5&lt;/RecNum&gt;&lt;DisplayText&gt;Honey A, Coniglio F et al. (2015)&lt;/DisplayText&gt;&lt;record&gt;&lt;rec-number&gt;5&lt;/rec-number&gt;&lt;foreign-keys&gt;&lt;key app="EN" db-id="ffw5fsvd2za5rdetrvzvsp2qv2zvf0epdwta" timestamp="1525228917"&gt;5&lt;/key&gt;&lt;/foreign-keys&gt;&lt;ref-type name="Journal Article"&gt;17&lt;/ref-type&gt;&lt;contributors&gt;&lt;authors&gt;&lt;author&gt;Honey A,&lt;/author&gt;&lt;author&gt;Coniglio F,&lt;/author&gt;&lt;author&gt;Hancock  N,&lt;/author&gt;&lt;/authors&gt;&lt;/contributors&gt;&lt;titles&gt;&lt;title&gt;Conceptualising wellbeing for young people living with mental illness&lt;/title&gt;&lt;secondary-title&gt;International Journal of Therapy and Rehabilitation&lt;/secondary-title&gt;&lt;/titles&gt;&lt;periodical&gt;&lt;full-title&gt;International Journal of Therapy and Rehabilitation&lt;/full-title&gt;&lt;/periodical&gt;&lt;pages&gt;278-287&lt;/pages&gt;&lt;volume&gt;22&lt;/volume&gt;&lt;number&gt;6&lt;/number&gt;&lt;dates&gt;&lt;year&gt;201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oney A, Coniglio F et al.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shd w:val="clear" w:color="auto" w:fill="auto"/>
          </w:tcPr>
          <w:p w14:paraId="0A3DCD5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</w:tc>
        <w:tc>
          <w:tcPr>
            <w:tcW w:w="1105" w:type="dxa"/>
            <w:shd w:val="clear" w:color="auto" w:fill="auto"/>
          </w:tcPr>
          <w:p w14:paraId="7FFA79A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</w:t>
            </w:r>
          </w:p>
        </w:tc>
        <w:tc>
          <w:tcPr>
            <w:tcW w:w="1418" w:type="dxa"/>
            <w:shd w:val="clear" w:color="auto" w:fill="auto"/>
          </w:tcPr>
          <w:p w14:paraId="47193A8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5</w:t>
            </w:r>
          </w:p>
        </w:tc>
        <w:tc>
          <w:tcPr>
            <w:tcW w:w="2551" w:type="dxa"/>
            <w:shd w:val="clear" w:color="auto" w:fill="auto"/>
          </w:tcPr>
          <w:p w14:paraId="2DE8396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4)</w:t>
            </w:r>
          </w:p>
          <w:p w14:paraId="40EFA3E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6)</w:t>
            </w:r>
          </w:p>
          <w:p w14:paraId="44707DB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with a history of mental illness</w:t>
            </w:r>
          </w:p>
        </w:tc>
        <w:tc>
          <w:tcPr>
            <w:tcW w:w="2410" w:type="dxa"/>
            <w:shd w:val="clear" w:color="auto" w:fill="auto"/>
          </w:tcPr>
          <w:p w14:paraId="2A9374F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75FA733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6646D1EF" w14:textId="77777777" w:rsidTr="00E94A35">
        <w:trPr>
          <w:trHeight w:val="162"/>
        </w:trPr>
        <w:tc>
          <w:tcPr>
            <w:tcW w:w="14567" w:type="dxa"/>
            <w:gridSpan w:val="7"/>
            <w:tcBorders>
              <w:top w:val="single" w:sz="12" w:space="0" w:color="auto"/>
              <w:bottom w:val="single" w:sz="12" w:space="0" w:color="auto"/>
            </w:tcBorders>
          </w:tcPr>
          <w:p w14:paraId="5B65AA65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FEEDBACK AND INSIGHTS INTO SERVICE PROVISION</w:t>
            </w:r>
          </w:p>
        </w:tc>
      </w:tr>
      <w:tr w:rsidR="00840E10" w:rsidRPr="00A441E7" w14:paraId="78359535" w14:textId="77777777" w:rsidTr="00E94A35">
        <w:tc>
          <w:tcPr>
            <w:tcW w:w="2724" w:type="dxa"/>
            <w:tcBorders>
              <w:top w:val="single" w:sz="12" w:space="0" w:color="auto"/>
            </w:tcBorders>
            <w:shd w:val="clear" w:color="auto" w:fill="auto"/>
          </w:tcPr>
          <w:p w14:paraId="45F0B79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 xml:space="preserve">Experiences on seeking/accessing mental health services 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3EBFAF5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Charman D&lt;/Author&gt;&lt;Year&gt;2010&lt;/Year&gt;&lt;RecNum&gt;199&lt;/RecNum&gt;&lt;DisplayText&gt;Charman D, Harms C et al. (2010)&lt;/DisplayText&gt;&lt;record&gt;&lt;rec-number&gt;199&lt;/rec-number&gt;&lt;foreign-keys&gt;&lt;key app="EN" db-id="ffw5fsvd2za5rdetrvzvsp2qv2zvf0epdwta" timestamp="1533164442"&gt;199&lt;/key&gt;&lt;/foreign-keys&gt;&lt;ref-type name="Journal Article"&gt;17&lt;/ref-type&gt;&lt;contributors&gt;&lt;authors&gt;&lt;author&gt;Charman D,&lt;/author&gt;&lt;author&gt;Harms C,&lt;/author&gt;&lt;author&gt;Myles-Pallister J,&lt;/author&gt;&lt;/authors&gt;&lt;/contributors&gt;&lt;titles&gt;&lt;title&gt;Help and e-help: Young people&amp;apos;s perspectives of mental healthcare&lt;/title&gt;&lt;secondary-title&gt;Australian Family Physician&lt;/secondary-title&gt;&lt;/titles&gt;&lt;periodical&gt;&lt;full-title&gt;Australian Family Physician&lt;/full-title&gt;&lt;/periodical&gt;&lt;pages&gt;663-665&lt;/pages&gt;&lt;volume&gt;39&lt;/volume&gt;&lt;number&gt;9&lt;/number&gt;&lt;dates&gt;&lt;year&gt;2010&lt;/year&gt;&lt;/dates&gt;&lt;urls&gt;&lt;related-urls&gt;&lt;url&gt;https://search.informit.com.au/fullText;dn=375250389782910;res=IELHEA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Charman D, Harms C et al.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</w:tcBorders>
            <w:shd w:val="clear" w:color="auto" w:fill="auto"/>
          </w:tcPr>
          <w:p w14:paraId="5AB658C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</w:tc>
        <w:tc>
          <w:tcPr>
            <w:tcW w:w="1105" w:type="dxa"/>
            <w:tcBorders>
              <w:top w:val="single" w:sz="12" w:space="0" w:color="auto"/>
            </w:tcBorders>
            <w:shd w:val="clear" w:color="auto" w:fill="auto"/>
          </w:tcPr>
          <w:p w14:paraId="2078784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</w:tcPr>
          <w:p w14:paraId="48ABE9A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0-26</w:t>
            </w:r>
          </w:p>
        </w:tc>
        <w:tc>
          <w:tcPr>
            <w:tcW w:w="2551" w:type="dxa"/>
            <w:tcBorders>
              <w:top w:val="single" w:sz="12" w:space="0" w:color="auto"/>
            </w:tcBorders>
            <w:shd w:val="clear" w:color="auto" w:fill="auto"/>
          </w:tcPr>
          <w:p w14:paraId="06308B8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2)</w:t>
            </w:r>
          </w:p>
          <w:p w14:paraId="0F65B9A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8)</w:t>
            </w:r>
          </w:p>
          <w:p w14:paraId="4C8FD59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articipated in local government youth advisory councils/youth ‘drop-in’ centres</w:t>
            </w:r>
          </w:p>
        </w:tc>
        <w:tc>
          <w:tcPr>
            <w:tcW w:w="2410" w:type="dxa"/>
            <w:tcBorders>
              <w:top w:val="single" w:sz="12" w:space="0" w:color="auto"/>
            </w:tcBorders>
            <w:shd w:val="clear" w:color="auto" w:fill="auto"/>
          </w:tcPr>
          <w:p w14:paraId="4501FC3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645DC5CD" w14:textId="77777777" w:rsidTr="00E94A35">
        <w:tc>
          <w:tcPr>
            <w:tcW w:w="2724" w:type="dxa"/>
            <w:vMerge w:val="restart"/>
            <w:tcBorders>
              <w:top w:val="single" w:sz="12" w:space="0" w:color="auto"/>
            </w:tcBorders>
            <w:shd w:val="clear" w:color="auto" w:fill="auto"/>
          </w:tcPr>
          <w:p w14:paraId="3AA9FA2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edback on mental health services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25EF8E2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Coates D&lt;/Author&gt;&lt;Year&gt;2016&lt;/Year&gt;&lt;RecNum&gt;47&lt;/RecNum&gt;&lt;DisplayText&gt;Coates D (2016)&lt;/DisplayText&gt;&lt;record&gt;&lt;rec-number&gt;47&lt;/rec-number&gt;&lt;foreign-keys&gt;&lt;key app="EN" db-id="ffw5fsvd2za5rdetrvzvsp2qv2zvf0epdwta" timestamp="1525325942"&gt;47&lt;/key&gt;&lt;/foreign-keys&gt;&lt;ref-type name="Journal Article"&gt;17&lt;/ref-type&gt;&lt;contributors&gt;&lt;authors&gt;&lt;author&gt;Coates D,&lt;/author&gt;&lt;/authors&gt;&lt;/contributors&gt;&lt;titles&gt;&lt;title&gt;Client and parent feedback on a youth mental health service&lt;/title&gt;&lt;secondary-title&gt;International Journal of Mental Health Nursing&lt;/secondary-title&gt;&lt;/titles&gt;&lt;periodical&gt;&lt;full-title&gt;International Journal of Mental Health Nursing&lt;/full-title&gt;&lt;/periodical&gt;&lt;pages&gt;526–535&lt;/pages&gt;&lt;volume&gt;25&lt;/volume&gt;&lt;edition&gt; &lt;/edition&gt;&lt;dates&gt;&lt;year&gt;2016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Coates D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</w:tcBorders>
            <w:shd w:val="clear" w:color="auto" w:fill="auto"/>
          </w:tcPr>
          <w:p w14:paraId="722D470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elephone semi-structured interviews</w:t>
            </w:r>
          </w:p>
        </w:tc>
        <w:tc>
          <w:tcPr>
            <w:tcW w:w="1105" w:type="dxa"/>
            <w:tcBorders>
              <w:top w:val="single" w:sz="12" w:space="0" w:color="auto"/>
            </w:tcBorders>
            <w:shd w:val="clear" w:color="auto" w:fill="auto"/>
          </w:tcPr>
          <w:p w14:paraId="4E0AE81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7</w:t>
            </w:r>
          </w:p>
        </w:tc>
        <w:tc>
          <w:tcPr>
            <w:tcW w:w="1418" w:type="dxa"/>
            <w:tcBorders>
              <w:top w:val="single" w:sz="12" w:space="0" w:color="auto"/>
            </w:tcBorders>
            <w:shd w:val="clear" w:color="auto" w:fill="auto"/>
          </w:tcPr>
          <w:p w14:paraId="13762FF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 - 24</w:t>
            </w:r>
          </w:p>
        </w:tc>
        <w:tc>
          <w:tcPr>
            <w:tcW w:w="2551" w:type="dxa"/>
            <w:tcBorders>
              <w:top w:val="single" w:sz="12" w:space="0" w:color="auto"/>
            </w:tcBorders>
            <w:shd w:val="clear" w:color="auto" w:fill="auto"/>
          </w:tcPr>
          <w:p w14:paraId="381A00E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participants diagnosed with a mental health disorder</w:t>
            </w:r>
          </w:p>
        </w:tc>
        <w:tc>
          <w:tcPr>
            <w:tcW w:w="2410" w:type="dxa"/>
            <w:tcBorders>
              <w:top w:val="single" w:sz="12" w:space="0" w:color="auto"/>
            </w:tcBorders>
            <w:shd w:val="clear" w:color="auto" w:fill="auto"/>
          </w:tcPr>
          <w:p w14:paraId="58A0606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1BA0014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46DC9D19" w14:textId="77777777" w:rsidTr="00E94A35">
        <w:tc>
          <w:tcPr>
            <w:tcW w:w="2724" w:type="dxa"/>
            <w:vMerge/>
            <w:shd w:val="clear" w:color="auto" w:fill="auto"/>
          </w:tcPr>
          <w:p w14:paraId="7C7A2E7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55D27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Coates D&lt;/Author&gt;&lt;Year&gt;2016&lt;/Year&gt;&lt;RecNum&gt;10&lt;/RecNum&gt;&lt;DisplayText&gt;Coates D and Howe D (2016)&lt;/DisplayText&gt;&lt;record&gt;&lt;rec-number&gt;10&lt;/rec-number&gt;&lt;foreign-keys&gt;&lt;key app="EN" db-id="ffw5fsvd2za5rdetrvzvsp2qv2zvf0epdwta" timestamp="1525229088"&gt;10&lt;/key&gt;&lt;/foreign-keys&gt;&lt;ref-type name="Journal Article"&gt;17&lt;/ref-type&gt;&lt;contributors&gt;&lt;authors&gt;&lt;author&gt;Coates D,&lt;/author&gt;&lt;author&gt;Howe D,&lt;/author&gt;&lt;/authors&gt;&lt;/contributors&gt;&lt;titles&gt;&lt;title&gt;Integrating a youth participation model in a youth mental health service: Challenges and lessons learned&lt;/title&gt;&lt;secondary-title&gt;Child &amp;amp; Youth Services&lt;/secondary-title&gt;&lt;/titles&gt;&lt;periodical&gt;&lt;full-title&gt;Child &amp;amp; Youth Services&lt;/full-title&gt;&lt;/periodical&gt;&lt;pages&gt;287-300&lt;/pages&gt;&lt;volume&gt;37&lt;/volume&gt;&lt;number&gt;3&lt;/number&gt;&lt;dates&gt;&lt;year&gt;2016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Coates D and Howe D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shd w:val="clear" w:color="auto" w:fill="auto"/>
          </w:tcPr>
          <w:p w14:paraId="5577F87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</w:tc>
        <w:tc>
          <w:tcPr>
            <w:tcW w:w="1105" w:type="dxa"/>
            <w:shd w:val="clear" w:color="auto" w:fill="auto"/>
          </w:tcPr>
          <w:p w14:paraId="7683FA5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2</w:t>
            </w:r>
          </w:p>
        </w:tc>
        <w:tc>
          <w:tcPr>
            <w:tcW w:w="1418" w:type="dxa"/>
            <w:shd w:val="clear" w:color="auto" w:fill="auto"/>
          </w:tcPr>
          <w:p w14:paraId="4026F6C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 - 23</w:t>
            </w:r>
          </w:p>
        </w:tc>
        <w:tc>
          <w:tcPr>
            <w:tcW w:w="2551" w:type="dxa"/>
            <w:shd w:val="clear" w:color="auto" w:fill="auto"/>
          </w:tcPr>
          <w:p w14:paraId="31D5115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7)</w:t>
            </w:r>
          </w:p>
          <w:p w14:paraId="5608396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5)</w:t>
            </w:r>
          </w:p>
          <w:p w14:paraId="148E569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xperience with mental health issues (N=11)</w:t>
            </w:r>
          </w:p>
        </w:tc>
        <w:tc>
          <w:tcPr>
            <w:tcW w:w="2410" w:type="dxa"/>
            <w:shd w:val="clear" w:color="auto" w:fill="auto"/>
          </w:tcPr>
          <w:p w14:paraId="339BDD1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7D7D316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3F4B0358" w14:textId="77777777" w:rsidTr="00E94A35">
        <w:tc>
          <w:tcPr>
            <w:tcW w:w="2724" w:type="dxa"/>
            <w:vMerge/>
            <w:tcBorders>
              <w:bottom w:val="single" w:sz="12" w:space="0" w:color="auto"/>
            </w:tcBorders>
            <w:shd w:val="clear" w:color="auto" w:fill="auto"/>
          </w:tcPr>
          <w:p w14:paraId="1883A4E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0D5AA73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Salamone-Violi G&lt;/Author&gt;&lt;Year&gt;2015&lt;/Year&gt;&lt;RecNum&gt;119&lt;/RecNum&gt;&lt;DisplayText&gt;Salamone-Violi G, Chur-Hansen A et al. (2015)&lt;/DisplayText&gt;&lt;record&gt;&lt;rec-number&gt;119&lt;/rec-number&gt;&lt;foreign-keys&gt;&lt;key app="EN" db-id="ffw5fsvd2za5rdetrvzvsp2qv2zvf0epdwta" timestamp="1528867330"&gt;119&lt;/key&gt;&lt;/foreign-keys&gt;&lt;ref-type name="Journal Article"&gt;17&lt;/ref-type&gt;&lt;contributors&gt;&lt;authors&gt;&lt;author&gt;Salamone-Violi G, &lt;/author&gt;&lt;author&gt;Chur-Hansen A, &lt;/author&gt;&lt;author&gt;Wineﬁeld H,&lt;/author&gt;&lt;/authors&gt;&lt;/contributors&gt;&lt;titles&gt;&lt;title&gt;‘I don’t want to be here but I feel safe’: Referral and admission to a child and adolescent psychiatric inpatient unit: The young person’s perspective&lt;/title&gt;&lt;secondary-title&gt;International Journal of Mental Health Nursing&lt;/secondary-title&gt;&lt;/titles&gt;&lt;periodical&gt;&lt;full-title&gt;International Journal of Mental Health Nursing&lt;/full-title&gt;&lt;/periodical&gt;&lt;pages&gt;569-576&lt;/pages&gt;&lt;volume&gt;24&lt;/volume&gt;&lt;dates&gt;&lt;year&gt;201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Salamone-Violi G, Chur-Hansen A et al.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  <w:r w:rsidRPr="00A441E7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439" w:type="dxa"/>
            <w:tcBorders>
              <w:bottom w:val="single" w:sz="12" w:space="0" w:color="auto"/>
            </w:tcBorders>
            <w:shd w:val="clear" w:color="auto" w:fill="auto"/>
          </w:tcPr>
          <w:p w14:paraId="69CE76C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05" w:type="dxa"/>
            <w:tcBorders>
              <w:bottom w:val="single" w:sz="12" w:space="0" w:color="auto"/>
            </w:tcBorders>
            <w:shd w:val="clear" w:color="auto" w:fill="auto"/>
          </w:tcPr>
          <w:p w14:paraId="30B04D5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1</w:t>
            </w:r>
          </w:p>
        </w:tc>
        <w:tc>
          <w:tcPr>
            <w:tcW w:w="1418" w:type="dxa"/>
            <w:tcBorders>
              <w:bottom w:val="single" w:sz="12" w:space="0" w:color="auto"/>
            </w:tcBorders>
            <w:shd w:val="clear" w:color="auto" w:fill="auto"/>
          </w:tcPr>
          <w:p w14:paraId="76931B2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17</w:t>
            </w:r>
          </w:p>
        </w:tc>
        <w:tc>
          <w:tcPr>
            <w:tcW w:w="2551" w:type="dxa"/>
            <w:tcBorders>
              <w:bottom w:val="single" w:sz="12" w:space="0" w:color="auto"/>
            </w:tcBorders>
            <w:shd w:val="clear" w:color="auto" w:fill="auto"/>
          </w:tcPr>
          <w:p w14:paraId="0484A0C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5)</w:t>
            </w:r>
          </w:p>
          <w:p w14:paraId="6F179E9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6)</w:t>
            </w:r>
          </w:p>
          <w:p w14:paraId="782D0E6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participants were diagnosed with a mental health disorder</w:t>
            </w:r>
          </w:p>
        </w:tc>
        <w:tc>
          <w:tcPr>
            <w:tcW w:w="2410" w:type="dxa"/>
            <w:tcBorders>
              <w:bottom w:val="single" w:sz="12" w:space="0" w:color="auto"/>
            </w:tcBorders>
            <w:shd w:val="clear" w:color="auto" w:fill="auto"/>
          </w:tcPr>
          <w:p w14:paraId="738F75B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61A2D82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1120971B" w14:textId="77777777" w:rsidTr="00E94A35">
        <w:tc>
          <w:tcPr>
            <w:tcW w:w="2724" w:type="dxa"/>
            <w:tcBorders>
              <w:top w:val="single" w:sz="4" w:space="0" w:color="auto"/>
              <w:bottom w:val="single" w:sz="12" w:space="0" w:color="auto"/>
            </w:tcBorders>
          </w:tcPr>
          <w:p w14:paraId="3BCC232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ractice guidelines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12" w:space="0" w:color="auto"/>
            </w:tcBorders>
          </w:tcPr>
          <w:p w14:paraId="216C92D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udge E&lt;/Author&gt;&lt;Year&gt;2004&lt;/Year&gt;&lt;RecNum&gt;120&lt;/RecNum&gt;&lt;DisplayText&gt;Fudge E and Mason P (2004)&lt;/DisplayText&gt;&lt;record&gt;&lt;rec-number&gt;120&lt;/rec-number&gt;&lt;foreign-keys&gt;&lt;key app="EN" db-id="ffw5fsvd2za5rdetrvzvsp2qv2zvf0epdwta" timestamp="1528867664"&gt;120&lt;/key&gt;&lt;/foreign-keys&gt;&lt;ref-type name="Journal Article"&gt;17&lt;/ref-type&gt;&lt;contributors&gt;&lt;authors&gt;&lt;author&gt;Fudge E,&lt;/author&gt;&lt;author&gt;Mason P,&lt;/author&gt;&lt;/authors&gt;&lt;/contributors&gt;&lt;titles&gt;&lt;title&gt;Consulting with young people about service guidelines relating to parental mental illness&lt;/title&gt;&lt;secondary-title&gt;Australian e-Journal for the Advancement of Mental Health&lt;/secondary-title&gt;&lt;/titles&gt;&lt;periodical&gt;&lt;full-title&gt;Australian e-Journal for the Advancement of Mental Health&lt;/full-title&gt;&lt;/periodical&gt;&lt;pages&gt;50-58&lt;/pages&gt;&lt;volume&gt;3&lt;/volume&gt;&lt;number&gt;2&lt;/number&gt;&lt;dates&gt;&lt;year&gt;2004&lt;/year&gt;&lt;/dates&gt;&lt;urls&gt;&lt;/urls&gt;&lt;electronic-resource-num&gt;10.5172/jamh.3.2.50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udge E and Mason P (200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  <w:bottom w:val="single" w:sz="12" w:space="0" w:color="auto"/>
            </w:tcBorders>
          </w:tcPr>
          <w:p w14:paraId="5D4AF50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 (children aged 7-12), Peer interviews (young people aged 13-20)</w:t>
            </w:r>
          </w:p>
        </w:tc>
        <w:tc>
          <w:tcPr>
            <w:tcW w:w="1105" w:type="dxa"/>
            <w:tcBorders>
              <w:top w:val="single" w:sz="12" w:space="0" w:color="auto"/>
              <w:bottom w:val="single" w:sz="12" w:space="0" w:color="auto"/>
            </w:tcBorders>
          </w:tcPr>
          <w:p w14:paraId="1FA64DE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8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</w:tcPr>
          <w:p w14:paraId="4A08752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7-20</w:t>
            </w:r>
          </w:p>
        </w:tc>
        <w:tc>
          <w:tcPr>
            <w:tcW w:w="2551" w:type="dxa"/>
            <w:tcBorders>
              <w:top w:val="single" w:sz="12" w:space="0" w:color="auto"/>
              <w:bottom w:val="single" w:sz="12" w:space="0" w:color="auto"/>
            </w:tcBorders>
          </w:tcPr>
          <w:p w14:paraId="418272B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8)</w:t>
            </w:r>
          </w:p>
          <w:p w14:paraId="4478B14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22)</w:t>
            </w:r>
          </w:p>
          <w:p w14:paraId="6534B00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Gender unknown (N=8)</w:t>
            </w:r>
          </w:p>
          <w:p w14:paraId="3150E25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were children of parents with mental illness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</w:tcPr>
          <w:p w14:paraId="0708047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llecting data: children are consulted </w:t>
            </w:r>
          </w:p>
          <w:p w14:paraId="59A103E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llecting data: children collaborate with adult researchers </w:t>
            </w:r>
          </w:p>
        </w:tc>
      </w:tr>
      <w:tr w:rsidR="00840E10" w:rsidRPr="00A441E7" w14:paraId="553218B7" w14:textId="77777777" w:rsidTr="00E94A35">
        <w:trPr>
          <w:trHeight w:val="2277"/>
        </w:trPr>
        <w:tc>
          <w:tcPr>
            <w:tcW w:w="2724" w:type="dxa"/>
            <w:tcBorders>
              <w:top w:val="single" w:sz="12" w:space="0" w:color="auto"/>
            </w:tcBorders>
          </w:tcPr>
          <w:p w14:paraId="2A51B1E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rvice engagement for vulnerable/disadvantaged populations</w:t>
            </w:r>
          </w:p>
        </w:tc>
        <w:tc>
          <w:tcPr>
            <w:tcW w:w="1920" w:type="dxa"/>
            <w:tcBorders>
              <w:top w:val="single" w:sz="12" w:space="0" w:color="auto"/>
            </w:tcBorders>
          </w:tcPr>
          <w:p w14:paraId="1B222B7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e Anstiss H&lt;/Author&gt;&lt;Year&gt;2010&lt;/Year&gt;&lt;RecNum&gt;121&lt;/RecNum&gt;&lt;DisplayText&gt;de Anstiss H and Ziaian T (2010)&lt;/DisplayText&gt;&lt;record&gt;&lt;rec-number&gt;121&lt;/rec-number&gt;&lt;foreign-keys&gt;&lt;key app="EN" db-id="ffw5fsvd2za5rdetrvzvsp2qv2zvf0epdwta" timestamp="1528867969"&gt;121&lt;/key&gt;&lt;/foreign-keys&gt;&lt;ref-type name="Journal Article"&gt;17&lt;/ref-type&gt;&lt;contributors&gt;&lt;authors&gt;&lt;author&gt;de Anstiss H, &lt;/author&gt;&lt;author&gt;Ziaian T,&lt;/author&gt;&lt;/authors&gt;&lt;/contributors&gt;&lt;titles&gt;&lt;title&gt;Mental health help-seeking and refugee adolescents: Qualitative findings from a mixed-methods investigation&lt;/title&gt;&lt;secondary-title&gt;Australian Psychologist&lt;/secondary-title&gt;&lt;/titles&gt;&lt;periodical&gt;&lt;full-title&gt;Australian Psychologist&lt;/full-title&gt;&lt;/periodical&gt;&lt;pages&gt;29-37&lt;/pages&gt;&lt;volume&gt;45&lt;/volume&gt;&lt;number&gt;1&lt;/number&gt;&lt;dates&gt;&lt;year&gt;2010&lt;/year&gt;&lt;/dates&gt;&lt;isbn&gt;0005-0067&lt;/isbn&gt;&lt;urls&gt;&lt;/urls&gt;&lt;electronic-resource-num&gt;10.1080/00050060903262387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e Anstiss H and Ziaian T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08E9E0C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0F5FF6E7" w14:textId="77777777" w:rsidR="00840E10" w:rsidRPr="00A441E7" w:rsidRDefault="00840E10" w:rsidP="00E94A35">
            <w:pPr>
              <w:rPr>
                <w:rFonts w:ascii="Times New Roman" w:hAnsi="Times New Roman" w:cs="Times New Roman"/>
                <w:highlight w:val="red"/>
              </w:rPr>
            </w:pPr>
          </w:p>
        </w:tc>
        <w:tc>
          <w:tcPr>
            <w:tcW w:w="2439" w:type="dxa"/>
            <w:tcBorders>
              <w:top w:val="single" w:sz="12" w:space="0" w:color="auto"/>
            </w:tcBorders>
          </w:tcPr>
          <w:p w14:paraId="6F8FA487" w14:textId="77777777" w:rsidR="00840E10" w:rsidRPr="00A441E7" w:rsidRDefault="00840E10" w:rsidP="00E94A35">
            <w:pPr>
              <w:rPr>
                <w:rFonts w:ascii="Times New Roman" w:hAnsi="Times New Roman" w:cs="Times New Roman"/>
                <w:highlight w:val="red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</w:tc>
        <w:tc>
          <w:tcPr>
            <w:tcW w:w="1105" w:type="dxa"/>
            <w:tcBorders>
              <w:top w:val="single" w:sz="12" w:space="0" w:color="auto"/>
            </w:tcBorders>
          </w:tcPr>
          <w:p w14:paraId="74A7BA1D" w14:textId="77777777" w:rsidR="00840E10" w:rsidRPr="00A441E7" w:rsidRDefault="00840E10" w:rsidP="00E94A35">
            <w:pPr>
              <w:rPr>
                <w:rFonts w:ascii="Times New Roman" w:hAnsi="Times New Roman" w:cs="Times New Roman"/>
                <w:highlight w:val="red"/>
              </w:rPr>
            </w:pPr>
            <w:r w:rsidRPr="00A441E7">
              <w:rPr>
                <w:rFonts w:ascii="Times New Roman" w:hAnsi="Times New Roman" w:cs="Times New Roman"/>
              </w:rPr>
              <w:t>N=85</w:t>
            </w:r>
          </w:p>
        </w:tc>
        <w:tc>
          <w:tcPr>
            <w:tcW w:w="1418" w:type="dxa"/>
            <w:tcBorders>
              <w:top w:val="single" w:sz="12" w:space="0" w:color="auto"/>
            </w:tcBorders>
          </w:tcPr>
          <w:p w14:paraId="619BDA1A" w14:textId="77777777" w:rsidR="00840E10" w:rsidRPr="00A441E7" w:rsidRDefault="00840E10" w:rsidP="00E94A35">
            <w:pPr>
              <w:rPr>
                <w:rFonts w:ascii="Times New Roman" w:hAnsi="Times New Roman" w:cs="Times New Roman"/>
                <w:highlight w:val="red"/>
              </w:rPr>
            </w:pPr>
            <w:r w:rsidRPr="00A441E7">
              <w:rPr>
                <w:rFonts w:ascii="Times New Roman" w:hAnsi="Times New Roman" w:cs="Times New Roman"/>
              </w:rPr>
              <w:t>13-17</w:t>
            </w:r>
          </w:p>
        </w:tc>
        <w:tc>
          <w:tcPr>
            <w:tcW w:w="2551" w:type="dxa"/>
            <w:tcBorders>
              <w:top w:val="single" w:sz="12" w:space="0" w:color="auto"/>
            </w:tcBorders>
          </w:tcPr>
          <w:p w14:paraId="330B031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41)</w:t>
            </w:r>
          </w:p>
          <w:p w14:paraId="4883706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44)</w:t>
            </w:r>
          </w:p>
          <w:p w14:paraId="757C562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fghan (N=16) Bosnian/Serbian (N=10) </w:t>
            </w:r>
          </w:p>
          <w:p w14:paraId="3E028A4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raqi (N=17) </w:t>
            </w:r>
          </w:p>
          <w:p w14:paraId="027FE44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Liberian (N=15) </w:t>
            </w:r>
          </w:p>
          <w:p w14:paraId="7F64E50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ersian (N=14)</w:t>
            </w:r>
          </w:p>
          <w:p w14:paraId="5CB460EB" w14:textId="77777777" w:rsidR="00840E10" w:rsidRPr="00A441E7" w:rsidRDefault="00840E10" w:rsidP="00E94A35">
            <w:pPr>
              <w:rPr>
                <w:rFonts w:ascii="Times New Roman" w:hAnsi="Times New Roman" w:cs="Times New Roman"/>
                <w:highlight w:val="red"/>
              </w:rPr>
            </w:pPr>
            <w:r w:rsidRPr="00A441E7">
              <w:rPr>
                <w:rFonts w:ascii="Times New Roman" w:hAnsi="Times New Roman" w:cs="Times New Roman"/>
              </w:rPr>
              <w:t>Sudanese (N=13)</w:t>
            </w:r>
          </w:p>
        </w:tc>
        <w:tc>
          <w:tcPr>
            <w:tcW w:w="2410" w:type="dxa"/>
            <w:tcBorders>
              <w:top w:val="single" w:sz="12" w:space="0" w:color="auto"/>
            </w:tcBorders>
          </w:tcPr>
          <w:p w14:paraId="0EF6FA8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 and children collaborate with adult researchers</w:t>
            </w:r>
          </w:p>
          <w:p w14:paraId="33F4E641" w14:textId="77777777" w:rsidR="00840E10" w:rsidRPr="00A441E7" w:rsidRDefault="00840E10" w:rsidP="00E94A35">
            <w:pPr>
              <w:rPr>
                <w:rFonts w:ascii="Times New Roman" w:hAnsi="Times New Roman" w:cs="Times New Roman"/>
                <w:highlight w:val="red"/>
              </w:rPr>
            </w:pPr>
          </w:p>
        </w:tc>
      </w:tr>
      <w:tr w:rsidR="00840E10" w:rsidRPr="00A441E7" w14:paraId="79E513A7" w14:textId="77777777" w:rsidTr="00E94A35">
        <w:tc>
          <w:tcPr>
            <w:tcW w:w="2724" w:type="dxa"/>
            <w:vMerge w:val="restart"/>
            <w:tcBorders>
              <w:top w:val="single" w:sz="12" w:space="0" w:color="auto"/>
            </w:tcBorders>
          </w:tcPr>
          <w:p w14:paraId="7DEAFAC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Service needs of children of parents with mental illness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12" w:space="0" w:color="auto"/>
            </w:tcBorders>
          </w:tcPr>
          <w:p w14:paraId="3AA4478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Grove C&lt;/Author&gt;&lt;Year&gt;2015&lt;/Year&gt;&lt;RecNum&gt;12&lt;/RecNum&gt;&lt;DisplayText&gt;Grove C, Reupert A et al. (2015)&lt;/DisplayText&gt;&lt;record&gt;&lt;rec-number&gt;12&lt;/rec-number&gt;&lt;foreign-keys&gt;&lt;key app="EN" db-id="ffw5fsvd2za5rdetrvzvsp2qv2zvf0epdwta" timestamp="1525229156"&gt;12&lt;/key&gt;&lt;/foreign-keys&gt;&lt;ref-type name="Journal Article"&gt;17&lt;/ref-type&gt;&lt;contributors&gt;&lt;authors&gt;&lt;author&gt;Grove C,&lt;/author&gt;&lt;author&gt;Reupert A,&lt;/author&gt;&lt;author&gt;Maybery D,&lt;/author&gt;&lt;/authors&gt;&lt;/contributors&gt;&lt;titles&gt;&lt;title&gt;Peer connections as an intervention with children of families where a parent has a mental illness: Moving towards an understanding of the processes of change&lt;/title&gt;&lt;secondary-title&gt;Child and Youth Services Review&lt;/secondary-title&gt;&lt;/titles&gt;&lt;periodical&gt;&lt;full-title&gt;Child and Youth Services Review&lt;/full-title&gt;&lt;/periodical&gt;&lt;pages&gt;117-185&lt;/pages&gt;&lt;volume&gt;48&lt;/volume&gt;&lt;dates&gt;&lt;year&gt;201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Grove C, Reupert A et al.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  <w:bottom w:val="single" w:sz="12" w:space="0" w:color="auto"/>
            </w:tcBorders>
          </w:tcPr>
          <w:p w14:paraId="4B59547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Questionnaire Telephone interviews</w:t>
            </w:r>
          </w:p>
        </w:tc>
        <w:tc>
          <w:tcPr>
            <w:tcW w:w="1105" w:type="dxa"/>
            <w:tcBorders>
              <w:top w:val="single" w:sz="12" w:space="0" w:color="auto"/>
              <w:bottom w:val="single" w:sz="12" w:space="0" w:color="auto"/>
            </w:tcBorders>
          </w:tcPr>
          <w:p w14:paraId="3D0A698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69 </w:t>
            </w:r>
          </w:p>
          <w:p w14:paraId="537FCD3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</w:tcPr>
          <w:p w14:paraId="68EFA68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2</w:t>
            </w:r>
          </w:p>
        </w:tc>
        <w:tc>
          <w:tcPr>
            <w:tcW w:w="2551" w:type="dxa"/>
            <w:tcBorders>
              <w:top w:val="single" w:sz="12" w:space="0" w:color="auto"/>
              <w:bottom w:val="single" w:sz="12" w:space="0" w:color="auto"/>
            </w:tcBorders>
          </w:tcPr>
          <w:p w14:paraId="4CD40E5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37)</w:t>
            </w:r>
          </w:p>
          <w:p w14:paraId="7E37DBA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32)</w:t>
            </w:r>
          </w:p>
          <w:p w14:paraId="3FF275A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were children of parents with mental illness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</w:tcPr>
          <w:p w14:paraId="5398555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esigning the research and choosing methods: children are consulted</w:t>
            </w:r>
          </w:p>
          <w:p w14:paraId="160FDED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690BA49D" w14:textId="77777777" w:rsidTr="00E94A35">
        <w:tc>
          <w:tcPr>
            <w:tcW w:w="2724" w:type="dxa"/>
            <w:vMerge/>
            <w:tcBorders>
              <w:bottom w:val="single" w:sz="12" w:space="0" w:color="auto"/>
            </w:tcBorders>
          </w:tcPr>
          <w:p w14:paraId="642FF24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single" w:sz="12" w:space="0" w:color="auto"/>
              <w:bottom w:val="single" w:sz="12" w:space="0" w:color="auto"/>
            </w:tcBorders>
          </w:tcPr>
          <w:p w14:paraId="1E6EEE3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Grove C&lt;/Author&gt;&lt;Year&gt;2016&lt;/Year&gt;&lt;RecNum&gt;122&lt;/RecNum&gt;&lt;DisplayText&gt;Grove C, Reupert A et al. (2016)&lt;/DisplayText&gt;&lt;record&gt;&lt;rec-number&gt;122&lt;/rec-number&gt;&lt;foreign-keys&gt;&lt;key app="EN" db-id="ffw5fsvd2za5rdetrvzvsp2qv2zvf0epdwta" timestamp="1528868216"&gt;122&lt;/key&gt;&lt;/foreign-keys&gt;&lt;ref-type name="Journal Article"&gt;17&lt;/ref-type&gt;&lt;contributors&gt;&lt;authors&gt;&lt;author&gt;Grove C,&lt;/author&gt;&lt;author&gt;Reupert A,&lt;/author&gt;&lt;author&gt;Maybery D,&lt;/author&gt;&lt;/authors&gt;&lt;/contributors&gt;&lt;titles&gt;&lt;title&gt;The perspectives of young people of parents with a mental illness regarding preferred interventions and supports&lt;/title&gt;&lt;secondary-title&gt;Journal of Child and Family Studies&lt;/secondary-title&gt;&lt;/titles&gt;&lt;periodical&gt;&lt;full-title&gt;Journal of Child and Family Studies&lt;/full-title&gt;&lt;/periodical&gt;&lt;pages&gt;3056–3065&lt;/pages&gt;&lt;volume&gt;25&lt;/volume&gt;&lt;number&gt;10&lt;/number&gt;&lt;dates&gt;&lt;year&gt;2016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Grove C, Reupert A et al.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  <w:bottom w:val="single" w:sz="12" w:space="0" w:color="auto"/>
            </w:tcBorders>
          </w:tcPr>
          <w:p w14:paraId="20B51B4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Questionnaire Telephone interviews </w:t>
            </w:r>
          </w:p>
        </w:tc>
        <w:tc>
          <w:tcPr>
            <w:tcW w:w="1105" w:type="dxa"/>
            <w:tcBorders>
              <w:top w:val="single" w:sz="12" w:space="0" w:color="auto"/>
              <w:bottom w:val="single" w:sz="12" w:space="0" w:color="auto"/>
            </w:tcBorders>
          </w:tcPr>
          <w:p w14:paraId="5EE368B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172 </w:t>
            </w:r>
          </w:p>
          <w:p w14:paraId="55347DE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</w:tcPr>
          <w:p w14:paraId="59D00AA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3-17</w:t>
            </w:r>
          </w:p>
        </w:tc>
        <w:tc>
          <w:tcPr>
            <w:tcW w:w="2551" w:type="dxa"/>
            <w:tcBorders>
              <w:top w:val="single" w:sz="12" w:space="0" w:color="auto"/>
              <w:bottom w:val="single" w:sz="12" w:space="0" w:color="auto"/>
            </w:tcBorders>
          </w:tcPr>
          <w:p w14:paraId="1D3641F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participants were female</w:t>
            </w:r>
          </w:p>
          <w:p w14:paraId="458CDC7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were children of parents with mental illness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</w:tcPr>
          <w:p w14:paraId="47F2D59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esigning the research and choosing methods: children are consulted</w:t>
            </w:r>
          </w:p>
          <w:p w14:paraId="49F8CE3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46566C3D" w14:textId="77777777" w:rsidTr="00E94A35">
        <w:tc>
          <w:tcPr>
            <w:tcW w:w="2724" w:type="dxa"/>
            <w:tcBorders>
              <w:top w:val="single" w:sz="4" w:space="0" w:color="auto"/>
              <w:bottom w:val="single" w:sz="12" w:space="0" w:color="auto"/>
            </w:tcBorders>
          </w:tcPr>
          <w:p w14:paraId="7EB7014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rvice utilisation in remote areas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12" w:space="0" w:color="auto"/>
            </w:tcBorders>
          </w:tcPr>
          <w:p w14:paraId="4DBA319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Aisbett D L&lt;/Author&gt;&lt;Year&gt;2007&lt;/Year&gt;&lt;RecNum&gt;51&lt;/RecNum&gt;&lt;DisplayText&gt;Aisbett D L, Boyd C P et al. (2007)&lt;/DisplayText&gt;&lt;record&gt;&lt;rec-number&gt;51&lt;/rec-number&gt;&lt;foreign-keys&gt;&lt;key app="EN" db-id="ffw5fsvd2za5rdetrvzvsp2qv2zvf0epdwta" timestamp="1526863865"&gt;51&lt;/key&gt;&lt;/foreign-keys&gt;&lt;ref-type name="Journal Article"&gt;17&lt;/ref-type&gt;&lt;contributors&gt;&lt;authors&gt;&lt;author&gt;Aisbett D L,&lt;/author&gt;&lt;author&gt;Boyd C P, &lt;/author&gt;&lt;author&gt;Francis K J, &lt;/author&gt;&lt;author&gt;Newnham K,&lt;/author&gt;&lt;author&gt;Newnham K,&lt;/author&gt;&lt;/authors&gt;&lt;/contributors&gt;&lt;titles&gt;&lt;title&gt;Understanding barriers to mental health service utilization for adolescents in rural Australia&lt;/title&gt;&lt;secondary-title&gt;Rural and Remote Health&lt;/secondary-title&gt;&lt;/titles&gt;&lt;periodical&gt;&lt;full-title&gt;Rural and Remote Health&lt;/full-title&gt;&lt;/periodical&gt;&lt;pages&gt;624 (online)&lt;/pages&gt;&lt;volume&gt;7&lt;/volume&gt;&lt;dates&gt;&lt;year&gt;2007&lt;/year&gt;&lt;/dates&gt;&lt;urls&gt;&lt;related-urls&gt;&lt;url&gt; http://www.rrh.org.au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Aisbett D L, Boyd C P et al. (200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  <w:bottom w:val="single" w:sz="12" w:space="0" w:color="auto"/>
            </w:tcBorders>
          </w:tcPr>
          <w:p w14:paraId="7B0CDA9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2-3 individual interviews</w:t>
            </w:r>
          </w:p>
        </w:tc>
        <w:tc>
          <w:tcPr>
            <w:tcW w:w="1105" w:type="dxa"/>
            <w:tcBorders>
              <w:top w:val="single" w:sz="12" w:space="0" w:color="auto"/>
              <w:bottom w:val="single" w:sz="12" w:space="0" w:color="auto"/>
            </w:tcBorders>
          </w:tcPr>
          <w:p w14:paraId="372B05A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</w:tcPr>
          <w:p w14:paraId="088400F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17</w:t>
            </w:r>
          </w:p>
        </w:tc>
        <w:tc>
          <w:tcPr>
            <w:tcW w:w="2551" w:type="dxa"/>
            <w:tcBorders>
              <w:top w:val="single" w:sz="12" w:space="0" w:color="auto"/>
              <w:bottom w:val="single" w:sz="12" w:space="0" w:color="auto"/>
            </w:tcBorders>
          </w:tcPr>
          <w:p w14:paraId="4B264A9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were current clients of a mental health service</w:t>
            </w:r>
          </w:p>
          <w:p w14:paraId="17085F8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linical depression (N=2) </w:t>
            </w:r>
          </w:p>
          <w:p w14:paraId="3746256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xiety (N=1)</w:t>
            </w:r>
          </w:p>
          <w:p w14:paraId="1916767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female in a remote area.</w:t>
            </w:r>
          </w:p>
        </w:tc>
        <w:tc>
          <w:tcPr>
            <w:tcW w:w="2410" w:type="dxa"/>
            <w:tcBorders>
              <w:top w:val="single" w:sz="12" w:space="0" w:color="auto"/>
              <w:bottom w:val="single" w:sz="12" w:space="0" w:color="auto"/>
            </w:tcBorders>
          </w:tcPr>
          <w:p w14:paraId="0DCC02C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6693920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53707268" w14:textId="77777777" w:rsidTr="00E94A35">
        <w:tc>
          <w:tcPr>
            <w:tcW w:w="2724" w:type="dxa"/>
            <w:vMerge w:val="restart"/>
            <w:tcBorders>
              <w:top w:val="single" w:sz="12" w:space="0" w:color="auto"/>
            </w:tcBorders>
            <w:shd w:val="clear" w:color="auto" w:fill="auto"/>
          </w:tcPr>
          <w:p w14:paraId="7C833B7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Sport programs to improve mental health 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518E611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Kemp E&lt;/Author&gt;&lt;Year&gt;2009&lt;/Year&gt;&lt;RecNum&gt;123&lt;/RecNum&gt;&lt;DisplayText&gt;Kemp E, Boyd C et al. (2009)&lt;/DisplayText&gt;&lt;record&gt;&lt;rec-number&gt;123&lt;/rec-number&gt;&lt;foreign-keys&gt;&lt;key app="EN" db-id="ffw5fsvd2za5rdetrvzvsp2qv2zvf0epdwta" timestamp="1528868539"&gt;123&lt;/key&gt;&lt;/foreign-keys&gt;&lt;ref-type name="Journal Article"&gt;17&lt;/ref-type&gt;&lt;contributors&gt;&lt;authors&gt;&lt;author&gt;Kemp E,&lt;/author&gt;&lt;author&gt;Boyd C,&lt;/author&gt;&lt;author&gt;Aisbett D,&lt;/author&gt;&lt;author&gt;Harvie L,&lt;/author&gt;&lt;author&gt;Caldwell K,&lt;/author&gt;&lt;/authors&gt;&lt;/contributors&gt;&lt;titles&gt;&lt;title&gt;Delivery and evaulation of the &amp;quot;Ride. Life&amp;quot; mountainboarding program for rural adolescent males&lt;/title&gt;&lt;secondary-title&gt;Children Australia&lt;/secondary-title&gt;&lt;/titles&gt;&lt;periodical&gt;&lt;full-title&gt;Children Australia&lt;/full-title&gt;&lt;/periodical&gt;&lt;pages&gt;38-45&lt;/pages&gt;&lt;volume&gt;34&lt;/volume&gt;&lt;number&gt;3&lt;/number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Kemp E, Boyd C et al.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</w:tcBorders>
            <w:shd w:val="clear" w:color="auto" w:fill="auto"/>
          </w:tcPr>
          <w:p w14:paraId="5E2F5CD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ssessment instruments </w:t>
            </w:r>
          </w:p>
          <w:p w14:paraId="5A09616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05" w:type="dxa"/>
            <w:tcBorders>
              <w:top w:val="single" w:sz="12" w:space="0" w:color="auto"/>
            </w:tcBorders>
            <w:shd w:val="clear" w:color="auto" w:fill="auto"/>
          </w:tcPr>
          <w:p w14:paraId="34EA4FD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7</w:t>
            </w:r>
          </w:p>
        </w:tc>
        <w:tc>
          <w:tcPr>
            <w:tcW w:w="1418" w:type="dxa"/>
            <w:tcBorders>
              <w:top w:val="single" w:sz="12" w:space="0" w:color="auto"/>
            </w:tcBorders>
            <w:shd w:val="clear" w:color="auto" w:fill="auto"/>
          </w:tcPr>
          <w:p w14:paraId="1C06818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18</w:t>
            </w:r>
          </w:p>
        </w:tc>
        <w:tc>
          <w:tcPr>
            <w:tcW w:w="2551" w:type="dxa"/>
            <w:tcBorders>
              <w:top w:val="single" w:sz="12" w:space="0" w:color="auto"/>
            </w:tcBorders>
            <w:shd w:val="clear" w:color="auto" w:fill="auto"/>
          </w:tcPr>
          <w:p w14:paraId="40A4641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were males</w:t>
            </w:r>
          </w:p>
          <w:p w14:paraId="7D9FF7A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had been identified as at risk of mental health problems</w:t>
            </w:r>
          </w:p>
          <w:p w14:paraId="7CEDB2B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participants were from a rural area</w:t>
            </w:r>
          </w:p>
        </w:tc>
        <w:tc>
          <w:tcPr>
            <w:tcW w:w="2410" w:type="dxa"/>
            <w:tcBorders>
              <w:top w:val="single" w:sz="12" w:space="0" w:color="auto"/>
            </w:tcBorders>
            <w:shd w:val="clear" w:color="auto" w:fill="auto"/>
          </w:tcPr>
          <w:p w14:paraId="45ECFA1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2F43B48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08FEBE89" w14:textId="77777777" w:rsidTr="00E94A35">
        <w:tc>
          <w:tcPr>
            <w:tcW w:w="2724" w:type="dxa"/>
            <w:vMerge/>
            <w:tcBorders>
              <w:bottom w:val="single" w:sz="12" w:space="0" w:color="auto"/>
            </w:tcBorders>
            <w:shd w:val="clear" w:color="auto" w:fill="auto"/>
          </w:tcPr>
          <w:p w14:paraId="1BE1ECC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4546595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organ P&lt;/Author&gt;&lt;Year&gt;2010&lt;/Year&gt;&lt;RecNum&gt;125&lt;/RecNum&gt;&lt;DisplayText&gt;Morgan P (2010)&lt;/DisplayText&gt;&lt;record&gt;&lt;rec-number&gt;125&lt;/rec-number&gt;&lt;foreign-keys&gt;&lt;key app="EN" db-id="ffw5fsvd2za5rdetrvzvsp2qv2zvf0epdwta" timestamp="1528938070"&gt;125&lt;/key&gt;&lt;/foreign-keys&gt;&lt;ref-type name="Journal Article"&gt;17&lt;/ref-type&gt;&lt;contributors&gt;&lt;authors&gt;&lt;author&gt;Morgan P,&lt;/author&gt;&lt;/authors&gt;&lt;/contributors&gt;&lt;titles&gt;&lt;title&gt;‘Get Up. Stand Up.’ Riding to resilience on a surfboard&lt;/title&gt;&lt;secondary-title&gt;Child and Family Social Work&lt;/secondary-title&gt;&lt;/titles&gt;&lt;periodical&gt;&lt;full-title&gt;Child and Family Social Work&lt;/full-title&gt;&lt;/periodical&gt;&lt;pages&gt;56-65&lt;/pages&gt;&lt;volume&gt;15&lt;/volume&gt;&lt;dates&gt;&lt;year&gt;2010&lt;/year&gt;&lt;/dates&gt;&lt;urls&gt;&lt;/urls&gt;&lt;electronic-resource-num&gt;10.1111/j.1365-2206.2009.00637.x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organ P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</w:tcBorders>
            <w:shd w:val="clear" w:color="auto" w:fill="auto"/>
          </w:tcPr>
          <w:p w14:paraId="36DDB1B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05" w:type="dxa"/>
            <w:tcBorders>
              <w:top w:val="single" w:sz="12" w:space="0" w:color="auto"/>
            </w:tcBorders>
            <w:shd w:val="clear" w:color="auto" w:fill="auto"/>
          </w:tcPr>
          <w:p w14:paraId="71F7E79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8</w:t>
            </w:r>
          </w:p>
        </w:tc>
        <w:tc>
          <w:tcPr>
            <w:tcW w:w="1418" w:type="dxa"/>
            <w:tcBorders>
              <w:top w:val="single" w:sz="12" w:space="0" w:color="auto"/>
            </w:tcBorders>
            <w:shd w:val="clear" w:color="auto" w:fill="auto"/>
          </w:tcPr>
          <w:p w14:paraId="4E7D50F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tcBorders>
              <w:top w:val="single" w:sz="12" w:space="0" w:color="auto"/>
            </w:tcBorders>
            <w:shd w:val="clear" w:color="auto" w:fill="auto"/>
          </w:tcPr>
          <w:p w14:paraId="3898195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77%)</w:t>
            </w:r>
          </w:p>
          <w:p w14:paraId="3E10802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on-Indigenous (23%)</w:t>
            </w:r>
          </w:p>
          <w:p w14:paraId="1A126EA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participants were from a disadvantaged urban area</w:t>
            </w:r>
          </w:p>
        </w:tc>
        <w:tc>
          <w:tcPr>
            <w:tcW w:w="2410" w:type="dxa"/>
            <w:tcBorders>
              <w:top w:val="single" w:sz="12" w:space="0" w:color="auto"/>
            </w:tcBorders>
            <w:shd w:val="clear" w:color="auto" w:fill="auto"/>
          </w:tcPr>
          <w:p w14:paraId="502BE5D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3F1E506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53F08522" w14:textId="77777777" w:rsidTr="00E94A35">
        <w:tc>
          <w:tcPr>
            <w:tcW w:w="2724" w:type="dxa"/>
            <w:vMerge w:val="restar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FE035B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se of technology to support assessment and service delivery</w:t>
            </w:r>
          </w:p>
        </w:tc>
        <w:tc>
          <w:tcPr>
            <w:tcW w:w="192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4779337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radford S&lt;/Author&gt;&lt;Year&gt;2014&lt;/Year&gt;&lt;RecNum&gt;8&lt;/RecNum&gt;&lt;DisplayText&gt;Bradford S and Rickwood D (2014)&lt;/DisplayText&gt;&lt;record&gt;&lt;rec-number&gt;8&lt;/rec-number&gt;&lt;foreign-keys&gt;&lt;key app="EN" db-id="ffw5fsvd2za5rdetrvzvsp2qv2zvf0epdwta" timestamp="1525229040"&gt;8&lt;/key&gt;&lt;/foreign-keys&gt;&lt;ref-type name="Journal Article"&gt;17&lt;/ref-type&gt;&lt;contributors&gt;&lt;authors&gt;&lt;author&gt;Bradford S,&lt;/author&gt;&lt;author&gt;Rickwood D,&lt;/author&gt;&lt;/authors&gt;&lt;/contributors&gt;&lt;titles&gt;&lt;title&gt;Young people’s views on electronic mental health assessment: Prefer to type than talk?&lt;/title&gt;&lt;secondary-title&gt;Journal of Child &amp;amp; Family Studies&lt;/secondary-title&gt;&lt;/titles&gt;&lt;periodical&gt;&lt;full-title&gt;Journal of Child &amp;amp; Family Studies&lt;/full-title&gt;&lt;/periodical&gt;&lt;pages&gt;1213-1221&lt;/pages&gt;&lt;volume&gt;24&lt;/volume&gt;&lt;dates&gt;&lt;year&gt;2014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radford S and Rickwood D (201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tcBorders>
              <w:top w:val="single" w:sz="12" w:space="0" w:color="auto"/>
            </w:tcBorders>
            <w:shd w:val="clear" w:color="auto" w:fill="auto"/>
          </w:tcPr>
          <w:p w14:paraId="0FB8972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Group interviews</w:t>
            </w:r>
          </w:p>
        </w:tc>
        <w:tc>
          <w:tcPr>
            <w:tcW w:w="1105" w:type="dxa"/>
            <w:tcBorders>
              <w:top w:val="single" w:sz="12" w:space="0" w:color="auto"/>
            </w:tcBorders>
            <w:shd w:val="clear" w:color="auto" w:fill="auto"/>
          </w:tcPr>
          <w:p w14:paraId="378C7A9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29</w:t>
            </w:r>
          </w:p>
        </w:tc>
        <w:tc>
          <w:tcPr>
            <w:tcW w:w="1418" w:type="dxa"/>
            <w:tcBorders>
              <w:top w:val="single" w:sz="12" w:space="0" w:color="auto"/>
            </w:tcBorders>
            <w:shd w:val="clear" w:color="auto" w:fill="auto"/>
          </w:tcPr>
          <w:p w14:paraId="23485D4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25</w:t>
            </w:r>
          </w:p>
        </w:tc>
        <w:tc>
          <w:tcPr>
            <w:tcW w:w="2551" w:type="dxa"/>
            <w:tcBorders>
              <w:top w:val="single" w:sz="12" w:space="0" w:color="auto"/>
            </w:tcBorders>
            <w:shd w:val="clear" w:color="auto" w:fill="auto"/>
          </w:tcPr>
          <w:p w14:paraId="2A3060B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57%)</w:t>
            </w:r>
          </w:p>
          <w:p w14:paraId="1CFBFF9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43%)</w:t>
            </w:r>
          </w:p>
          <w:p w14:paraId="0A89F26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ttending a youth mental health service (N=39)</w:t>
            </w:r>
          </w:p>
          <w:p w14:paraId="6925B82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LGBTI (N=10) </w:t>
            </w:r>
          </w:p>
          <w:p w14:paraId="6717973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Homeless (N=10) Indigenous (N=9) </w:t>
            </w:r>
          </w:p>
          <w:p w14:paraId="0F114FB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Involved with drug and alcohol services (N=7)</w:t>
            </w:r>
          </w:p>
        </w:tc>
        <w:tc>
          <w:tcPr>
            <w:tcW w:w="2410" w:type="dxa"/>
            <w:tcBorders>
              <w:top w:val="single" w:sz="12" w:space="0" w:color="auto"/>
            </w:tcBorders>
            <w:shd w:val="clear" w:color="auto" w:fill="auto"/>
          </w:tcPr>
          <w:p w14:paraId="262C939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Designing the research and choosing methods: children are consulted</w:t>
            </w:r>
          </w:p>
          <w:p w14:paraId="1727262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 and children collaborate with adult researchers</w:t>
            </w:r>
          </w:p>
        </w:tc>
      </w:tr>
      <w:tr w:rsidR="00840E10" w:rsidRPr="00A441E7" w14:paraId="39A5DB4D" w14:textId="77777777" w:rsidTr="00E94A35">
        <w:tc>
          <w:tcPr>
            <w:tcW w:w="2724" w:type="dxa"/>
            <w:vMerge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4D303BB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6F0D6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Orlowski S&lt;/Author&gt;&lt;Year&gt;2016&lt;/Year&gt;&lt;RecNum&gt;13&lt;/RecNum&gt;&lt;DisplayText&gt;Orlowski S, Lawn S et al. (2016)&lt;/DisplayText&gt;&lt;record&gt;&lt;rec-number&gt;13&lt;/rec-number&gt;&lt;foreign-keys&gt;&lt;key app="EN" db-id="ffw5fsvd2za5rdetrvzvsp2qv2zvf0epdwta" timestamp="1525229204"&gt;13&lt;/key&gt;&lt;/foreign-keys&gt;&lt;ref-type name="Journal Article"&gt;17&lt;/ref-type&gt;&lt;contributors&gt;&lt;authors&gt;&lt;author&gt;Orlowski S,&lt;/author&gt;&lt;author&gt;Lawn S,&lt;/author&gt;&lt;author&gt;Antezana G, &lt;/author&gt;&lt;/authors&gt;&lt;/contributors&gt;&lt;titles&gt;&lt;title&gt;A rural youth consumer perspective of technology to enhance face-to-face mental health services&lt;/title&gt;&lt;secondary-title&gt;Journal of Child and Family Studies&lt;/secondary-title&gt;&lt;/titles&gt;&lt;periodical&gt;&lt;full-title&gt;Journal of Child and Family Studies&lt;/full-title&gt;&lt;/periodical&gt;&lt;pages&gt;3066–3075&lt;/pages&gt;&lt;volume&gt;25&lt;/volume&gt;&lt;number&gt;10&lt;/number&gt;&lt;dates&gt;&lt;year&gt;2016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Orlowski S, Lawn S et al.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39" w:type="dxa"/>
            <w:shd w:val="clear" w:color="auto" w:fill="auto"/>
          </w:tcPr>
          <w:p w14:paraId="15621E4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ace-to-face semi-structured interviews</w:t>
            </w:r>
          </w:p>
        </w:tc>
        <w:tc>
          <w:tcPr>
            <w:tcW w:w="1105" w:type="dxa"/>
            <w:shd w:val="clear" w:color="auto" w:fill="auto"/>
          </w:tcPr>
          <w:p w14:paraId="70307F4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</w:t>
            </w:r>
          </w:p>
        </w:tc>
        <w:tc>
          <w:tcPr>
            <w:tcW w:w="1418" w:type="dxa"/>
            <w:shd w:val="clear" w:color="auto" w:fill="auto"/>
          </w:tcPr>
          <w:p w14:paraId="0F8FBFC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2</w:t>
            </w:r>
          </w:p>
        </w:tc>
        <w:tc>
          <w:tcPr>
            <w:tcW w:w="2551" w:type="dxa"/>
            <w:shd w:val="clear" w:color="auto" w:fill="auto"/>
          </w:tcPr>
          <w:p w14:paraId="18BE02C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5)</w:t>
            </w:r>
          </w:p>
          <w:p w14:paraId="4C7E387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5)</w:t>
            </w:r>
          </w:p>
          <w:p w14:paraId="2148AD0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had a history of mental health issues and were attending rural based mental health services</w:t>
            </w:r>
          </w:p>
        </w:tc>
        <w:tc>
          <w:tcPr>
            <w:tcW w:w="2410" w:type="dxa"/>
            <w:shd w:val="clear" w:color="auto" w:fill="auto"/>
          </w:tcPr>
          <w:p w14:paraId="7C21EAA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3C34336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</w:tbl>
    <w:p w14:paraId="2ADAF8BC" w14:textId="77777777" w:rsidR="00840E10" w:rsidRPr="00A441E7" w:rsidRDefault="00840E10" w:rsidP="00840E10">
      <w:pPr>
        <w:spacing w:after="0" w:line="240" w:lineRule="auto"/>
        <w:rPr>
          <w:b/>
        </w:rPr>
      </w:pPr>
    </w:p>
    <w:p w14:paraId="64759B0C" w14:textId="0ECA17D2" w:rsidR="00840E10" w:rsidRDefault="00840E10" w:rsidP="002E15D6">
      <w:pPr>
        <w:rPr>
          <w:rFonts w:ascii="Times New Roman" w:hAnsi="Times New Roman" w:cs="Times New Roman"/>
          <w:b/>
          <w:caps/>
          <w:sz w:val="24"/>
          <w:szCs w:val="24"/>
        </w:rPr>
      </w:pPr>
    </w:p>
    <w:p w14:paraId="0C9ED13B" w14:textId="41A771A3" w:rsidR="002E15D6" w:rsidRPr="00840E10" w:rsidRDefault="009541FB" w:rsidP="002E15D6">
      <w:pPr>
        <w:rPr>
          <w:rFonts w:ascii="Times New Roman" w:hAnsi="Times New Roman" w:cs="Times New Roman"/>
          <w:b/>
          <w:caps/>
          <w:sz w:val="28"/>
          <w:szCs w:val="28"/>
        </w:rPr>
      </w:pPr>
      <w:r w:rsidRPr="00840E10">
        <w:rPr>
          <w:rFonts w:ascii="Times New Roman" w:hAnsi="Times New Roman" w:cs="Times New Roman"/>
          <w:b/>
          <w:caps/>
          <w:sz w:val="28"/>
          <w:szCs w:val="28"/>
        </w:rPr>
        <w:t>C</w:t>
      </w:r>
      <w:r w:rsidR="00070A9B" w:rsidRPr="00840E10">
        <w:rPr>
          <w:rFonts w:ascii="Times New Roman" w:hAnsi="Times New Roman" w:cs="Times New Roman"/>
          <w:b/>
          <w:caps/>
          <w:sz w:val="28"/>
          <w:szCs w:val="28"/>
        </w:rPr>
        <w:t>hild protection</w:t>
      </w:r>
      <w:r w:rsidR="008D57B2" w:rsidRPr="00840E10">
        <w:rPr>
          <w:rFonts w:ascii="Times New Roman" w:hAnsi="Times New Roman" w:cs="Times New Roman"/>
          <w:b/>
          <w:caps/>
          <w:sz w:val="28"/>
          <w:szCs w:val="28"/>
        </w:rPr>
        <w:t xml:space="preserve"> And FAMILY LAW</w:t>
      </w:r>
    </w:p>
    <w:tbl>
      <w:tblPr>
        <w:tblStyle w:val="TableGrid"/>
        <w:tblW w:w="14596" w:type="dxa"/>
        <w:tblLook w:val="04A0" w:firstRow="1" w:lastRow="0" w:firstColumn="1" w:lastColumn="0" w:noHBand="0" w:noVBand="1"/>
      </w:tblPr>
      <w:tblGrid>
        <w:gridCol w:w="2598"/>
        <w:gridCol w:w="2023"/>
        <w:gridCol w:w="2159"/>
        <w:gridCol w:w="1366"/>
        <w:gridCol w:w="1366"/>
        <w:gridCol w:w="2717"/>
        <w:gridCol w:w="2367"/>
      </w:tblGrid>
      <w:tr w:rsidR="00217D58" w:rsidRPr="00A441E7" w14:paraId="6B463477" w14:textId="77777777" w:rsidTr="00217D58">
        <w:tc>
          <w:tcPr>
            <w:tcW w:w="2598" w:type="dxa"/>
            <w:shd w:val="clear" w:color="auto" w:fill="D9D9D9" w:themeFill="background1" w:themeFillShade="D9"/>
          </w:tcPr>
          <w:p w14:paraId="43CD6D58" w14:textId="040ECB6E" w:rsidR="00217D58" w:rsidRPr="00A441E7" w:rsidRDefault="00217D58" w:rsidP="00852212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441E7">
              <w:rPr>
                <w:rFonts w:ascii="Times New Roman" w:hAnsi="Times New Roman" w:cs="Times New Roman"/>
                <w:b/>
              </w:rPr>
              <w:t>Topic area</w:t>
            </w:r>
          </w:p>
        </w:tc>
        <w:tc>
          <w:tcPr>
            <w:tcW w:w="2023" w:type="dxa"/>
            <w:shd w:val="clear" w:color="auto" w:fill="D9D9D9" w:themeFill="background1" w:themeFillShade="D9"/>
          </w:tcPr>
          <w:p w14:paraId="3AE8A98D" w14:textId="5AF18790" w:rsidR="00217D58" w:rsidRPr="00A441E7" w:rsidRDefault="00217D58" w:rsidP="00852212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441E7">
              <w:rPr>
                <w:rFonts w:ascii="Times New Roman" w:hAnsi="Times New Roman" w:cs="Times New Roman"/>
                <w:b/>
              </w:rPr>
              <w:t>Reference</w:t>
            </w:r>
          </w:p>
        </w:tc>
        <w:tc>
          <w:tcPr>
            <w:tcW w:w="2159" w:type="dxa"/>
            <w:shd w:val="clear" w:color="auto" w:fill="D9D9D9" w:themeFill="background1" w:themeFillShade="D9"/>
          </w:tcPr>
          <w:p w14:paraId="0ABD653C" w14:textId="0824B194" w:rsidR="00217D58" w:rsidRPr="00A441E7" w:rsidRDefault="00217D58" w:rsidP="00852212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441E7">
              <w:rPr>
                <w:rFonts w:ascii="Times New Roman" w:hAnsi="Times New Roman" w:cs="Times New Roman"/>
                <w:b/>
              </w:rPr>
              <w:t>Methods</w:t>
            </w:r>
          </w:p>
        </w:tc>
        <w:tc>
          <w:tcPr>
            <w:tcW w:w="1366" w:type="dxa"/>
            <w:shd w:val="clear" w:color="auto" w:fill="D9D9D9" w:themeFill="background1" w:themeFillShade="D9"/>
          </w:tcPr>
          <w:p w14:paraId="1EE16E90" w14:textId="30E2B855" w:rsidR="00217D58" w:rsidRPr="00A441E7" w:rsidRDefault="00217D58" w:rsidP="00852212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441E7"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1366" w:type="dxa"/>
            <w:shd w:val="clear" w:color="auto" w:fill="D9D9D9" w:themeFill="background1" w:themeFillShade="D9"/>
          </w:tcPr>
          <w:p w14:paraId="1A54B0B4" w14:textId="77777777" w:rsidR="00217D58" w:rsidRPr="00A441E7" w:rsidRDefault="00217D58" w:rsidP="0085221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Age range</w:t>
            </w:r>
          </w:p>
          <w:p w14:paraId="4FAE39E7" w14:textId="67440072" w:rsidR="004B0F67" w:rsidRPr="00A441E7" w:rsidRDefault="004B0F67" w:rsidP="0085221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(</w:t>
            </w:r>
            <w:proofErr w:type="spellStart"/>
            <w:r w:rsidRPr="00A441E7">
              <w:rPr>
                <w:rFonts w:ascii="Times New Roman" w:hAnsi="Times New Roman" w:cs="Times New Roman"/>
                <w:b/>
              </w:rPr>
              <w:t>yrs</w:t>
            </w:r>
            <w:proofErr w:type="spellEnd"/>
            <w:r w:rsidRPr="00A441E7">
              <w:rPr>
                <w:rFonts w:ascii="Times New Roman" w:hAnsi="Times New Roman" w:cs="Times New Roman"/>
                <w:b/>
              </w:rPr>
              <w:t>)</w:t>
            </w:r>
          </w:p>
        </w:tc>
        <w:tc>
          <w:tcPr>
            <w:tcW w:w="2717" w:type="dxa"/>
            <w:shd w:val="clear" w:color="auto" w:fill="D9D9D9" w:themeFill="background1" w:themeFillShade="D9"/>
          </w:tcPr>
          <w:p w14:paraId="4EEE8E20" w14:textId="77777777" w:rsidR="00217D58" w:rsidRPr="00A441E7" w:rsidRDefault="00217D58" w:rsidP="00217D5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 xml:space="preserve">Participant </w:t>
            </w:r>
          </w:p>
          <w:p w14:paraId="69F03838" w14:textId="490250E7" w:rsidR="00217D58" w:rsidRPr="00A441E7" w:rsidRDefault="004C34E1" w:rsidP="00852212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441E7">
              <w:rPr>
                <w:rFonts w:ascii="Times New Roman" w:hAnsi="Times New Roman" w:cs="Times New Roman"/>
                <w:b/>
              </w:rPr>
              <w:t>d</w:t>
            </w:r>
            <w:r w:rsidR="00217D58" w:rsidRPr="00A441E7">
              <w:rPr>
                <w:rFonts w:ascii="Times New Roman" w:hAnsi="Times New Roman" w:cs="Times New Roman"/>
                <w:b/>
              </w:rPr>
              <w:t>iversity</w:t>
            </w:r>
          </w:p>
        </w:tc>
        <w:tc>
          <w:tcPr>
            <w:tcW w:w="2367" w:type="dxa"/>
            <w:shd w:val="clear" w:color="auto" w:fill="D9D9D9" w:themeFill="background1" w:themeFillShade="D9"/>
          </w:tcPr>
          <w:p w14:paraId="3FA9AC5D" w14:textId="36CCED43" w:rsidR="00217D58" w:rsidRPr="00A441E7" w:rsidRDefault="00217D58" w:rsidP="00852212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441E7">
              <w:rPr>
                <w:rFonts w:ascii="Times New Roman" w:hAnsi="Times New Roman" w:cs="Times New Roman"/>
                <w:b/>
              </w:rPr>
              <w:t>Nature of participation</w:t>
            </w:r>
          </w:p>
        </w:tc>
      </w:tr>
      <w:tr w:rsidR="002E15D6" w:rsidRPr="00A441E7" w14:paraId="5ECB9E9C" w14:textId="77777777" w:rsidTr="002E15D6">
        <w:tc>
          <w:tcPr>
            <w:tcW w:w="14596" w:type="dxa"/>
            <w:gridSpan w:val="7"/>
          </w:tcPr>
          <w:p w14:paraId="7F579A69" w14:textId="0E0342C6" w:rsidR="002E15D6" w:rsidRPr="00A441E7" w:rsidRDefault="00217D58" w:rsidP="0085221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EXPERIENCES OF OUT-OF-HOME CARE</w:t>
            </w:r>
          </w:p>
        </w:tc>
      </w:tr>
      <w:tr w:rsidR="00430082" w:rsidRPr="00A441E7" w14:paraId="20AE6505" w14:textId="77777777" w:rsidTr="00217D58">
        <w:tc>
          <w:tcPr>
            <w:tcW w:w="2598" w:type="dxa"/>
          </w:tcPr>
          <w:p w14:paraId="4490B93D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>Attachment issues amongst foster children</w:t>
            </w:r>
          </w:p>
        </w:tc>
        <w:tc>
          <w:tcPr>
            <w:tcW w:w="2023" w:type="dxa"/>
          </w:tcPr>
          <w:p w14:paraId="7F1F2895" w14:textId="0475D23A" w:rsidR="00430082" w:rsidRPr="00A441E7" w:rsidRDefault="00430082" w:rsidP="00D33A3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D33A3D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McIntosh J&lt;/Author&gt;&lt;Year&gt;2003&lt;/Year&gt;&lt;RecNum&gt;26&lt;/RecNum&gt;&lt;DisplayText&gt;McIntosh J (2003)&lt;/DisplayText&gt;&lt;record&gt;&lt;rec-number&gt;26&lt;/rec-number&gt;&lt;foreign-keys&gt;&lt;key app="EN" db-id="ffw5fsvd2za5rdetrvzvsp2qv2zvf0epdwta" timestamp="1525234588"&gt;26&lt;/key&gt;&lt;/foreign-keys&gt;&lt;ref-type name="Journal Article"&gt;17&lt;/ref-type&gt;&lt;contributors&gt;&lt;authors&gt;&lt;author&gt;McIntosh J,&lt;/author&gt;&lt;/authors&gt;&lt;/contributors&gt;&lt;titles&gt;&lt;title&gt;The inside journey through care … A phenomenology of attachment and its loss in fostered children&lt;/title&gt;&lt;secondary-title&gt;Children Australia&lt;/secondary-title&gt;&lt;/titles&gt;&lt;periodical&gt;&lt;full-title&gt;Children Australia&lt;/full-title&gt;&lt;/periodical&gt;&lt;pages&gt;11-16&lt;/pages&gt;&lt;volume&gt;28&lt;/volume&gt;&lt;number&gt;3&lt;/number&gt;&lt;dates&gt;&lt;year&gt;2003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D33A3D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McIntosh J (2003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6964CAA5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366" w:type="dxa"/>
          </w:tcPr>
          <w:p w14:paraId="5ABF1925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</w:t>
            </w:r>
          </w:p>
        </w:tc>
        <w:tc>
          <w:tcPr>
            <w:tcW w:w="1366" w:type="dxa"/>
          </w:tcPr>
          <w:p w14:paraId="70348E49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4</w:t>
            </w:r>
          </w:p>
        </w:tc>
        <w:tc>
          <w:tcPr>
            <w:tcW w:w="2717" w:type="dxa"/>
          </w:tcPr>
          <w:p w14:paraId="2B436B4D" w14:textId="40CAA3E9" w:rsidR="00430082" w:rsidRPr="00A441E7" w:rsidRDefault="0085221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367" w:type="dxa"/>
          </w:tcPr>
          <w:p w14:paraId="54782849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0620C" w:rsidRPr="00A441E7" w14:paraId="532D5E2D" w14:textId="77777777" w:rsidTr="00217D58">
        <w:tc>
          <w:tcPr>
            <w:tcW w:w="2598" w:type="dxa"/>
          </w:tcPr>
          <w:p w14:paraId="5D6624E4" w14:textId="77777777" w:rsidR="0040620C" w:rsidRPr="00A441E7" w:rsidRDefault="0040620C" w:rsidP="0040620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 xml:space="preserve">Biological children in families that foster </w:t>
            </w:r>
          </w:p>
        </w:tc>
        <w:tc>
          <w:tcPr>
            <w:tcW w:w="2023" w:type="dxa"/>
          </w:tcPr>
          <w:p w14:paraId="32A221E2" w14:textId="339E263C" w:rsidR="0040620C" w:rsidRPr="00A441E7" w:rsidRDefault="0040620C" w:rsidP="00D33A3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D33A3D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Targowska A&lt;/Author&gt;&lt;Year&gt;2015&lt;/Year&gt;&lt;RecNum&gt;30&lt;/RecNum&gt;&lt;DisplayText&gt;Targowska A, Cavazzi T et al. (2015)&lt;/DisplayText&gt;&lt;record&gt;&lt;rec-number&gt;30&lt;/rec-number&gt;&lt;foreign-keys&gt;&lt;key app="EN" db-id="ffw5fsvd2za5rdetrvzvsp2qv2zvf0epdwta" timestamp="1525234676"&gt;30&lt;/key&gt;&lt;/foreign-keys&gt;&lt;ref-type name="Journal Article"&gt;17&lt;/ref-type&gt;&lt;contributors&gt;&lt;authors&gt;&lt;author&gt;Targowska A,&lt;/author&gt;&lt;author&gt;Cavazzi T,&lt;/author&gt;&lt;author&gt;Lund S,&lt;/author&gt;&lt;/authors&gt;&lt;/contributors&gt;&lt;titles&gt;&lt;title&gt;Fostering together – the why and how of involving and supporting biological children of foster carers&lt;/title&gt;&lt;secondary-title&gt;Children Australia&lt;/secondary-title&gt;&lt;/titles&gt;&lt;periodical&gt;&lt;full-title&gt;Children Australia&lt;/full-title&gt;&lt;/periodical&gt;&lt;pages&gt;29-38&lt;/pages&gt;&lt;volume&gt;41&lt;/volume&gt;&lt;number&gt;1&lt;/number&gt;&lt;section&gt; &lt;/section&gt;&lt;dates&gt;&lt;year&gt;201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D33A3D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Targowska A, Cavazzi T et al. (2015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7F6BB599" w14:textId="77777777" w:rsidR="004D340A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  <w:p w14:paraId="10FAB9E4" w14:textId="66815362" w:rsidR="0040620C" w:rsidRPr="00A441E7" w:rsidRDefault="004D340A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</w:t>
            </w:r>
            <w:r w:rsidR="0040620C" w:rsidRPr="00A441E7">
              <w:rPr>
                <w:rFonts w:ascii="Times New Roman" w:hAnsi="Times New Roman" w:cs="Times New Roman"/>
              </w:rPr>
              <w:t>ocus groups</w:t>
            </w:r>
          </w:p>
        </w:tc>
        <w:tc>
          <w:tcPr>
            <w:tcW w:w="1366" w:type="dxa"/>
          </w:tcPr>
          <w:p w14:paraId="7DBA0AAF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4</w:t>
            </w:r>
          </w:p>
        </w:tc>
        <w:tc>
          <w:tcPr>
            <w:tcW w:w="1366" w:type="dxa"/>
          </w:tcPr>
          <w:p w14:paraId="6538D7E1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6-14</w:t>
            </w:r>
          </w:p>
        </w:tc>
        <w:tc>
          <w:tcPr>
            <w:tcW w:w="2717" w:type="dxa"/>
          </w:tcPr>
          <w:p w14:paraId="50BEB9C4" w14:textId="5C0ED79A" w:rsidR="0040620C" w:rsidRPr="00A441E7" w:rsidRDefault="00852212" w:rsidP="0085221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367" w:type="dxa"/>
          </w:tcPr>
          <w:p w14:paraId="3FE964AD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77C81DD5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</w:p>
        </w:tc>
      </w:tr>
      <w:tr w:rsidR="0040620C" w:rsidRPr="00A441E7" w14:paraId="05F7E749" w14:textId="77777777" w:rsidTr="00217D58">
        <w:tc>
          <w:tcPr>
            <w:tcW w:w="2598" w:type="dxa"/>
          </w:tcPr>
          <w:p w14:paraId="0E82D079" w14:textId="77777777" w:rsidR="0040620C" w:rsidRPr="00A441E7" w:rsidRDefault="0040620C" w:rsidP="0040620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>Case management experiences</w:t>
            </w:r>
          </w:p>
        </w:tc>
        <w:tc>
          <w:tcPr>
            <w:tcW w:w="2023" w:type="dxa"/>
          </w:tcPr>
          <w:p w14:paraId="4B84698E" w14:textId="73FAD04C" w:rsidR="0040620C" w:rsidRPr="00A441E7" w:rsidRDefault="0040620C" w:rsidP="00D33A3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D33A3D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Tregeagle S&lt;/Author&gt;&lt;Year&gt;2008&lt;/Year&gt;&lt;RecNum&gt;31&lt;/RecNum&gt;&lt;DisplayText&gt;Tregeagle S and Mason J (2008)&lt;/DisplayText&gt;&lt;record&gt;&lt;rec-number&gt;31&lt;/rec-number&gt;&lt;foreign-keys&gt;&lt;key app="EN" db-id="ffw5fsvd2za5rdetrvzvsp2qv2zvf0epdwta" timestamp="1525234699"&gt;31&lt;/key&gt;&lt;/foreign-keys&gt;&lt;ref-type name="Journal Article"&gt;17&lt;/ref-type&gt;&lt;contributors&gt;&lt;authors&gt;&lt;author&gt;Tregeagle S,&lt;/author&gt;&lt;author&gt;Mason J,&lt;/author&gt;&lt;/authors&gt;&lt;/contributors&gt;&lt;titles&gt;&lt;title&gt;Service user experience of participation in child welfare case management&lt;/title&gt;&lt;secondary-title&gt;Child and Family Social Work&lt;/secondary-title&gt;&lt;/titles&gt;&lt;periodical&gt;&lt;full-title&gt;Child and Family Social Work&lt;/full-title&gt;&lt;/periodical&gt;&lt;pages&gt;391–401&lt;/pages&gt;&lt;volume&gt;13&lt;/volume&gt;&lt;dates&gt;&lt;year&gt;2008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D33A3D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Tregeagle S and Mason J (2008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31D23DE2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dividual interviews</w:t>
            </w:r>
          </w:p>
        </w:tc>
        <w:tc>
          <w:tcPr>
            <w:tcW w:w="1366" w:type="dxa"/>
          </w:tcPr>
          <w:p w14:paraId="699CE403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4</w:t>
            </w:r>
          </w:p>
        </w:tc>
        <w:tc>
          <w:tcPr>
            <w:tcW w:w="1366" w:type="dxa"/>
          </w:tcPr>
          <w:p w14:paraId="42E429EC" w14:textId="22BEC3E1" w:rsidR="0040620C" w:rsidRPr="00A441E7" w:rsidRDefault="00852212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717" w:type="dxa"/>
          </w:tcPr>
          <w:p w14:paraId="46290C9D" w14:textId="72E74BC2" w:rsidR="0040620C" w:rsidRPr="00A441E7" w:rsidRDefault="00852212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367" w:type="dxa"/>
          </w:tcPr>
          <w:p w14:paraId="2FD5C09F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364B6895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</w:p>
        </w:tc>
      </w:tr>
      <w:tr w:rsidR="00430082" w:rsidRPr="00A441E7" w14:paraId="400F5E8C" w14:textId="77777777" w:rsidTr="00217D58">
        <w:tc>
          <w:tcPr>
            <w:tcW w:w="2598" w:type="dxa"/>
            <w:vMerge w:val="restart"/>
          </w:tcPr>
          <w:p w14:paraId="1270961E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>Children’s needs &amp; experiences in out-of-home care</w:t>
            </w:r>
          </w:p>
          <w:p w14:paraId="043BB207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023" w:type="dxa"/>
          </w:tcPr>
          <w:p w14:paraId="012961B5" w14:textId="3F661AEA" w:rsidR="00430082" w:rsidRPr="00A441E7" w:rsidRDefault="00430082" w:rsidP="00D33A3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D33A3D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Mason J&lt;/Author&gt;&lt;Year&gt;2003&lt;/Year&gt;&lt;RecNum&gt;25&lt;/RecNum&gt;&lt;DisplayText&gt;Mason J, Urquhart R et al. (2003)&lt;/DisplayText&gt;&lt;record&gt;&lt;rec-number&gt;25&lt;/rec-number&gt;&lt;foreign-keys&gt;&lt;key app="EN" db-id="ffw5fsvd2za5rdetrvzvsp2qv2zvf0epdwta" timestamp="1525234569"&gt;25&lt;/key&gt;&lt;/foreign-keys&gt;&lt;ref-type name="Journal Article"&gt;17&lt;/ref-type&gt;&lt;contributors&gt;&lt;authors&gt;&lt;author&gt;Mason J,&lt;/author&gt;&lt;author&gt;Urquhart R,&lt;/author&gt;&lt;author&gt;Bolzan N,&lt;/author&gt;&lt;/authors&gt;&lt;/contributors&gt;&lt;titles&gt;&lt;title&gt;Defining children&amp;apos;s needs in out-of-home care: Methods and challenges of a collaborative research project&lt;/title&gt;&lt;secondary-title&gt;Children Australia&lt;/secondary-title&gt;&lt;/titles&gt;&lt;periodical&gt;&lt;full-title&gt;Children Australia&lt;/full-title&gt;&lt;/periodical&gt;&lt;pages&gt;32-37&lt;/pages&gt;&lt;volume&gt;28&lt;/volume&gt;&lt;dates&gt;&lt;year&gt;2003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D33A3D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Mason J, Urquhart R et al. (2003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2B9601D8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aped interviews</w:t>
            </w:r>
          </w:p>
        </w:tc>
        <w:tc>
          <w:tcPr>
            <w:tcW w:w="1366" w:type="dxa"/>
          </w:tcPr>
          <w:p w14:paraId="34D191F0" w14:textId="00152C1E" w:rsidR="00430082" w:rsidRPr="00A441E7" w:rsidRDefault="0085221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1366" w:type="dxa"/>
          </w:tcPr>
          <w:p w14:paraId="66D87AB1" w14:textId="5EC2A957" w:rsidR="00430082" w:rsidRPr="00A441E7" w:rsidRDefault="0085221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717" w:type="dxa"/>
          </w:tcPr>
          <w:p w14:paraId="19E7B9F9" w14:textId="011ECA5E" w:rsidR="00430082" w:rsidRPr="00A441E7" w:rsidRDefault="0085221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367" w:type="dxa"/>
          </w:tcPr>
          <w:p w14:paraId="69D64332" w14:textId="77777777" w:rsidR="00381219" w:rsidRPr="00A441E7" w:rsidRDefault="00381219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eciding on the research question: children are consulted</w:t>
            </w:r>
          </w:p>
          <w:p w14:paraId="5BDCC8C7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30082" w:rsidRPr="00A441E7" w14:paraId="30068C46" w14:textId="77777777" w:rsidTr="00217D58">
        <w:tc>
          <w:tcPr>
            <w:tcW w:w="2598" w:type="dxa"/>
            <w:vMerge/>
          </w:tcPr>
          <w:p w14:paraId="28AAFC0D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023" w:type="dxa"/>
          </w:tcPr>
          <w:p w14:paraId="4294345F" w14:textId="41C271FB" w:rsidR="00430082" w:rsidRPr="00A441E7" w:rsidRDefault="00D33A3D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O&amp;apos;Neill C&lt;/Author&gt;&lt;Year&gt;2004&lt;/Year&gt;&lt;RecNum&gt;28&lt;/RecNum&gt;&lt;DisplayText&gt;O&amp;apos;Neill C (2004)&lt;/DisplayText&gt;&lt;record&gt;&lt;rec-number&gt;28&lt;/rec-number&gt;&lt;foreign-keys&gt;&lt;key app="EN" db-id="ffw5fsvd2za5rdetrvzvsp2qv2zvf0epdwta" timestamp="1525234624"&gt;28&lt;/key&gt;&lt;/foreign-keys&gt;&lt;ref-type name="Journal Article"&gt;17&lt;/ref-type&gt;&lt;contributors&gt;&lt;authors&gt;&lt;author&gt;O&amp;apos;Neill C,&lt;/author&gt;&lt;/authors&gt;&lt;/contributors&gt;&lt;titles&gt;&lt;title&gt;&amp;quot;I  remember the first time I went into foster care - It&amp;apos;s a long story. . .&amp;quot;: Children, permanent parents, and other supportive adults talk about the experience of moving from one family to another.&lt;/title&gt;&lt;secondary-title&gt;Journal of Family Studies&lt;/secondary-title&gt;&lt;/titles&gt;&lt;periodical&gt;&lt;full-title&gt;Journal of Family Studies&lt;/full-title&gt;&lt;/periodical&gt;&lt;pages&gt;205- 219&lt;/pages&gt;&lt;volume&gt;10&lt;/volume&gt;&lt;number&gt;2&lt;/number&gt;&lt;dates&gt;&lt;year&gt;2004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O'Neill C (2004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  <w:p w14:paraId="4AA9FC73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76469CBE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59" w:type="dxa"/>
          </w:tcPr>
          <w:p w14:paraId="0DF8247B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</w:tc>
        <w:tc>
          <w:tcPr>
            <w:tcW w:w="1366" w:type="dxa"/>
          </w:tcPr>
          <w:p w14:paraId="039C351D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8</w:t>
            </w:r>
          </w:p>
        </w:tc>
        <w:tc>
          <w:tcPr>
            <w:tcW w:w="1366" w:type="dxa"/>
          </w:tcPr>
          <w:p w14:paraId="1AAE5661" w14:textId="341B6581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1.5–13 </w:t>
            </w:r>
          </w:p>
        </w:tc>
        <w:tc>
          <w:tcPr>
            <w:tcW w:w="2717" w:type="dxa"/>
          </w:tcPr>
          <w:p w14:paraId="2D348D99" w14:textId="3EB13A0F" w:rsidR="00430082" w:rsidRPr="00A441E7" w:rsidRDefault="00852212" w:rsidP="00430082">
            <w:pPr>
              <w:pStyle w:val="NormalWeb"/>
              <w:spacing w:before="0" w:beforeAutospacing="0" w:after="0" w:afterAutospacing="0"/>
              <w:rPr>
                <w:sz w:val="22"/>
                <w:szCs w:val="22"/>
              </w:rPr>
            </w:pPr>
            <w:r w:rsidRPr="00A441E7">
              <w:t>Unspecified</w:t>
            </w:r>
          </w:p>
        </w:tc>
        <w:tc>
          <w:tcPr>
            <w:tcW w:w="2367" w:type="dxa"/>
          </w:tcPr>
          <w:p w14:paraId="417B3E01" w14:textId="0A68CE0A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0620C" w:rsidRPr="00A441E7" w14:paraId="47098055" w14:textId="77777777" w:rsidTr="00217D58">
        <w:tc>
          <w:tcPr>
            <w:tcW w:w="2598" w:type="dxa"/>
          </w:tcPr>
          <w:p w14:paraId="35514282" w14:textId="77777777" w:rsidR="0040620C" w:rsidRPr="00A441E7" w:rsidRDefault="0040620C" w:rsidP="0040620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>Exploration of identity among children in out-of-home care</w:t>
            </w:r>
          </w:p>
        </w:tc>
        <w:tc>
          <w:tcPr>
            <w:tcW w:w="2023" w:type="dxa"/>
          </w:tcPr>
          <w:p w14:paraId="09713BD0" w14:textId="353F1AB5" w:rsidR="0040620C" w:rsidRPr="00A441E7" w:rsidRDefault="0040620C" w:rsidP="00D33A3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D33A3D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Moss M&lt;/Author&gt;&lt;Year&gt;2009&lt;/Year&gt;&lt;RecNum&gt;27&lt;/RecNum&gt;&lt;DisplayText&gt;Moss M (2009)&lt;/DisplayText&gt;&lt;record&gt;&lt;rec-number&gt;27&lt;/rec-number&gt;&lt;foreign-keys&gt;&lt;key app="EN" db-id="ffw5fsvd2za5rdetrvzvsp2qv2zvf0epdwta" timestamp="1525234608"&gt;27&lt;/key&gt;&lt;/foreign-keys&gt;&lt;ref-type name="Journal Article"&gt;17&lt;/ref-type&gt;&lt;contributors&gt;&lt;authors&gt;&lt;author&gt;Moss M,&lt;/author&gt;&lt;/authors&gt;&lt;/contributors&gt;&lt;titles&gt;&lt;title&gt;Broken circles to a different identity: An exploration of identity for children in out-of-home care in Queensland, Australia&lt;/title&gt;&lt;secondary-title&gt;Child &amp;amp; Family Social Work&lt;/secondary-title&gt;&lt;/titles&gt;&lt;periodical&gt;&lt;full-title&gt;Child &amp;amp; Family Social Work&lt;/full-title&gt;&lt;/periodical&gt;&lt;pages&gt;311-321&lt;/pages&gt;&lt;volume&gt;14&lt;/volume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D33A3D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Moss M (2009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58105215" w14:textId="0A02A26B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arrative art </w:t>
            </w:r>
            <w:r w:rsidR="004D340A" w:rsidRPr="00A441E7">
              <w:rPr>
                <w:rFonts w:ascii="Times New Roman" w:hAnsi="Times New Roman" w:cs="Times New Roman"/>
              </w:rPr>
              <w:t>I</w:t>
            </w:r>
            <w:r w:rsidRPr="00A441E7">
              <w:rPr>
                <w:rFonts w:ascii="Times New Roman" w:hAnsi="Times New Roman" w:cs="Times New Roman"/>
              </w:rPr>
              <w:t>nterviews</w:t>
            </w:r>
          </w:p>
        </w:tc>
        <w:tc>
          <w:tcPr>
            <w:tcW w:w="1366" w:type="dxa"/>
          </w:tcPr>
          <w:p w14:paraId="0529E053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</w:t>
            </w:r>
          </w:p>
        </w:tc>
        <w:tc>
          <w:tcPr>
            <w:tcW w:w="1366" w:type="dxa"/>
          </w:tcPr>
          <w:p w14:paraId="328F8AD3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-18</w:t>
            </w:r>
          </w:p>
        </w:tc>
        <w:tc>
          <w:tcPr>
            <w:tcW w:w="2717" w:type="dxa"/>
          </w:tcPr>
          <w:p w14:paraId="47CD7CBF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4)</w:t>
            </w:r>
          </w:p>
          <w:p w14:paraId="313778CA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6)</w:t>
            </w:r>
          </w:p>
          <w:p w14:paraId="3821A936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glo Australian (5%)</w:t>
            </w:r>
          </w:p>
          <w:p w14:paraId="7E654F8F" w14:textId="480A4F73" w:rsidR="0040620C" w:rsidRPr="00A441E7" w:rsidRDefault="004D340A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 xml:space="preserve">Indigenous </w:t>
            </w:r>
            <w:r w:rsidR="0040620C" w:rsidRPr="00A441E7">
              <w:rPr>
                <w:rFonts w:ascii="Times New Roman" w:hAnsi="Times New Roman" w:cs="Times New Roman"/>
              </w:rPr>
              <w:t>(20%)</w:t>
            </w:r>
          </w:p>
          <w:p w14:paraId="0FAA2414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-Anglo (60%)</w:t>
            </w:r>
          </w:p>
          <w:p w14:paraId="0D36C1F3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ther (15%)</w:t>
            </w:r>
          </w:p>
        </w:tc>
        <w:tc>
          <w:tcPr>
            <w:tcW w:w="2367" w:type="dxa"/>
          </w:tcPr>
          <w:p w14:paraId="08BB40FA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Collecting data: children are consulted</w:t>
            </w:r>
          </w:p>
          <w:p w14:paraId="12B8650E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</w:p>
        </w:tc>
      </w:tr>
      <w:tr w:rsidR="0040620C" w:rsidRPr="00A441E7" w14:paraId="51643477" w14:textId="77777777" w:rsidTr="00217D58">
        <w:tc>
          <w:tcPr>
            <w:tcW w:w="2598" w:type="dxa"/>
            <w:vMerge w:val="restart"/>
          </w:tcPr>
          <w:p w14:paraId="528D2A33" w14:textId="77777777" w:rsidR="0040620C" w:rsidRPr="00A441E7" w:rsidRDefault="0040620C" w:rsidP="0040620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>Kinship care</w:t>
            </w:r>
          </w:p>
        </w:tc>
        <w:tc>
          <w:tcPr>
            <w:tcW w:w="2023" w:type="dxa"/>
          </w:tcPr>
          <w:p w14:paraId="0C98C0E5" w14:textId="2C84DFD2" w:rsidR="0040620C" w:rsidRPr="00A441E7" w:rsidRDefault="0040620C" w:rsidP="0040620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D33A3D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Downie J&lt;/Author&gt;&lt;Year&gt;2010&lt;/Year&gt;&lt;RecNum&gt;23&lt;/RecNum&gt;&lt;DisplayText&gt;Downie J, Hay D et al. (2010)&lt;/DisplayText&gt;&lt;record&gt;&lt;rec-number&gt;23&lt;/rec-number&gt;&lt;foreign-keys&gt;&lt;key app="EN" db-id="ffw5fsvd2za5rdetrvzvsp2qv2zvf0epdwta" timestamp="1525234521"&gt;23&lt;/key&gt;&lt;/foreign-keys&gt;&lt;ref-type name="Journal Article"&gt;17&lt;/ref-type&gt;&lt;contributors&gt;&lt;authors&gt;&lt;author&gt;Downie J,&lt;/author&gt;&lt;author&gt;Hay D,&lt;/author&gt;&lt;author&gt;Horner B,&lt;/author&gt;&lt;author&gt;Wichmann H,&lt;/author&gt;&lt;author&gt;Hislop A,&lt;/author&gt;&lt;/authors&gt;&lt;/contributors&gt;&lt;titles&gt;&lt;title&gt;Children living with their grandparents: Resilience and wellbeing&lt;/title&gt;&lt;secondary-title&gt;International Journal of Social Welfare&lt;/secondary-title&gt;&lt;/titles&gt;&lt;periodical&gt;&lt;full-title&gt;International Journal of Social Welfare&lt;/full-title&gt;&lt;/periodical&gt;&lt;pages&gt;8-22&lt;/pages&gt;&lt;volume&gt;19&lt;/volume&gt;&lt;number&gt;1&lt;/number&gt;&lt;section&gt;&amp;#xD;&amp;#xD;&lt;/section&gt;&lt;dates&gt;&lt;year&gt;2010&lt;/year&gt;&lt;/dates&gt;&lt;isbn&gt;13696866&lt;/isbn&gt;&lt;urls&gt;&lt;/urls&gt;&lt;electronic-resource-num&gt;10.1111/j.1468-2397.2009.00654.x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D33A3D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Downie J, Hay D et al. (2010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  <w:p w14:paraId="5B2CC6EA" w14:textId="77777777" w:rsidR="0040620C" w:rsidRPr="00A441E7" w:rsidRDefault="0040620C" w:rsidP="0040620C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59" w:type="dxa"/>
          </w:tcPr>
          <w:p w14:paraId="5FD7E1E9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 with an art therapy ice-breaker exercise or a semi-structured interview</w:t>
            </w:r>
          </w:p>
          <w:p w14:paraId="78029EDA" w14:textId="77777777" w:rsidR="0040620C" w:rsidRPr="00A441E7" w:rsidRDefault="00070A9B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ssessment instruments</w:t>
            </w:r>
          </w:p>
        </w:tc>
        <w:tc>
          <w:tcPr>
            <w:tcW w:w="1366" w:type="dxa"/>
          </w:tcPr>
          <w:p w14:paraId="17951107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</w:t>
            </w:r>
          </w:p>
        </w:tc>
        <w:tc>
          <w:tcPr>
            <w:tcW w:w="1366" w:type="dxa"/>
          </w:tcPr>
          <w:p w14:paraId="4CBAE886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5</w:t>
            </w:r>
          </w:p>
        </w:tc>
        <w:tc>
          <w:tcPr>
            <w:tcW w:w="2717" w:type="dxa"/>
          </w:tcPr>
          <w:p w14:paraId="39773240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2)</w:t>
            </w:r>
          </w:p>
          <w:p w14:paraId="2CCF855C" w14:textId="0B2E7599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8)</w:t>
            </w:r>
          </w:p>
          <w:p w14:paraId="303BF888" w14:textId="49B6F6FF" w:rsidR="0040620C" w:rsidRPr="00A441E7" w:rsidRDefault="004D340A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</w:t>
            </w:r>
            <w:r w:rsidR="0040620C" w:rsidRPr="00A441E7">
              <w:rPr>
                <w:rFonts w:ascii="Times New Roman" w:hAnsi="Times New Roman" w:cs="Times New Roman"/>
              </w:rPr>
              <w:t xml:space="preserve"> (N=1 family)</w:t>
            </w:r>
          </w:p>
        </w:tc>
        <w:tc>
          <w:tcPr>
            <w:tcW w:w="2367" w:type="dxa"/>
          </w:tcPr>
          <w:p w14:paraId="07BA58A5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12E76040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</w:p>
        </w:tc>
      </w:tr>
      <w:tr w:rsidR="0040620C" w:rsidRPr="00A441E7" w14:paraId="4EC15339" w14:textId="77777777" w:rsidTr="00217D58">
        <w:tc>
          <w:tcPr>
            <w:tcW w:w="2598" w:type="dxa"/>
            <w:vMerge/>
          </w:tcPr>
          <w:p w14:paraId="0C3DA26F" w14:textId="77777777" w:rsidR="0040620C" w:rsidRPr="00A441E7" w:rsidRDefault="0040620C" w:rsidP="0040620C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023" w:type="dxa"/>
          </w:tcPr>
          <w:p w14:paraId="338D30B3" w14:textId="5375BDEE" w:rsidR="0040620C" w:rsidRPr="00A441E7" w:rsidRDefault="0040620C" w:rsidP="00D33A3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D33A3D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Kiraly M&lt;/Author&gt;&lt;Year&gt;2013&lt;/Year&gt;&lt;RecNum&gt;43&lt;/RecNum&gt;&lt;DisplayText&gt;Kiraly M and Humphreys C (2013)&lt;/DisplayText&gt;&lt;record&gt;&lt;rec-number&gt;43&lt;/rec-number&gt;&lt;foreign-keys&gt;&lt;key app="EN" db-id="ffw5fsvd2za5rdetrvzvsp2qv2zvf0epdwta" timestamp="1525236457"&gt;43&lt;/key&gt;&lt;/foreign-keys&gt;&lt;ref-type name="Journal Article"&gt;17&lt;/ref-type&gt;&lt;contributors&gt;&lt;authors&gt;&lt;author&gt;Kiraly M, &lt;/author&gt;&lt;author&gt;Humphreys C,&lt;/author&gt;&lt;/authors&gt;&lt;/contributors&gt;&lt;titles&gt;&lt;title&gt;Perspectives from young people about family contact in kinship care: “Don&amp;apos;t push us—listen more”. &lt;/title&gt;&lt;secondary-title&gt;Australian Social Work&lt;/secondary-title&gt;&lt;/titles&gt;&lt;periodical&gt;&lt;full-title&gt;Australian Social Work&lt;/full-title&gt;&lt;/periodical&gt;&lt;pages&gt; 314-327&lt;/pages&gt;&lt;volume&gt;66&lt;/volume&gt;&lt;number&gt;3&lt;/number&gt;&lt;dates&gt;&lt;year&gt;2013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D33A3D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Kiraly M and Humphreys C (2013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4A921B98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  <w:p w14:paraId="62396484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366" w:type="dxa"/>
          </w:tcPr>
          <w:p w14:paraId="4ED21509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1</w:t>
            </w:r>
          </w:p>
        </w:tc>
        <w:tc>
          <w:tcPr>
            <w:tcW w:w="1366" w:type="dxa"/>
          </w:tcPr>
          <w:p w14:paraId="6C7DE87D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0-29</w:t>
            </w:r>
          </w:p>
        </w:tc>
        <w:tc>
          <w:tcPr>
            <w:tcW w:w="2717" w:type="dxa"/>
          </w:tcPr>
          <w:p w14:paraId="354CE4AB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1)</w:t>
            </w:r>
          </w:p>
          <w:p w14:paraId="61ED4544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7)</w:t>
            </w:r>
          </w:p>
          <w:p w14:paraId="6687370A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ural (N=5)</w:t>
            </w:r>
          </w:p>
          <w:p w14:paraId="6C5765B4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athers from European countries (N=2)</w:t>
            </w:r>
          </w:p>
          <w:p w14:paraId="6FE599E2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athers from Pacific Island nations (N=2)</w:t>
            </w:r>
          </w:p>
        </w:tc>
        <w:tc>
          <w:tcPr>
            <w:tcW w:w="2367" w:type="dxa"/>
          </w:tcPr>
          <w:p w14:paraId="564D57BB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702B78AC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</w:p>
        </w:tc>
      </w:tr>
      <w:tr w:rsidR="0040620C" w:rsidRPr="00A441E7" w14:paraId="7A16F3C0" w14:textId="77777777" w:rsidTr="00217D58">
        <w:tc>
          <w:tcPr>
            <w:tcW w:w="2598" w:type="dxa"/>
          </w:tcPr>
          <w:p w14:paraId="69A28B8B" w14:textId="77777777" w:rsidR="0040620C" w:rsidRPr="00A441E7" w:rsidRDefault="0040620C" w:rsidP="0040620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>Outcomes of children in care</w:t>
            </w:r>
          </w:p>
        </w:tc>
        <w:tc>
          <w:tcPr>
            <w:tcW w:w="2023" w:type="dxa"/>
          </w:tcPr>
          <w:p w14:paraId="1BD04B89" w14:textId="1C8ADD64" w:rsidR="0040620C" w:rsidRPr="00A441E7" w:rsidRDefault="0040620C" w:rsidP="00D33A3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D33A3D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Fernandez E&lt;/Author&gt;&lt;Year&gt;2007&lt;/Year&gt;&lt;RecNum&gt;24&lt;/RecNum&gt;&lt;DisplayText&gt;Fernandez E (2007)&lt;/DisplayText&gt;&lt;record&gt;&lt;rec-number&gt;24&lt;/rec-number&gt;&lt;foreign-keys&gt;&lt;key app="EN" db-id="ffw5fsvd2za5rdetrvzvsp2qv2zvf0epdwta" timestamp="1525234538"&gt;24&lt;/key&gt;&lt;/foreign-keys&gt;&lt;ref-type name="Journal Article"&gt;17&lt;/ref-type&gt;&lt;contributors&gt;&lt;authors&gt;&lt;author&gt;Fernandez E,&lt;/author&gt;&lt;/authors&gt;&lt;/contributors&gt;&lt;titles&gt;&lt;title&gt;How children experience fostering outcomes: Participatory research with children&lt;/title&gt;&lt;secondary-title&gt;Child and Family Social Work&lt;/secondary-title&gt;&lt;/titles&gt;&lt;periodical&gt;&lt;full-title&gt;Child and Family Social Work&lt;/full-title&gt;&lt;/periodical&gt;&lt;pages&gt;349-359&lt;/pages&gt;&lt;volume&gt;12&lt;/volume&gt;&lt;dates&gt;&lt;year&gt;2007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D33A3D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Fernandez E (2007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20EE79CC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  <w:p w14:paraId="77C35555" w14:textId="77777777" w:rsidR="0040620C" w:rsidRPr="00A441E7" w:rsidRDefault="00C63528" w:rsidP="00C6352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ssessment instruments</w:t>
            </w:r>
          </w:p>
        </w:tc>
        <w:tc>
          <w:tcPr>
            <w:tcW w:w="1366" w:type="dxa"/>
          </w:tcPr>
          <w:p w14:paraId="1BAD8FFF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9</w:t>
            </w:r>
          </w:p>
        </w:tc>
        <w:tc>
          <w:tcPr>
            <w:tcW w:w="1366" w:type="dxa"/>
          </w:tcPr>
          <w:p w14:paraId="6C79F5B0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5</w:t>
            </w:r>
          </w:p>
        </w:tc>
        <w:tc>
          <w:tcPr>
            <w:tcW w:w="2717" w:type="dxa"/>
          </w:tcPr>
          <w:p w14:paraId="1DD348CA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30)</w:t>
            </w:r>
          </w:p>
          <w:p w14:paraId="4D9C3DEE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29)</w:t>
            </w:r>
          </w:p>
          <w:p w14:paraId="7E00B769" w14:textId="3A715948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glo-Australian (70%)</w:t>
            </w:r>
          </w:p>
          <w:p w14:paraId="7C89432F" w14:textId="3587C2C3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2%) European (17%)</w:t>
            </w:r>
          </w:p>
          <w:p w14:paraId="38E34EA5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ther (11%)</w:t>
            </w:r>
          </w:p>
        </w:tc>
        <w:tc>
          <w:tcPr>
            <w:tcW w:w="2367" w:type="dxa"/>
          </w:tcPr>
          <w:p w14:paraId="034CF16D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39D6A223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</w:p>
        </w:tc>
      </w:tr>
      <w:tr w:rsidR="0040620C" w:rsidRPr="00A441E7" w14:paraId="7810F8B8" w14:textId="77777777" w:rsidTr="00217D58">
        <w:tc>
          <w:tcPr>
            <w:tcW w:w="2598" w:type="dxa"/>
          </w:tcPr>
          <w:p w14:paraId="5D921831" w14:textId="77777777" w:rsidR="0040620C" w:rsidRPr="00A441E7" w:rsidRDefault="0040620C" w:rsidP="0040620C">
            <w:pPr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Satisfaction with current care</w:t>
            </w:r>
          </w:p>
        </w:tc>
        <w:tc>
          <w:tcPr>
            <w:tcW w:w="2023" w:type="dxa"/>
          </w:tcPr>
          <w:p w14:paraId="48B6EAFD" w14:textId="2D678E70" w:rsidR="0040620C" w:rsidRPr="00A441E7" w:rsidRDefault="0040620C" w:rsidP="00D33A3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D33A3D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Delfabbro P&lt;/Author&gt;&lt;Year&gt;2002&lt;/Year&gt;&lt;RecNum&gt;22&lt;/RecNum&gt;&lt;DisplayText&gt;Delfabbro P, Barber J et al. (2002)&lt;/DisplayText&gt;&lt;record&gt;&lt;rec-number&gt;22&lt;/rec-number&gt;&lt;foreign-keys&gt;&lt;key app="EN" db-id="ffw5fsvd2za5rdetrvzvsp2qv2zvf0epdwta" timestamp="1525234495"&gt;22&lt;/key&gt;&lt;/foreign-keys&gt;&lt;ref-type name="Journal Article"&gt;17&lt;/ref-type&gt;&lt;contributors&gt;&lt;authors&gt;&lt;author&gt;Delfabbro P,&lt;/author&gt;&lt;author&gt;Barber J,&lt;/author&gt;&lt;author&gt;Bentham Y,&lt;/author&gt;&lt;/authors&gt;&lt;/contributors&gt;&lt;titles&gt;&lt;title&gt;Children&amp;apos;s satisfaction with out-of-home care in South Australia&lt;/title&gt;&lt;secondary-title&gt;Journal of Adolescence&lt;/secondary-title&gt;&lt;/titles&gt;&lt;periodical&gt;&lt;full-title&gt;Journal of Adolescence&lt;/full-title&gt;&lt;/periodical&gt;&lt;pages&gt;523-533&lt;/pages&gt;&lt;volume&gt;25&lt;/volume&gt;&lt;dates&gt;&lt;year&gt;2002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D33A3D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Delfabbro P, Barber J et al. (2002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2C61C7EC" w14:textId="713F2F90" w:rsidR="0040620C" w:rsidRPr="00A441E7" w:rsidRDefault="0040620C" w:rsidP="00C6352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  <w:p w14:paraId="3E3F84AC" w14:textId="77777777" w:rsidR="00C63528" w:rsidRPr="00A441E7" w:rsidRDefault="00C63528" w:rsidP="00C6352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ssessment instruments</w:t>
            </w:r>
          </w:p>
        </w:tc>
        <w:tc>
          <w:tcPr>
            <w:tcW w:w="1366" w:type="dxa"/>
          </w:tcPr>
          <w:p w14:paraId="25D18F74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1</w:t>
            </w:r>
          </w:p>
          <w:p w14:paraId="73792E3A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66" w:type="dxa"/>
          </w:tcPr>
          <w:p w14:paraId="0AEF6627" w14:textId="77777777" w:rsidR="0040620C" w:rsidRPr="00A441E7" w:rsidRDefault="00122237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&gt;</w:t>
            </w:r>
            <w:r w:rsidR="0040620C" w:rsidRPr="00A441E7">
              <w:rPr>
                <w:rFonts w:ascii="Times New Roman" w:hAnsi="Times New Roman" w:cs="Times New Roman"/>
              </w:rPr>
              <w:t>10-1</w:t>
            </w:r>
            <w:r w:rsidRPr="00A441E7">
              <w:rPr>
                <w:rFonts w:ascii="Times New Roman" w:hAnsi="Times New Roman" w:cs="Times New Roman"/>
              </w:rPr>
              <w:t>5</w:t>
            </w:r>
            <w:r w:rsidR="0040620C" w:rsidRPr="00A441E7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717" w:type="dxa"/>
          </w:tcPr>
          <w:p w14:paraId="1D2E9C0B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3)</w:t>
            </w:r>
          </w:p>
          <w:p w14:paraId="20251C7A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28)</w:t>
            </w:r>
          </w:p>
          <w:p w14:paraId="4AC23CED" w14:textId="1385B76C" w:rsidR="0040620C" w:rsidRPr="00A441E7" w:rsidRDefault="004D340A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</w:t>
            </w:r>
            <w:r w:rsidR="0040620C" w:rsidRPr="00A441E7">
              <w:rPr>
                <w:rFonts w:ascii="Times New Roman" w:hAnsi="Times New Roman" w:cs="Times New Roman"/>
              </w:rPr>
              <w:t xml:space="preserve"> (N=7)</w:t>
            </w:r>
          </w:p>
          <w:p w14:paraId="18A82A50" w14:textId="149FA1B9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on-</w:t>
            </w:r>
            <w:r w:rsidR="004D340A" w:rsidRPr="00A441E7">
              <w:rPr>
                <w:rFonts w:ascii="Times New Roman" w:hAnsi="Times New Roman" w:cs="Times New Roman"/>
              </w:rPr>
              <w:t>Indigenous</w:t>
            </w:r>
            <w:r w:rsidRPr="00A441E7">
              <w:rPr>
                <w:rFonts w:ascii="Times New Roman" w:hAnsi="Times New Roman" w:cs="Times New Roman"/>
              </w:rPr>
              <w:t xml:space="preserve"> (N=44)</w:t>
            </w:r>
          </w:p>
          <w:p w14:paraId="066C0D37" w14:textId="1C359EBD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etropolitan (N=47)</w:t>
            </w:r>
          </w:p>
          <w:p w14:paraId="7A43BBC3" w14:textId="77CB779E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ural/regional (N=4)</w:t>
            </w:r>
          </w:p>
          <w:p w14:paraId="13871E4E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esidential care (N=12)</w:t>
            </w:r>
          </w:p>
          <w:p w14:paraId="0AF93699" w14:textId="53B8E202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ster care (N=39)</w:t>
            </w:r>
          </w:p>
        </w:tc>
        <w:tc>
          <w:tcPr>
            <w:tcW w:w="2367" w:type="dxa"/>
          </w:tcPr>
          <w:p w14:paraId="15B04B59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27475EEA" w14:textId="77777777" w:rsidR="0040620C" w:rsidRPr="00A441E7" w:rsidRDefault="0040620C" w:rsidP="0040620C">
            <w:pPr>
              <w:rPr>
                <w:rFonts w:ascii="Times New Roman" w:hAnsi="Times New Roman" w:cs="Times New Roman"/>
              </w:rPr>
            </w:pPr>
          </w:p>
        </w:tc>
      </w:tr>
      <w:tr w:rsidR="00430082" w:rsidRPr="00A441E7" w14:paraId="2151CA78" w14:textId="77777777" w:rsidTr="00217D58">
        <w:tc>
          <w:tcPr>
            <w:tcW w:w="2598" w:type="dxa"/>
          </w:tcPr>
          <w:p w14:paraId="3E229026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Views on what makes a “good” foster carer</w:t>
            </w:r>
          </w:p>
        </w:tc>
        <w:tc>
          <w:tcPr>
            <w:tcW w:w="2023" w:type="dxa"/>
          </w:tcPr>
          <w:p w14:paraId="4F00CB75" w14:textId="19126A6D" w:rsidR="00430082" w:rsidRPr="00A441E7" w:rsidRDefault="00430082" w:rsidP="00D33A3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D33A3D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Daly W&lt;/Author&gt;&lt;Year&gt;2009&lt;/Year&gt;&lt;RecNum&gt;21&lt;/RecNum&gt;&lt;DisplayText&gt;Daly W (2009)&lt;/DisplayText&gt;&lt;record&gt;&lt;rec-number&gt;21&lt;/rec-number&gt;&lt;foreign-keys&gt;&lt;key app="EN" db-id="ffw5fsvd2za5rdetrvzvsp2qv2zvf0epdwta" timestamp="1525234477"&gt;21&lt;/key&gt;&lt;/foreign-keys&gt;&lt;ref-type name="Journal Article"&gt;17&lt;/ref-type&gt;&lt;contributors&gt;&lt;authors&gt;&lt;author&gt;Daly W,&lt;/author&gt;&lt;/authors&gt;&lt;/contributors&gt;&lt;titles&gt;&lt;title&gt;‘‘Adding their flavour to the mix’’: Involving children and young people in care in research design&lt;/title&gt;&lt;secondary-title&gt;Australian Social Work&lt;/secondary-title&gt;&lt;/titles&gt;&lt;periodical&gt;&lt;full-title&gt;Australian Social Work&lt;/full-title&gt;&lt;/periodical&gt;&lt;pages&gt;460-475&lt;/pages&gt;&lt;volume&gt;62&lt;/volume&gt;&lt;number&gt;4&lt;/number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D33A3D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Daly W (2009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6C8A368C" w14:textId="4B5E06FF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Semi-structured conversations  </w:t>
            </w:r>
            <w:r w:rsidR="004D340A" w:rsidRPr="00A441E7">
              <w:rPr>
                <w:rFonts w:ascii="Times New Roman" w:hAnsi="Times New Roman" w:cs="Times New Roman"/>
              </w:rPr>
              <w:t>F</w:t>
            </w:r>
            <w:r w:rsidRPr="00A441E7">
              <w:rPr>
                <w:rFonts w:ascii="Times New Roman" w:hAnsi="Times New Roman" w:cs="Times New Roman"/>
              </w:rPr>
              <w:t>ocus groups</w:t>
            </w:r>
          </w:p>
        </w:tc>
        <w:tc>
          <w:tcPr>
            <w:tcW w:w="1366" w:type="dxa"/>
          </w:tcPr>
          <w:p w14:paraId="0D5B7A0B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4</w:t>
            </w:r>
          </w:p>
        </w:tc>
        <w:tc>
          <w:tcPr>
            <w:tcW w:w="1366" w:type="dxa"/>
          </w:tcPr>
          <w:p w14:paraId="0965C21B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21</w:t>
            </w:r>
          </w:p>
        </w:tc>
        <w:tc>
          <w:tcPr>
            <w:tcW w:w="2717" w:type="dxa"/>
          </w:tcPr>
          <w:p w14:paraId="1FD42B93" w14:textId="77777777" w:rsidR="00B9354A" w:rsidRPr="00A441E7" w:rsidRDefault="00B9354A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7)</w:t>
            </w:r>
          </w:p>
          <w:p w14:paraId="29986EDC" w14:textId="77777777" w:rsidR="00B9354A" w:rsidRPr="00A441E7" w:rsidRDefault="00B9354A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7)</w:t>
            </w:r>
          </w:p>
          <w:p w14:paraId="57E1BA33" w14:textId="4D87C77B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Participants were from a range of cultural </w:t>
            </w:r>
            <w:r w:rsidRPr="00A441E7">
              <w:rPr>
                <w:rFonts w:ascii="Times New Roman" w:hAnsi="Times New Roman" w:cs="Times New Roman"/>
              </w:rPr>
              <w:lastRenderedPageBreak/>
              <w:t xml:space="preserve">backgrounds including </w:t>
            </w:r>
            <w:r w:rsidR="004D340A" w:rsidRPr="00A441E7">
              <w:rPr>
                <w:rFonts w:ascii="Times New Roman" w:hAnsi="Times New Roman" w:cs="Times New Roman"/>
              </w:rPr>
              <w:t>Indigenous</w:t>
            </w:r>
            <w:r w:rsidRPr="00A441E7">
              <w:rPr>
                <w:rFonts w:ascii="Times New Roman" w:hAnsi="Times New Roman" w:cs="Times New Roman"/>
              </w:rPr>
              <w:t>, and Australian South Sea Islander</w:t>
            </w:r>
          </w:p>
        </w:tc>
        <w:tc>
          <w:tcPr>
            <w:tcW w:w="2367" w:type="dxa"/>
          </w:tcPr>
          <w:p w14:paraId="09B10CEC" w14:textId="77777777" w:rsidR="00B9354A" w:rsidRPr="00A441E7" w:rsidRDefault="00381219" w:rsidP="00430082">
            <w:pPr>
              <w:rPr>
                <w:rFonts w:ascii="Times New Roman" w:hAnsi="Times New Roman" w:cs="Times New Roman"/>
                <w:highlight w:val="yellow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 xml:space="preserve">Designing the research and choosing methods: children are consulted. </w:t>
            </w:r>
          </w:p>
          <w:p w14:paraId="68497DC4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Collecting data: children are consulted</w:t>
            </w:r>
          </w:p>
          <w:p w14:paraId="292F941C" w14:textId="71B51DA3" w:rsidR="00381219" w:rsidRPr="00A441E7" w:rsidRDefault="00381219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nalysing the data and drawing conclusions: children collaborate with adult researchers. </w:t>
            </w:r>
          </w:p>
        </w:tc>
      </w:tr>
      <w:tr w:rsidR="0042785B" w:rsidRPr="00A441E7" w14:paraId="364C198E" w14:textId="77777777" w:rsidTr="00217D58">
        <w:tc>
          <w:tcPr>
            <w:tcW w:w="2598" w:type="dxa"/>
            <w:vMerge w:val="restart"/>
          </w:tcPr>
          <w:p w14:paraId="59D11E55" w14:textId="77777777" w:rsidR="0042785B" w:rsidRPr="00A441E7" w:rsidRDefault="0042785B" w:rsidP="0040620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lastRenderedPageBreak/>
              <w:t>Young people leaving care &amp; transitioning to work</w:t>
            </w:r>
          </w:p>
        </w:tc>
        <w:tc>
          <w:tcPr>
            <w:tcW w:w="2023" w:type="dxa"/>
          </w:tcPr>
          <w:p w14:paraId="46857A52" w14:textId="1AF75275" w:rsidR="0042785B" w:rsidRPr="00A441E7" w:rsidRDefault="0042785B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Cashmore J&lt;/Author&gt;&lt;Year&gt;2007&lt;/Year&gt;&lt;RecNum&gt;103&lt;/RecNum&gt;&lt;DisplayText&gt;Cashmore J, Paxman M et al. (2007)&lt;/DisplayText&gt;&lt;record&gt;&lt;rec-number&gt;103&lt;/rec-number&gt;&lt;foreign-keys&gt;&lt;key app="EN" db-id="ffw5fsvd2za5rdetrvzvsp2qv2zvf0epdwta" timestamp="1527722111"&gt;103&lt;/key&gt;&lt;/foreign-keys&gt;&lt;ref-type name="Journal Article"&gt;17&lt;/ref-type&gt;&lt;contributors&gt;&lt;authors&gt;&lt;author&gt;Cashmore J, &lt;/author&gt;&lt;author&gt;Paxman M, &lt;/author&gt;&lt;author&gt;Townsend M,&lt;/author&gt;&lt;/authors&gt;&lt;/contributors&gt;&lt;titles&gt;&lt;title&gt;The educational outcomes of young people 4-5 years after leaving care: An Australian perspective&lt;/title&gt;&lt;secondary-title&gt;Adoption and Fostering&lt;/secondary-title&gt;&lt;/titles&gt;&lt;periodical&gt;&lt;full-title&gt;Adoption and Fostering&lt;/full-title&gt;&lt;/periodical&gt;&lt;pages&gt;50-61&lt;/pages&gt;&lt;volume&gt;31&lt;/volume&gt;&lt;number&gt;10&lt;/number&gt;&lt;dates&gt;&lt;year&gt;2007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Cashmore J, Paxman M et al. (2007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</w:p>
        </w:tc>
        <w:tc>
          <w:tcPr>
            <w:tcW w:w="2159" w:type="dxa"/>
          </w:tcPr>
          <w:p w14:paraId="09B274A8" w14:textId="77777777" w:rsidR="0042785B" w:rsidRPr="00A441E7" w:rsidRDefault="0042785B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366" w:type="dxa"/>
          </w:tcPr>
          <w:p w14:paraId="1E3214D8" w14:textId="77777777" w:rsidR="0042785B" w:rsidRPr="00A441E7" w:rsidRDefault="0042785B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7</w:t>
            </w:r>
          </w:p>
        </w:tc>
        <w:tc>
          <w:tcPr>
            <w:tcW w:w="1366" w:type="dxa"/>
          </w:tcPr>
          <w:p w14:paraId="025664B6" w14:textId="77777777" w:rsidR="0042785B" w:rsidRPr="00A441E7" w:rsidRDefault="0042785B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18</w:t>
            </w:r>
          </w:p>
        </w:tc>
        <w:tc>
          <w:tcPr>
            <w:tcW w:w="2717" w:type="dxa"/>
          </w:tcPr>
          <w:p w14:paraId="47623D1C" w14:textId="77777777" w:rsidR="0042785B" w:rsidRPr="00A441E7" w:rsidRDefault="0042785B" w:rsidP="0040620C">
            <w:pPr>
              <w:pStyle w:val="NormalWeb"/>
              <w:spacing w:before="0" w:beforeAutospacing="0" w:after="0" w:afterAutospacing="0"/>
              <w:rPr>
                <w:sz w:val="22"/>
                <w:szCs w:val="22"/>
              </w:rPr>
            </w:pPr>
            <w:r w:rsidRPr="00A441E7">
              <w:rPr>
                <w:sz w:val="22"/>
                <w:szCs w:val="22"/>
              </w:rPr>
              <w:t>Female (N=29)</w:t>
            </w:r>
          </w:p>
          <w:p w14:paraId="1ECF2E59" w14:textId="77777777" w:rsidR="0042785B" w:rsidRPr="00A441E7" w:rsidRDefault="0042785B" w:rsidP="0040620C">
            <w:pPr>
              <w:pStyle w:val="NormalWeb"/>
              <w:spacing w:before="0" w:beforeAutospacing="0" w:after="0" w:afterAutospacing="0"/>
              <w:rPr>
                <w:sz w:val="22"/>
                <w:szCs w:val="22"/>
              </w:rPr>
            </w:pPr>
            <w:r w:rsidRPr="00A441E7">
              <w:rPr>
                <w:sz w:val="22"/>
                <w:szCs w:val="22"/>
              </w:rPr>
              <w:t xml:space="preserve">Male (N=18)  </w:t>
            </w:r>
          </w:p>
          <w:p w14:paraId="0D31C847" w14:textId="77777777" w:rsidR="0042785B" w:rsidRPr="00A441E7" w:rsidRDefault="0042785B" w:rsidP="0040620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67" w:type="dxa"/>
          </w:tcPr>
          <w:p w14:paraId="4005B70C" w14:textId="5741028E" w:rsidR="0042785B" w:rsidRPr="00A441E7" w:rsidRDefault="0042785B" w:rsidP="0040620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2785B" w:rsidRPr="00A441E7" w14:paraId="739D7003" w14:textId="77777777" w:rsidTr="00217D58">
        <w:tc>
          <w:tcPr>
            <w:tcW w:w="2598" w:type="dxa"/>
            <w:vMerge/>
          </w:tcPr>
          <w:p w14:paraId="207D4065" w14:textId="77777777" w:rsidR="0042785B" w:rsidRPr="00A441E7" w:rsidRDefault="0042785B" w:rsidP="00F9391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2023" w:type="dxa"/>
          </w:tcPr>
          <w:p w14:paraId="001C1413" w14:textId="76D3AA75" w:rsidR="0042785B" w:rsidRPr="00A441E7" w:rsidRDefault="0042785B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Cashmore J&lt;/Author&gt;&lt;Year&gt;2006&lt;/Year&gt;&lt;RecNum&gt;37&lt;/RecNum&gt;&lt;DisplayText&gt;Cashmore J and Paxman M (2006)&lt;/DisplayText&gt;&lt;record&gt;&lt;rec-number&gt;37&lt;/rec-number&gt;&lt;foreign-keys&gt;&lt;key app="EN" db-id="ffw5fsvd2za5rdetrvzvsp2qv2zvf0epdwta" timestamp="1525234808"&gt;37&lt;/key&gt;&lt;/foreign-keys&gt;&lt;ref-type name="Journal Article"&gt;17&lt;/ref-type&gt;&lt;contributors&gt;&lt;authors&gt;&lt;author&gt;Cashmore J,&lt;/author&gt;&lt;author&gt;Paxman M,&lt;/author&gt;&lt;/authors&gt;&lt;/contributors&gt;&lt;titles&gt;&lt;title&gt;Predicting after-care outcomes: The importance of &amp;quot;felt&amp;quot; security&lt;/title&gt;&lt;secondary-title&gt;Child and Family Social Work&lt;/secondary-title&gt;&lt;/titles&gt;&lt;periodical&gt;&lt;full-title&gt;Child and Family Social Work&lt;/full-title&gt;&lt;/periodical&gt;&lt;pages&gt;232-241&lt;/pages&gt;&lt;volume&gt;11&lt;/volume&gt;&lt;section&gt;  &lt;/section&gt;&lt;dates&gt;&lt;year&gt;2006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Cashmore J and Paxman M (2006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503AC4EA" w14:textId="77777777" w:rsidR="0042785B" w:rsidRPr="00A441E7" w:rsidRDefault="0042785B" w:rsidP="00F9391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 series of four semi-structured interviews conducted over time</w:t>
            </w:r>
          </w:p>
        </w:tc>
        <w:tc>
          <w:tcPr>
            <w:tcW w:w="1366" w:type="dxa"/>
          </w:tcPr>
          <w:p w14:paraId="79A11EB2" w14:textId="77777777" w:rsidR="0042785B" w:rsidRPr="00A441E7" w:rsidRDefault="0042785B" w:rsidP="00F9391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7</w:t>
            </w:r>
          </w:p>
        </w:tc>
        <w:tc>
          <w:tcPr>
            <w:tcW w:w="1366" w:type="dxa"/>
          </w:tcPr>
          <w:p w14:paraId="35238B26" w14:textId="77777777" w:rsidR="0042785B" w:rsidRPr="00A441E7" w:rsidRDefault="0042785B" w:rsidP="00F9391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18</w:t>
            </w:r>
          </w:p>
        </w:tc>
        <w:tc>
          <w:tcPr>
            <w:tcW w:w="2717" w:type="dxa"/>
          </w:tcPr>
          <w:p w14:paraId="2F9E0DA4" w14:textId="77777777" w:rsidR="0042785B" w:rsidRPr="00A441E7" w:rsidRDefault="0042785B" w:rsidP="00F9391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9)</w:t>
            </w:r>
          </w:p>
          <w:p w14:paraId="5D7E2870" w14:textId="77777777" w:rsidR="0042785B" w:rsidRPr="00A441E7" w:rsidRDefault="0042785B" w:rsidP="00F9391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8)</w:t>
            </w:r>
          </w:p>
          <w:p w14:paraId="4BE2450D" w14:textId="77777777" w:rsidR="0042785B" w:rsidRPr="00A441E7" w:rsidRDefault="0042785B" w:rsidP="00F9391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wo young Indigenous women were specifically mentioned (there could have been more)</w:t>
            </w:r>
          </w:p>
        </w:tc>
        <w:tc>
          <w:tcPr>
            <w:tcW w:w="2367" w:type="dxa"/>
          </w:tcPr>
          <w:p w14:paraId="427FE0EF" w14:textId="77777777" w:rsidR="0042785B" w:rsidRPr="00A441E7" w:rsidRDefault="0042785B" w:rsidP="00F9391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3EE5092A" w14:textId="77777777" w:rsidR="0042785B" w:rsidRPr="00A441E7" w:rsidRDefault="0042785B" w:rsidP="00F93917">
            <w:pPr>
              <w:rPr>
                <w:rFonts w:ascii="Times New Roman" w:hAnsi="Times New Roman" w:cs="Times New Roman"/>
              </w:rPr>
            </w:pPr>
          </w:p>
        </w:tc>
      </w:tr>
      <w:tr w:rsidR="0042785B" w:rsidRPr="00A441E7" w14:paraId="18EBF8B8" w14:textId="77777777" w:rsidTr="00217D58">
        <w:tc>
          <w:tcPr>
            <w:tcW w:w="2598" w:type="dxa"/>
            <w:vMerge/>
          </w:tcPr>
          <w:p w14:paraId="79DF2889" w14:textId="77777777" w:rsidR="0042785B" w:rsidRPr="00A441E7" w:rsidRDefault="0042785B" w:rsidP="0042785B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2023" w:type="dxa"/>
          </w:tcPr>
          <w:p w14:paraId="0122FCF2" w14:textId="19595E28" w:rsidR="0042785B" w:rsidRPr="00A441E7" w:rsidRDefault="0042785B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Tilbury C&lt;/Author&gt;&lt;Year&gt;2009&lt;/Year&gt;&lt;RecNum&gt;105&lt;/RecNum&gt;&lt;DisplayText&gt;Tilbury C, Buys N et al. (2009)&lt;/DisplayText&gt;&lt;record&gt;&lt;rec-number&gt;105&lt;/rec-number&gt;&lt;foreign-keys&gt;&lt;key app="EN" db-id="ffw5fsvd2za5rdetrvzvsp2qv2zvf0epdwta" timestamp="1527727081"&gt;105&lt;/key&gt;&lt;/foreign-keys&gt;&lt;ref-type name="Journal Article"&gt;17&lt;/ref-type&gt;&lt;contributors&gt;&lt;authors&gt;&lt;author&gt;Tilbury C,&lt;/author&gt;&lt;author&gt;Buys N,&lt;/author&gt;&lt;author&gt;Creed P,&lt;/author&gt;&lt;/authors&gt;&lt;/contributors&gt;&lt;titles&gt;&lt;title&gt;Perspectives of young people in care about their school-to-work transition&lt;/title&gt;&lt;secondary-title&gt;Australian Social Work&lt;/secondary-title&gt;&lt;/titles&gt;&lt;periodical&gt;&lt;full-title&gt;Australian Social Work&lt;/full-title&gt;&lt;/periodical&gt;&lt;pages&gt;476-490&lt;/pages&gt;&lt;volume&gt;62&lt;/volume&gt;&lt;number&gt;4&lt;/number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Tilbury C, Buys N et al. (2009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364E760E" w14:textId="77777777" w:rsidR="0042785B" w:rsidRPr="00A441E7" w:rsidRDefault="0042785B" w:rsidP="0042785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366" w:type="dxa"/>
          </w:tcPr>
          <w:p w14:paraId="7B13BC05" w14:textId="77777777" w:rsidR="0042785B" w:rsidRPr="00A441E7" w:rsidRDefault="0042785B" w:rsidP="0042785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4</w:t>
            </w:r>
          </w:p>
        </w:tc>
        <w:tc>
          <w:tcPr>
            <w:tcW w:w="1366" w:type="dxa"/>
          </w:tcPr>
          <w:p w14:paraId="3F20F551" w14:textId="77777777" w:rsidR="0042785B" w:rsidRPr="00A441E7" w:rsidRDefault="0042785B" w:rsidP="0042785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4-20</w:t>
            </w:r>
          </w:p>
        </w:tc>
        <w:tc>
          <w:tcPr>
            <w:tcW w:w="2717" w:type="dxa"/>
          </w:tcPr>
          <w:p w14:paraId="0A7F7891" w14:textId="77777777" w:rsidR="004D340A" w:rsidRPr="00A441E7" w:rsidRDefault="004D340A" w:rsidP="0042785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5)</w:t>
            </w:r>
          </w:p>
          <w:p w14:paraId="6E6FF4AC" w14:textId="784F04FE" w:rsidR="0042785B" w:rsidRPr="00A441E7" w:rsidRDefault="0042785B" w:rsidP="0042785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9)</w:t>
            </w:r>
          </w:p>
          <w:p w14:paraId="580A58ED" w14:textId="7A0D33DE" w:rsidR="0042785B" w:rsidRPr="00A441E7" w:rsidRDefault="0042785B" w:rsidP="0042785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67" w:type="dxa"/>
          </w:tcPr>
          <w:p w14:paraId="20027269" w14:textId="2BCC3308" w:rsidR="0042785B" w:rsidRPr="00A441E7" w:rsidRDefault="00FB46BC" w:rsidP="0042785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30082" w:rsidRPr="00A441E7" w14:paraId="43737657" w14:textId="77777777" w:rsidTr="002E15D6">
        <w:tc>
          <w:tcPr>
            <w:tcW w:w="14596" w:type="dxa"/>
            <w:gridSpan w:val="7"/>
          </w:tcPr>
          <w:p w14:paraId="2FB164C4" w14:textId="57E8428A" w:rsidR="00430082" w:rsidRPr="00A441E7" w:rsidRDefault="00852212" w:rsidP="0085221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FAMILY DISPUTE RESOLUTION AND COURTS AND FAMILY LAW</w:t>
            </w:r>
          </w:p>
        </w:tc>
      </w:tr>
      <w:tr w:rsidR="00430082" w:rsidRPr="00A441E7" w14:paraId="54D1F4BE" w14:textId="77777777" w:rsidTr="00217D58">
        <w:tc>
          <w:tcPr>
            <w:tcW w:w="2598" w:type="dxa"/>
          </w:tcPr>
          <w:p w14:paraId="3F8FB7DB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>Children and divorce</w:t>
            </w:r>
          </w:p>
        </w:tc>
        <w:tc>
          <w:tcPr>
            <w:tcW w:w="2023" w:type="dxa"/>
          </w:tcPr>
          <w:p w14:paraId="078D14A5" w14:textId="090DAC15" w:rsidR="00430082" w:rsidRPr="00A441E7" w:rsidRDefault="00430082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Bagshaw D&lt;/Author&gt;&lt;Year&gt;2007&lt;/Year&gt;&lt;RecNum&gt;33&lt;/RecNum&gt;&lt;DisplayText&gt;Bagshaw D (2007)&lt;/DisplayText&gt;&lt;record&gt;&lt;rec-number&gt;33&lt;/rec-number&gt;&lt;foreign-keys&gt;&lt;key app="EN" db-id="ffw5fsvd2za5rdetrvzvsp2qv2zvf0epdwta" timestamp="1525234728"&gt;33&lt;/key&gt;&lt;/foreign-keys&gt;&lt;ref-type name="Journal Article"&gt;17&lt;/ref-type&gt;&lt;contributors&gt;&lt;authors&gt;&lt;author&gt;Bagshaw D,&lt;/author&gt;&lt;/authors&gt;&lt;/contributors&gt;&lt;titles&gt;&lt;title&gt;Reshaping responses to children when parents ar separating: Hearing children&amp;apos;s voices in the transition&lt;/title&gt;&lt;secondary-title&gt;Australian Social Work&lt;/secondary-title&gt;&lt;/titles&gt;&lt;periodical&gt;&lt;full-title&gt;Australian Social Work&lt;/full-title&gt;&lt;/periodical&gt;&lt;pages&gt;450-465&lt;/pages&gt;&lt;volume&gt;60&lt;/volume&gt;&lt;number&gt;4&lt;/number&gt;&lt;dates&gt;&lt;year&gt;2007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Bagshaw D (2007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4A5DA760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elephone interviews</w:t>
            </w:r>
          </w:p>
        </w:tc>
        <w:tc>
          <w:tcPr>
            <w:tcW w:w="1366" w:type="dxa"/>
          </w:tcPr>
          <w:p w14:paraId="05EAF8E0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9</w:t>
            </w:r>
          </w:p>
        </w:tc>
        <w:tc>
          <w:tcPr>
            <w:tcW w:w="1366" w:type="dxa"/>
          </w:tcPr>
          <w:p w14:paraId="225A6B8A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9</w:t>
            </w:r>
          </w:p>
        </w:tc>
        <w:tc>
          <w:tcPr>
            <w:tcW w:w="2717" w:type="dxa"/>
          </w:tcPr>
          <w:p w14:paraId="01DC4F86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0)</w:t>
            </w:r>
          </w:p>
          <w:p w14:paraId="7BE3789B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9)</w:t>
            </w:r>
          </w:p>
          <w:p w14:paraId="6096C39A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etropolitan (N=16)</w:t>
            </w:r>
          </w:p>
          <w:p w14:paraId="12DACE14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ural (N=3)</w:t>
            </w:r>
          </w:p>
          <w:p w14:paraId="6F2094A7" w14:textId="0A23B6E3" w:rsidR="00430082" w:rsidRPr="00A441E7" w:rsidRDefault="00B84C05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digenous </w:t>
            </w:r>
            <w:r w:rsidR="00430082" w:rsidRPr="00A441E7">
              <w:rPr>
                <w:rFonts w:ascii="Times New Roman" w:hAnsi="Times New Roman" w:cs="Times New Roman"/>
              </w:rPr>
              <w:t>(N=2)</w:t>
            </w:r>
          </w:p>
        </w:tc>
        <w:tc>
          <w:tcPr>
            <w:tcW w:w="2367" w:type="dxa"/>
          </w:tcPr>
          <w:p w14:paraId="4FF3BE22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30082" w:rsidRPr="00A441E7" w14:paraId="01B33A27" w14:textId="77777777" w:rsidTr="00217D58">
        <w:tc>
          <w:tcPr>
            <w:tcW w:w="2598" w:type="dxa"/>
            <w:vMerge w:val="restart"/>
          </w:tcPr>
          <w:p w14:paraId="15A7076D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>Conflict/dispute resolution &amp; mediation</w:t>
            </w:r>
          </w:p>
          <w:p w14:paraId="43D49160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023" w:type="dxa"/>
          </w:tcPr>
          <w:p w14:paraId="4CD9F33B" w14:textId="5E773F06" w:rsidR="00430082" w:rsidRPr="00A441E7" w:rsidRDefault="00430082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Graham A&lt;/Author&gt;&lt;Year&gt;2010&lt;/Year&gt;&lt;RecNum&gt;44&lt;/RecNum&gt;&lt;DisplayText&gt;Graham A and Fitzgerald R (2010)&lt;/DisplayText&gt;&lt;record&gt;&lt;rec-number&gt;44&lt;/rec-number&gt;&lt;foreign-keys&gt;&lt;key app="EN" db-id="ffw5fsvd2za5rdetrvzvsp2qv2zvf0epdwta" timestamp="1525237134"&gt;44&lt;/key&gt;&lt;/foreign-keys&gt;&lt;ref-type name="Journal Article"&gt;17&lt;/ref-type&gt;&lt;contributors&gt;&lt;authors&gt;&lt;author&gt;Graham A,&lt;/author&gt;&lt;author&gt;Fitzgerald R,&lt;/author&gt;&lt;/authors&gt;&lt;/contributors&gt;&lt;titles&gt;&lt;title&gt;Exploring the promises and possibilities for children&amp;apos;s participation in Family Relationship Centres&lt;/title&gt;&lt;secondary-title&gt;Family Matters&lt;/secondary-title&gt;&lt;/titles&gt;&lt;periodical&gt;&lt;full-title&gt;Family Matters&lt;/full-title&gt;&lt;/periodical&gt;&lt;pages&gt;53-60&lt;/pages&gt;&lt;volume&gt;84&lt;/volume&gt;&lt;dates&gt;&lt;year&gt;2010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Graham A and Fitzgerald R (2010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6054F2BA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  <w:p w14:paraId="35F0B0AC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 seeking feedback of findings</w:t>
            </w:r>
          </w:p>
        </w:tc>
        <w:tc>
          <w:tcPr>
            <w:tcW w:w="1366" w:type="dxa"/>
          </w:tcPr>
          <w:p w14:paraId="6DB68DEC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2</w:t>
            </w:r>
          </w:p>
        </w:tc>
        <w:tc>
          <w:tcPr>
            <w:tcW w:w="1366" w:type="dxa"/>
          </w:tcPr>
          <w:p w14:paraId="0F6F95F7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7-18</w:t>
            </w:r>
          </w:p>
        </w:tc>
        <w:tc>
          <w:tcPr>
            <w:tcW w:w="2717" w:type="dxa"/>
          </w:tcPr>
          <w:p w14:paraId="46D8E8B1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6)</w:t>
            </w:r>
          </w:p>
          <w:p w14:paraId="0A639E7A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6)</w:t>
            </w:r>
          </w:p>
        </w:tc>
        <w:tc>
          <w:tcPr>
            <w:tcW w:w="2367" w:type="dxa"/>
          </w:tcPr>
          <w:p w14:paraId="2AC36F6F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2696C93F" w14:textId="77777777" w:rsidR="00430082" w:rsidRPr="00A441E7" w:rsidRDefault="00381219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alysing the data and drawing conclusions: children are consulted</w:t>
            </w:r>
          </w:p>
        </w:tc>
      </w:tr>
      <w:tr w:rsidR="00430082" w:rsidRPr="00A441E7" w14:paraId="00F880FE" w14:textId="77777777" w:rsidTr="00217D58">
        <w:tc>
          <w:tcPr>
            <w:tcW w:w="2598" w:type="dxa"/>
            <w:vMerge/>
          </w:tcPr>
          <w:p w14:paraId="53CA897D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023" w:type="dxa"/>
          </w:tcPr>
          <w:p w14:paraId="1C095768" w14:textId="07F210CF" w:rsidR="00430082" w:rsidRPr="00A441E7" w:rsidRDefault="00430082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Henry P&lt;/Author&gt;&lt;Year&gt;2012&lt;/Year&gt;&lt;RecNum&gt;39&lt;/RecNum&gt;&lt;DisplayText&gt;Henry P and Hamilton K (2012)&lt;/DisplayText&gt;&lt;record&gt;&lt;rec-number&gt;39&lt;/rec-number&gt;&lt;foreign-keys&gt;&lt;key app="EN" db-id="ffw5fsvd2za5rdetrvzvsp2qv2zvf0epdwta" timestamp="1525234840"&gt;39&lt;/key&gt;&lt;/foreign-keys&gt;&lt;ref-type name="Journal Article"&gt;17&lt;/ref-type&gt;&lt;contributors&gt;&lt;authors&gt;&lt;author&gt;Henry P,&lt;/author&gt;&lt;author&gt;Hamilton K,&lt;/author&gt;&lt;/authors&gt;&lt;/contributors&gt;&lt;titles&gt;&lt;title&gt;The inclusion of children in family dispute resolution in Australia: Balancing welfare verus rights principles&lt;/title&gt;&lt;secondary-title&gt;International Journal of Children&amp;apos;s Rights&lt;/secondary-title&gt;&lt;/titles&gt;&lt;periodical&gt;&lt;full-title&gt;International Journal of Children&amp;apos;s Rights&lt;/full-title&gt;&lt;/periodical&gt;&lt;pages&gt;584-602&lt;/pages&gt;&lt;volume&gt;20&lt;/volume&gt;&lt;dates&gt;&lt;year&gt;2012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Henry P and Hamilton K (2012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2D6AF6D7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  <w:p w14:paraId="7B8C6993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66" w:type="dxa"/>
          </w:tcPr>
          <w:p w14:paraId="54BB1394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4</w:t>
            </w:r>
          </w:p>
        </w:tc>
        <w:tc>
          <w:tcPr>
            <w:tcW w:w="1366" w:type="dxa"/>
          </w:tcPr>
          <w:p w14:paraId="27EAF341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6-17</w:t>
            </w:r>
          </w:p>
        </w:tc>
        <w:tc>
          <w:tcPr>
            <w:tcW w:w="2717" w:type="dxa"/>
          </w:tcPr>
          <w:p w14:paraId="7B82B9F5" w14:textId="6CC603E2" w:rsidR="00430082" w:rsidRPr="00A441E7" w:rsidRDefault="0085221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367" w:type="dxa"/>
          </w:tcPr>
          <w:p w14:paraId="62696946" w14:textId="07E24920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30082" w:rsidRPr="00A441E7" w14:paraId="68827179" w14:textId="77777777" w:rsidTr="00217D58">
        <w:tc>
          <w:tcPr>
            <w:tcW w:w="2598" w:type="dxa"/>
            <w:vMerge/>
          </w:tcPr>
          <w:p w14:paraId="58794C97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23" w:type="dxa"/>
          </w:tcPr>
          <w:p w14:paraId="407C1F2A" w14:textId="21237AC7" w:rsidR="00430082" w:rsidRPr="00A441E7" w:rsidRDefault="00430082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McIntosh J&lt;/Author&gt;&lt;Year&gt;2008&lt;/Year&gt;&lt;RecNum&gt;40&lt;/RecNum&gt;&lt;DisplayText&gt;McIntosh J, Wells Y et al. (2008)&lt;/DisplayText&gt;&lt;record&gt;&lt;rec-number&gt;40&lt;/rec-number&gt;&lt;foreign-keys&gt;&lt;key app="EN" db-id="ffw5fsvd2za5rdetrvzvsp2qv2zvf0epdwta" timestamp="1525234863"&gt;40&lt;/key&gt;&lt;/foreign-keys&gt;&lt;ref-type name="Journal Article"&gt;17&lt;/ref-type&gt;&lt;contributors&gt;&lt;authors&gt;&lt;author&gt;McIntosh J,&lt;/author&gt;&lt;author&gt;Wells Y,&lt;/author&gt;&lt;author&gt;Smyth B,&lt;/author&gt;&lt;author&gt;Long C,&lt;/author&gt;&lt;/authors&gt;&lt;/contributors&gt;&lt;titles&gt;&lt;title&gt;Child focused and child-inclusive divorce mediation: Comparative outcomes from a prospective study of postseparation adjustment&lt;/title&gt;&lt;secondary-title&gt;Family Court Review&lt;/secondary-title&gt;&lt;/titles&gt;&lt;periodical&gt;&lt;full-title&gt;Family Court Review&lt;/full-title&gt;&lt;/periodical&gt;&lt;pages&gt;105-124&lt;/pages&gt;&lt;volume&gt;46&lt;/volume&gt;&lt;number&gt;1&lt;/number&gt;&lt;dates&gt;&lt;year&gt;2008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McIntosh J, Wells Y et al. (2008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74C4592F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Structured one-on-one play-style interview at intake </w:t>
            </w:r>
            <w:r w:rsidRPr="00A441E7">
              <w:rPr>
                <w:rFonts w:ascii="Times New Roman" w:hAnsi="Times New Roman" w:cs="Times New Roman"/>
              </w:rPr>
              <w:lastRenderedPageBreak/>
              <w:t>with 2 follow-up interviews</w:t>
            </w:r>
          </w:p>
          <w:p w14:paraId="2B9E527E" w14:textId="491972CD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rojective techniques</w:t>
            </w:r>
          </w:p>
          <w:p w14:paraId="73CF6D55" w14:textId="77777777" w:rsidR="00430082" w:rsidRPr="00A441E7" w:rsidRDefault="00070A9B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ssessment instruments</w:t>
            </w:r>
          </w:p>
        </w:tc>
        <w:tc>
          <w:tcPr>
            <w:tcW w:w="1366" w:type="dxa"/>
          </w:tcPr>
          <w:p w14:paraId="77A2539B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N=174</w:t>
            </w:r>
          </w:p>
        </w:tc>
        <w:tc>
          <w:tcPr>
            <w:tcW w:w="1366" w:type="dxa"/>
          </w:tcPr>
          <w:p w14:paraId="296E59B8" w14:textId="59F76342" w:rsidR="00430082" w:rsidRPr="00A441E7" w:rsidRDefault="0085221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  <w:r w:rsidR="00430082" w:rsidRPr="00A441E7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717" w:type="dxa"/>
          </w:tcPr>
          <w:p w14:paraId="0974BDCA" w14:textId="44F08103" w:rsidR="00430082" w:rsidRPr="00A441E7" w:rsidRDefault="0085221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367" w:type="dxa"/>
          </w:tcPr>
          <w:p w14:paraId="5EA1AEF8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7BC24FF5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</w:p>
        </w:tc>
      </w:tr>
      <w:tr w:rsidR="00430082" w:rsidRPr="00A441E7" w14:paraId="791AA761" w14:textId="77777777" w:rsidTr="00217D58">
        <w:tc>
          <w:tcPr>
            <w:tcW w:w="2598" w:type="dxa"/>
            <w:vMerge/>
          </w:tcPr>
          <w:p w14:paraId="6F481861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23" w:type="dxa"/>
          </w:tcPr>
          <w:p w14:paraId="3BDC30E2" w14:textId="4C0783E6" w:rsidR="00430082" w:rsidRPr="00A441E7" w:rsidRDefault="00430082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Parkinson P&lt;/Author&gt;&lt;Year&gt;2018&lt;/Year&gt;&lt;RecNum&gt;41&lt;/RecNum&gt;&lt;DisplayText&gt;Parkinson P and Cashmore J (2018)&lt;/DisplayText&gt;&lt;record&gt;&lt;rec-number&gt;41&lt;/rec-number&gt;&lt;foreign-keys&gt;&lt;key app="EN" db-id="ffw5fsvd2za5rdetrvzvsp2qv2zvf0epdwta" timestamp="1525234881"&gt;41&lt;/key&gt;&lt;/foreign-keys&gt;&lt;ref-type name="Journal Article"&gt;17&lt;/ref-type&gt;&lt;contributors&gt;&lt;authors&gt;&lt;author&gt;Parkinson P,&lt;/author&gt;&lt;author&gt;Cashmore J,&lt;/author&gt;&lt;/authors&gt;&lt;/contributors&gt;&lt;titles&gt;&lt;title&gt;Relocation and the indissolubility of parenthood&lt;/title&gt;&lt;secondary-title&gt;Journal of Child Custody&lt;/secondary-title&gt;&lt;/titles&gt;&lt;periodical&gt;&lt;full-title&gt;Journal of Child Custody&lt;/full-title&gt;&lt;/periodical&gt;&lt;pages&gt;76-92&lt;/pages&gt;&lt;volume&gt;15&lt;/volume&gt;&lt;number&gt;1&lt;/number&gt;&lt;dates&gt;&lt;year&gt;2018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Parkinson P and Cashmore J (2018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678E3D7C" w14:textId="77777777" w:rsidR="004D340A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ace-to-face interviews </w:t>
            </w:r>
          </w:p>
          <w:p w14:paraId="094C1A75" w14:textId="1D70B527" w:rsidR="00430082" w:rsidRPr="00A441E7" w:rsidRDefault="004D340A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</w:t>
            </w:r>
            <w:r w:rsidR="00430082" w:rsidRPr="00A441E7">
              <w:rPr>
                <w:rFonts w:ascii="Times New Roman" w:hAnsi="Times New Roman" w:cs="Times New Roman"/>
              </w:rPr>
              <w:t>amily sculpture</w:t>
            </w:r>
          </w:p>
          <w:p w14:paraId="546961C7" w14:textId="64505584" w:rsidR="00430082" w:rsidRPr="00A441E7" w:rsidRDefault="00122237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technique </w:t>
            </w:r>
          </w:p>
        </w:tc>
        <w:tc>
          <w:tcPr>
            <w:tcW w:w="1366" w:type="dxa"/>
          </w:tcPr>
          <w:p w14:paraId="69D8E6CF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3</w:t>
            </w:r>
          </w:p>
        </w:tc>
        <w:tc>
          <w:tcPr>
            <w:tcW w:w="1366" w:type="dxa"/>
          </w:tcPr>
          <w:p w14:paraId="411B7308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6-16</w:t>
            </w:r>
          </w:p>
        </w:tc>
        <w:tc>
          <w:tcPr>
            <w:tcW w:w="2717" w:type="dxa"/>
          </w:tcPr>
          <w:p w14:paraId="5518DFF5" w14:textId="77D05C16" w:rsidR="00430082" w:rsidRPr="00A441E7" w:rsidRDefault="0085221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367" w:type="dxa"/>
          </w:tcPr>
          <w:p w14:paraId="3654A2FB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67FD3D04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</w:p>
        </w:tc>
      </w:tr>
      <w:tr w:rsidR="001F0378" w:rsidRPr="00A441E7" w14:paraId="561DFE19" w14:textId="77777777" w:rsidTr="00217D58">
        <w:tc>
          <w:tcPr>
            <w:tcW w:w="2598" w:type="dxa"/>
            <w:vMerge w:val="restart"/>
          </w:tcPr>
          <w:p w14:paraId="0E9427C8" w14:textId="77777777" w:rsidR="001F0378" w:rsidRPr="00A441E7" w:rsidRDefault="001F0378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>Participation in decision-making processes</w:t>
            </w:r>
          </w:p>
          <w:p w14:paraId="64C6DABA" w14:textId="77777777" w:rsidR="001F0378" w:rsidRPr="00A441E7" w:rsidRDefault="001F0378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023" w:type="dxa"/>
          </w:tcPr>
          <w:p w14:paraId="3BC1FED1" w14:textId="12867155" w:rsidR="001F0378" w:rsidRPr="00A441E7" w:rsidRDefault="001F0378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Fitzgerald R&lt;/Author&gt;&lt;Year&gt;2011&lt;/Year&gt;&lt;RecNum&gt;38&lt;/RecNum&gt;&lt;DisplayText&gt;Fitzgerald R and Graham A (2011)&lt;/DisplayText&gt;&lt;record&gt;&lt;rec-number&gt;38&lt;/rec-number&gt;&lt;foreign-keys&gt;&lt;key app="EN" db-id="ffw5fsvd2za5rdetrvzvsp2qv2zvf0epdwta" timestamp="1525234825"&gt;38&lt;/key&gt;&lt;/foreign-keys&gt;&lt;ref-type name="Journal Article"&gt;17&lt;/ref-type&gt;&lt;contributors&gt;&lt;authors&gt;&lt;author&gt;Fitzgerald R,&lt;/author&gt;&lt;author&gt;Graham A,&lt;/author&gt;&lt;/authors&gt;&lt;/contributors&gt;&lt;titles&gt;&lt;title&gt;‘‘Something amazing I guess’’: Children’s views on having a say about supervised contact&lt;/title&gt;&lt;secondary-title&gt;Australian Social Work&lt;/secondary-title&gt;&lt;/titles&gt;&lt;periodical&gt;&lt;full-title&gt;Australian Social Work&lt;/full-title&gt;&lt;/periodical&gt;&lt;pages&gt;487-501&lt;/pages&gt;&lt;volume&gt;64&lt;/volume&gt;&lt;number&gt;4&lt;/number&gt;&lt;dates&gt;&lt;year&gt;2011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Fitzgerald R and Graham A (2011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1C596B53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, in-depth interviews</w:t>
            </w:r>
          </w:p>
        </w:tc>
        <w:tc>
          <w:tcPr>
            <w:tcW w:w="1366" w:type="dxa"/>
          </w:tcPr>
          <w:p w14:paraId="2D770900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3</w:t>
            </w:r>
          </w:p>
        </w:tc>
        <w:tc>
          <w:tcPr>
            <w:tcW w:w="1366" w:type="dxa"/>
          </w:tcPr>
          <w:p w14:paraId="4AA1012B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-13</w:t>
            </w:r>
          </w:p>
        </w:tc>
        <w:tc>
          <w:tcPr>
            <w:tcW w:w="2717" w:type="dxa"/>
          </w:tcPr>
          <w:p w14:paraId="1DB6A2FE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5)</w:t>
            </w:r>
          </w:p>
          <w:p w14:paraId="0297B1FC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8)</w:t>
            </w:r>
          </w:p>
        </w:tc>
        <w:tc>
          <w:tcPr>
            <w:tcW w:w="2367" w:type="dxa"/>
          </w:tcPr>
          <w:p w14:paraId="0ED9D71C" w14:textId="4C3EE568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1F0378" w:rsidRPr="00A441E7" w14:paraId="014D4EB8" w14:textId="77777777" w:rsidTr="00217D58">
        <w:tc>
          <w:tcPr>
            <w:tcW w:w="2598" w:type="dxa"/>
            <w:vMerge/>
          </w:tcPr>
          <w:p w14:paraId="57A9F65F" w14:textId="77777777" w:rsidR="001F0378" w:rsidRPr="00A441E7" w:rsidRDefault="001F0378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023" w:type="dxa"/>
          </w:tcPr>
          <w:p w14:paraId="2E5D8CEE" w14:textId="738121F0" w:rsidR="001F0378" w:rsidRPr="00A441E7" w:rsidRDefault="001F0378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  <w:lang w:eastAsia="en-AU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  <w:lang w:eastAsia="en-AU"/>
              </w:rPr>
              <w:instrText xml:space="preserve"> ADDIN EN.CITE &lt;EndNote&gt;&lt;Cite AuthorYear="1"&gt;&lt;Author&gt;Bessell S&lt;/Author&gt;&lt;Year&gt;2011&lt;/Year&gt;&lt;RecNum&gt;19&lt;/RecNum&gt;&lt;DisplayText&gt;Bessell S (2011)&lt;/DisplayText&gt;&lt;record&gt;&lt;rec-number&gt;19&lt;/rec-number&gt;&lt;foreign-keys&gt;&lt;key app="EN" db-id="ffw5fsvd2za5rdetrvzvsp2qv2zvf0epdwta" timestamp="1525234441"&gt;19&lt;/key&gt;&lt;/foreign-keys&gt;&lt;ref-type name="Journal Article"&gt;17&lt;/ref-type&gt;&lt;contributors&gt;&lt;authors&gt;&lt;author&gt;Bessell S,&lt;/author&gt;&lt;/authors&gt;&lt;/contributors&gt;&lt;titles&gt;&lt;title&gt;Participation in decision-making in out-of-home care in Australia: What do young people say? &lt;/title&gt;&lt;secondary-title&gt;Children and Youth Services Review&lt;/secondary-title&gt;&lt;/titles&gt;&lt;periodical&gt;&lt;full-title&gt;Children and Youth Services Review&lt;/full-title&gt;&lt;/periodical&gt;&lt;pages&gt;496-501&lt;/pages&gt;&lt;volume&gt;33&lt;/volume&gt;&lt;dates&gt;&lt;year&gt;2011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  <w:lang w:eastAsia="en-AU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  <w:lang w:eastAsia="en-AU"/>
              </w:rPr>
              <w:t>Bessell S (2011)</w:t>
            </w:r>
            <w:r w:rsidRPr="00A441E7">
              <w:rPr>
                <w:rFonts w:ascii="Times New Roman" w:hAnsi="Times New Roman" w:cs="Times New Roman"/>
                <w:color w:val="000000" w:themeColor="text1"/>
                <w:lang w:eastAsia="en-AU"/>
              </w:rPr>
              <w:fldChar w:fldCharType="end"/>
            </w:r>
          </w:p>
        </w:tc>
        <w:tc>
          <w:tcPr>
            <w:tcW w:w="2159" w:type="dxa"/>
          </w:tcPr>
          <w:p w14:paraId="55F447F2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Group discussion and/or interviews, Assessment instruments</w:t>
            </w:r>
          </w:p>
        </w:tc>
        <w:tc>
          <w:tcPr>
            <w:tcW w:w="1366" w:type="dxa"/>
          </w:tcPr>
          <w:p w14:paraId="177905AE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8</w:t>
            </w:r>
          </w:p>
        </w:tc>
        <w:tc>
          <w:tcPr>
            <w:tcW w:w="1366" w:type="dxa"/>
          </w:tcPr>
          <w:p w14:paraId="18DB93DE" w14:textId="628204CE" w:rsidR="001F0378" w:rsidRPr="00A441E7" w:rsidRDefault="0085221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  <w:r w:rsidR="001F0378" w:rsidRPr="00A441E7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717" w:type="dxa"/>
          </w:tcPr>
          <w:p w14:paraId="3AC47335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9)</w:t>
            </w:r>
          </w:p>
          <w:p w14:paraId="1D847DA4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9)</w:t>
            </w:r>
          </w:p>
        </w:tc>
        <w:tc>
          <w:tcPr>
            <w:tcW w:w="2367" w:type="dxa"/>
          </w:tcPr>
          <w:p w14:paraId="7ED4B7B1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41980D91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</w:p>
        </w:tc>
      </w:tr>
      <w:tr w:rsidR="001F0378" w:rsidRPr="00A441E7" w14:paraId="790A6BFD" w14:textId="77777777" w:rsidTr="00217D58">
        <w:tc>
          <w:tcPr>
            <w:tcW w:w="2598" w:type="dxa"/>
            <w:vMerge/>
          </w:tcPr>
          <w:p w14:paraId="0DD1908F" w14:textId="77777777" w:rsidR="001F0378" w:rsidRPr="00A441E7" w:rsidRDefault="001F0378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023" w:type="dxa"/>
            <w:shd w:val="clear" w:color="auto" w:fill="auto"/>
          </w:tcPr>
          <w:p w14:paraId="3BA37BC4" w14:textId="1A35B356" w:rsidR="001F0378" w:rsidRPr="00A441E7" w:rsidRDefault="00FB46BC" w:rsidP="00FB46BC">
            <w:pPr>
              <w:rPr>
                <w:rFonts w:ascii="Times New Roman" w:hAnsi="Times New Roman" w:cs="Times New Roman"/>
                <w:color w:val="000000" w:themeColor="text1"/>
                <w:lang w:eastAsia="en-AU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  <w:lang w:eastAsia="en-AU"/>
              </w:rPr>
              <w:fldChar w:fldCharType="begin"/>
            </w:r>
            <w:r w:rsidRPr="00A441E7">
              <w:rPr>
                <w:rFonts w:ascii="Times New Roman" w:hAnsi="Times New Roman" w:cs="Times New Roman"/>
                <w:color w:val="000000" w:themeColor="text1"/>
                <w:lang w:eastAsia="en-AU"/>
              </w:rPr>
              <w:instrText xml:space="preserve"> ADDIN EN.CITE &lt;EndNote&gt;&lt;Cite AuthorYear="1"&gt;&lt;Author&gt;Campbell&lt;/Author&gt;&lt;Year&gt;2008&lt;/Year&gt;&lt;RecNum&gt;234&lt;/RecNum&gt;&lt;DisplayText&gt;Campbell (2008)&lt;/DisplayText&gt;&lt;record&gt;&lt;rec-number&gt;234&lt;/rec-number&gt;&lt;foreign-keys&gt;&lt;key app="EN" db-id="ffw5fsvd2za5rdetrvzvsp2qv2zvf0epdwta" timestamp="1537915755"&gt;234&lt;/key&gt;&lt;/foreign-keys&gt;&lt;ref-type name="Journal Article"&gt;17&lt;/ref-type&gt;&lt;contributors&gt;&lt;authors&gt;&lt;author&gt;Campbell, A.&lt;/author&gt;&lt;/authors&gt;&lt;/contributors&gt;&lt;titles&gt;&lt;title&gt;The right to be head: Australian children’s views about their involvement in decision-making following parental separation&lt;/title&gt;&lt;secondary-title&gt;Child Care in Practice&lt;/secondary-title&gt;&lt;/titles&gt;&lt;periodical&gt;&lt;full-title&gt;Child Care in Practice&lt;/full-title&gt;&lt;/periodical&gt;&lt;pages&gt;237-255&lt;/pages&gt;&lt;volume&gt;14&lt;/volume&gt;&lt;number&gt;3&lt;/number&gt;&lt;dates&gt;&lt;year&gt;2008&lt;/year&gt;&lt;/dates&gt;&lt;urls&gt;&lt;/urls&gt;&lt;electronic-resource-num&gt;10.1080/13575270802042496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  <w:lang w:eastAsia="en-AU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  <w:color w:val="000000" w:themeColor="text1"/>
                <w:lang w:eastAsia="en-AU"/>
              </w:rPr>
              <w:t>Campbell (2008)</w:t>
            </w:r>
            <w:r w:rsidRPr="00A441E7">
              <w:rPr>
                <w:rFonts w:ascii="Times New Roman" w:hAnsi="Times New Roman" w:cs="Times New Roman"/>
                <w:color w:val="000000" w:themeColor="text1"/>
                <w:lang w:eastAsia="en-AU"/>
              </w:rPr>
              <w:fldChar w:fldCharType="end"/>
            </w:r>
          </w:p>
        </w:tc>
        <w:tc>
          <w:tcPr>
            <w:tcW w:w="2159" w:type="dxa"/>
            <w:shd w:val="clear" w:color="auto" w:fill="auto"/>
          </w:tcPr>
          <w:p w14:paraId="09CFEDED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-depth interviews</w:t>
            </w:r>
          </w:p>
        </w:tc>
        <w:tc>
          <w:tcPr>
            <w:tcW w:w="1366" w:type="dxa"/>
            <w:shd w:val="clear" w:color="auto" w:fill="auto"/>
          </w:tcPr>
          <w:p w14:paraId="08E7657B" w14:textId="2DD9E0BD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6</w:t>
            </w:r>
          </w:p>
        </w:tc>
        <w:tc>
          <w:tcPr>
            <w:tcW w:w="1366" w:type="dxa"/>
            <w:shd w:val="clear" w:color="auto" w:fill="auto"/>
          </w:tcPr>
          <w:p w14:paraId="302CE4FE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7-17</w:t>
            </w:r>
          </w:p>
        </w:tc>
        <w:tc>
          <w:tcPr>
            <w:tcW w:w="2717" w:type="dxa"/>
            <w:shd w:val="clear" w:color="auto" w:fill="auto"/>
          </w:tcPr>
          <w:p w14:paraId="4559BEC9" w14:textId="0B92EFC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7)</w:t>
            </w:r>
          </w:p>
          <w:p w14:paraId="1EF90F0C" w14:textId="2A4DF933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9)</w:t>
            </w:r>
          </w:p>
        </w:tc>
        <w:tc>
          <w:tcPr>
            <w:tcW w:w="2367" w:type="dxa"/>
            <w:shd w:val="clear" w:color="auto" w:fill="auto"/>
          </w:tcPr>
          <w:p w14:paraId="53C2F3A9" w14:textId="77777777" w:rsidR="001F0378" w:rsidRPr="00A441E7" w:rsidRDefault="001F0378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30082" w:rsidRPr="00A441E7" w14:paraId="14A1C067" w14:textId="77777777" w:rsidTr="00217D58">
        <w:tc>
          <w:tcPr>
            <w:tcW w:w="2598" w:type="dxa"/>
            <w:vMerge w:val="restart"/>
          </w:tcPr>
          <w:p w14:paraId="1FDDC1B2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>Participation in family law processes</w:t>
            </w:r>
          </w:p>
        </w:tc>
        <w:tc>
          <w:tcPr>
            <w:tcW w:w="2023" w:type="dxa"/>
          </w:tcPr>
          <w:p w14:paraId="195C9C03" w14:textId="29E0BF5C" w:rsidR="00430082" w:rsidRPr="00A441E7" w:rsidRDefault="00430082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Cashmore J&lt;/Author&gt;&lt;Year&gt;2011&lt;/Year&gt;&lt;RecNum&gt;34&lt;/RecNum&gt;&lt;DisplayText&gt;Cashmore J (2011)&lt;/DisplayText&gt;&lt;record&gt;&lt;rec-number&gt;34&lt;/rec-number&gt;&lt;foreign-keys&gt;&lt;key app="EN" db-id="ffw5fsvd2za5rdetrvzvsp2qv2zvf0epdwta" timestamp="1525234749"&gt;34&lt;/key&gt;&lt;/foreign-keys&gt;&lt;ref-type name="Journal Article"&gt;17&lt;/ref-type&gt;&lt;contributors&gt;&lt;authors&gt;&lt;author&gt;Cashmore J,&lt;/author&gt;&lt;/authors&gt;&lt;/contributors&gt;&lt;titles&gt;&lt;title&gt;Children&amp;apos;s participation in family law decision-making: Theoretical approaches to understanding children&amp;apos;s views&lt;/title&gt;&lt;secondary-title&gt;Children and Youth Services Review&lt;/secondary-title&gt;&lt;/titles&gt;&lt;periodical&gt;&lt;full-title&gt;Children and Youth Services Review&lt;/full-title&gt;&lt;/periodical&gt;&lt;pages&gt;515-520&lt;/pages&gt;&lt;volume&gt;33&lt;/volume&gt;&lt;dates&gt;&lt;year&gt;2011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Cashmore J (2011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10D9EA79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mputer assisted interviews</w:t>
            </w:r>
          </w:p>
        </w:tc>
        <w:tc>
          <w:tcPr>
            <w:tcW w:w="1366" w:type="dxa"/>
          </w:tcPr>
          <w:p w14:paraId="1304CD19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7</w:t>
            </w:r>
          </w:p>
        </w:tc>
        <w:tc>
          <w:tcPr>
            <w:tcW w:w="1366" w:type="dxa"/>
          </w:tcPr>
          <w:p w14:paraId="3A3CE0D8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6-18</w:t>
            </w:r>
          </w:p>
        </w:tc>
        <w:tc>
          <w:tcPr>
            <w:tcW w:w="2717" w:type="dxa"/>
          </w:tcPr>
          <w:p w14:paraId="4C8A911D" w14:textId="4ABA7F7D" w:rsidR="00430082" w:rsidRPr="00A441E7" w:rsidRDefault="0085221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367" w:type="dxa"/>
          </w:tcPr>
          <w:p w14:paraId="7AEDECC8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30082" w:rsidRPr="00A441E7" w14:paraId="1DE66E04" w14:textId="77777777" w:rsidTr="00217D58">
        <w:tc>
          <w:tcPr>
            <w:tcW w:w="2598" w:type="dxa"/>
            <w:vMerge/>
          </w:tcPr>
          <w:p w14:paraId="1C5ED9C1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023" w:type="dxa"/>
          </w:tcPr>
          <w:p w14:paraId="7DD48CA3" w14:textId="439D5C62" w:rsidR="00430082" w:rsidRPr="00A441E7" w:rsidRDefault="00430082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Cashmore J&lt;/Author&gt;&lt;Year&gt;2009&lt;/Year&gt;&lt;RecNum&gt;35&lt;/RecNum&gt;&lt;DisplayText&gt;Cashmore J and Parkinson P (2009)&lt;/DisplayText&gt;&lt;record&gt;&lt;rec-number&gt;35&lt;/rec-number&gt;&lt;foreign-keys&gt;&lt;key app="EN" db-id="ffw5fsvd2za5rdetrvzvsp2qv2zvf0epdwta" timestamp="1525234768"&gt;35&lt;/key&gt;&lt;/foreign-keys&gt;&lt;ref-type name="Journal Article"&gt;17&lt;/ref-type&gt;&lt;contributors&gt;&lt;authors&gt;&lt;author&gt;Cashmore J,&lt;/author&gt;&lt;author&gt;Parkinson P,&lt;/author&gt;&lt;/authors&gt;&lt;/contributors&gt;&lt;titles&gt;&lt;title&gt;Children&amp;apos;s participation in family law disputes: The views of children, parents, lawyer and counsellors&lt;/title&gt;&lt;secondary-title&gt;Family Matters&lt;/secondary-title&gt;&lt;/titles&gt;&lt;periodical&gt;&lt;full-title&gt;Family Matters&lt;/full-title&gt;&lt;/periodical&gt;&lt;pages&gt;15-21&lt;/pages&gt;&lt;volume&gt;82&lt;/volume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Cashmore J and Parkinson P (2009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5E244D03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mputer assisted interviews</w:t>
            </w:r>
          </w:p>
        </w:tc>
        <w:tc>
          <w:tcPr>
            <w:tcW w:w="1366" w:type="dxa"/>
          </w:tcPr>
          <w:p w14:paraId="31AB5969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7</w:t>
            </w:r>
          </w:p>
        </w:tc>
        <w:tc>
          <w:tcPr>
            <w:tcW w:w="1366" w:type="dxa"/>
          </w:tcPr>
          <w:p w14:paraId="1591EB83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6-18</w:t>
            </w:r>
          </w:p>
        </w:tc>
        <w:tc>
          <w:tcPr>
            <w:tcW w:w="2717" w:type="dxa"/>
          </w:tcPr>
          <w:p w14:paraId="1A04B651" w14:textId="45F4BD5B" w:rsidR="00430082" w:rsidRPr="00A441E7" w:rsidRDefault="0085221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367" w:type="dxa"/>
          </w:tcPr>
          <w:p w14:paraId="5665E3F1" w14:textId="23F3B5E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30082" w:rsidRPr="00A441E7" w14:paraId="24EF9831" w14:textId="77777777" w:rsidTr="00217D58">
        <w:tc>
          <w:tcPr>
            <w:tcW w:w="2598" w:type="dxa"/>
            <w:vMerge w:val="restart"/>
          </w:tcPr>
          <w:p w14:paraId="2C1764A6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>Post-separation/divorce arrangements</w:t>
            </w:r>
          </w:p>
        </w:tc>
        <w:tc>
          <w:tcPr>
            <w:tcW w:w="2023" w:type="dxa"/>
          </w:tcPr>
          <w:p w14:paraId="187CFBF0" w14:textId="0623F40E" w:rsidR="00430082" w:rsidRPr="00A441E7" w:rsidRDefault="00430082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Cashmore J&lt;/Author&gt;&lt;Year&gt;2008&lt;/Year&gt;&lt;RecNum&gt;45&lt;/RecNum&gt;&lt;DisplayText&gt;Cashmore J, Parkinson P et al. (2008)&lt;/DisplayText&gt;&lt;record&gt;&lt;rec-number&gt;45&lt;/rec-number&gt;&lt;foreign-keys&gt;&lt;key app="EN" db-id="ffw5fsvd2za5rdetrvzvsp2qv2zvf0epdwta" timestamp="1525238573"&gt;45&lt;/key&gt;&lt;/foreign-keys&gt;&lt;ref-type name="Journal Article"&gt;17&lt;/ref-type&gt;&lt;contributors&gt;&lt;authors&gt;&lt;author&gt;Cashmore J, &lt;/author&gt;&lt;author&gt;Parkinson P, &lt;/author&gt;&lt;author&gt;Taylor A,&lt;/author&gt;&lt;/authors&gt;&lt;/contributors&gt;&lt;titles&gt;&lt;title&gt;Overnight stays and children&amp;apos;s relationship with resident and nonresident parents after divorce&lt;/title&gt;&lt;secondary-title&gt;Journal of Family Issues&lt;/secondary-title&gt;&lt;/titles&gt;&lt;periodical&gt;&lt;full-title&gt;Journal of Family Issues&lt;/full-title&gt;&lt;/periodical&gt;&lt;pages&gt;707-733&lt;/pages&gt;&lt;volume&gt;29&lt;/volume&gt;&lt;number&gt;6&lt;/number&gt;&lt;dates&gt;&lt;year&gt;2008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Cashmore J, Parkinson P et al. (2008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0DD9F28B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mputer assisted interviews</w:t>
            </w:r>
          </w:p>
        </w:tc>
        <w:tc>
          <w:tcPr>
            <w:tcW w:w="1366" w:type="dxa"/>
          </w:tcPr>
          <w:p w14:paraId="7D3A757D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60</w:t>
            </w:r>
          </w:p>
        </w:tc>
        <w:tc>
          <w:tcPr>
            <w:tcW w:w="1366" w:type="dxa"/>
          </w:tcPr>
          <w:p w14:paraId="46BA490D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19</w:t>
            </w:r>
          </w:p>
        </w:tc>
        <w:tc>
          <w:tcPr>
            <w:tcW w:w="2717" w:type="dxa"/>
          </w:tcPr>
          <w:p w14:paraId="73914F50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7)</w:t>
            </w:r>
          </w:p>
          <w:p w14:paraId="289C96DE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33)</w:t>
            </w:r>
          </w:p>
        </w:tc>
        <w:tc>
          <w:tcPr>
            <w:tcW w:w="2367" w:type="dxa"/>
          </w:tcPr>
          <w:p w14:paraId="367AED55" w14:textId="579620B4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30082" w:rsidRPr="00A441E7" w14:paraId="40959378" w14:textId="77777777" w:rsidTr="00217D58">
        <w:trPr>
          <w:trHeight w:val="852"/>
        </w:trPr>
        <w:tc>
          <w:tcPr>
            <w:tcW w:w="2598" w:type="dxa"/>
            <w:vMerge/>
          </w:tcPr>
          <w:p w14:paraId="16AE6020" w14:textId="77777777" w:rsidR="00430082" w:rsidRPr="00A441E7" w:rsidRDefault="004300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023" w:type="dxa"/>
          </w:tcPr>
          <w:p w14:paraId="3AAA7AAD" w14:textId="772E6766" w:rsidR="00430082" w:rsidRPr="00A441E7" w:rsidRDefault="00430082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Parkinson P&lt;/Author&gt;&lt;Year&gt;2005&lt;/Year&gt;&lt;RecNum&gt;42&lt;/RecNum&gt;&lt;DisplayText&gt;Parkinson P, Cashmore J et al. (2005)&lt;/DisplayText&gt;&lt;record&gt;&lt;rec-number&gt;42&lt;/rec-number&gt;&lt;foreign-keys&gt;&lt;key app="EN" db-id="ffw5fsvd2za5rdetrvzvsp2qv2zvf0epdwta" timestamp="1525234939"&gt;42&lt;/key&gt;&lt;/foreign-keys&gt;&lt;ref-type name="Journal Article"&gt;17&lt;/ref-type&gt;&lt;contributors&gt;&lt;authors&gt;&lt;author&gt;Parkinson P,&lt;/author&gt;&lt;author&gt;Cashmore J,&lt;/author&gt;&lt;author&gt;Single J,&lt;/author&gt;&lt;/authors&gt;&lt;/contributors&gt;&lt;titles&gt;&lt;title&gt;Adolescents&amp;apos; views on the fairness of parenting and financial arrangements  after separation&lt;/title&gt;&lt;secondary-title&gt;Family Court Review&lt;/secondary-title&gt;&lt;/titles&gt;&lt;periodical&gt;&lt;full-title&gt;Family Court Review&lt;/full-title&gt;&lt;/periodical&gt;&lt;pages&gt;429-444&lt;/pages&gt;&lt;volume&gt;43&lt;/volume&gt;&lt;number&gt;3&lt;/number&gt;&lt;dates&gt;&lt;year&gt;200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Parkinson P, Cashmore J et al. (2005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39310A87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mputer assisted interviews</w:t>
            </w:r>
          </w:p>
        </w:tc>
        <w:tc>
          <w:tcPr>
            <w:tcW w:w="1366" w:type="dxa"/>
          </w:tcPr>
          <w:p w14:paraId="296DA20E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60</w:t>
            </w:r>
          </w:p>
        </w:tc>
        <w:tc>
          <w:tcPr>
            <w:tcW w:w="1366" w:type="dxa"/>
          </w:tcPr>
          <w:p w14:paraId="6DEEB1B9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19</w:t>
            </w:r>
          </w:p>
        </w:tc>
        <w:tc>
          <w:tcPr>
            <w:tcW w:w="2717" w:type="dxa"/>
          </w:tcPr>
          <w:p w14:paraId="792500B6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7)</w:t>
            </w:r>
          </w:p>
          <w:p w14:paraId="1B9945B9" w14:textId="77777777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33)</w:t>
            </w:r>
          </w:p>
        </w:tc>
        <w:tc>
          <w:tcPr>
            <w:tcW w:w="2367" w:type="dxa"/>
          </w:tcPr>
          <w:p w14:paraId="4914DE00" w14:textId="5394A418" w:rsidR="00430082" w:rsidRPr="00A441E7" w:rsidRDefault="00430082" w:rsidP="004300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C63528" w:rsidRPr="00A441E7" w14:paraId="5B110709" w14:textId="77777777" w:rsidTr="008B5452">
        <w:tc>
          <w:tcPr>
            <w:tcW w:w="14596" w:type="dxa"/>
            <w:gridSpan w:val="7"/>
          </w:tcPr>
          <w:p w14:paraId="45474AE5" w14:textId="4C64D6E3" w:rsidR="00C63528" w:rsidRPr="00A441E7" w:rsidRDefault="00217D58" w:rsidP="00217D5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PROJECT/PROGRAM EVALUATION</w:t>
            </w:r>
          </w:p>
        </w:tc>
      </w:tr>
      <w:tr w:rsidR="004B0F67" w:rsidRPr="00A441E7" w14:paraId="00501748" w14:textId="77777777" w:rsidTr="00217D58">
        <w:tc>
          <w:tcPr>
            <w:tcW w:w="2598" w:type="dxa"/>
          </w:tcPr>
          <w:p w14:paraId="43B0168D" w14:textId="6EF94B33" w:rsidR="004B0F67" w:rsidRPr="00A441E7" w:rsidRDefault="004B0F67" w:rsidP="004B0F6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>Effectiveness of child protection interventions</w:t>
            </w:r>
          </w:p>
        </w:tc>
        <w:tc>
          <w:tcPr>
            <w:tcW w:w="2023" w:type="dxa"/>
          </w:tcPr>
          <w:p w14:paraId="555DFB15" w14:textId="236C2215" w:rsidR="004B0F67" w:rsidRPr="00A441E7" w:rsidRDefault="004B0F67" w:rsidP="004B0F6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Trotter C&lt;/Author&gt;&lt;Year&gt;2008&lt;/Year&gt;&lt;RecNum&gt;32&lt;/RecNum&gt;&lt;DisplayText&gt;Trotter C (2008)&lt;/DisplayText&gt;&lt;record&gt;&lt;rec-number&gt;32&lt;/rec-number&gt;&lt;foreign-keys&gt;&lt;key app="EN" db-id="ffw5fsvd2za5rdetrvzvsp2qv2zvf0epdwta" timestamp="1525234714"&gt;32&lt;/key&gt;&lt;/foreign-keys&gt;&lt;ref-type name="Journal Article"&gt;17&lt;/ref-type&gt;&lt;contributors&gt;&lt;authors&gt;&lt;author&gt;Trotter C,&lt;/author&gt;&lt;/authors&gt;&lt;/contributors&gt;&lt;titles&gt;&lt;title&gt;What does client satisfaction tell us about effectiveness?&lt;/title&gt;&lt;secondary-title&gt;Child Abuse Review&lt;/secondary-title&gt;&lt;/titles&gt;&lt;periodical&gt;&lt;full-title&gt;Child Abuse Review&lt;/full-title&gt;&lt;/periodical&gt;&lt;pages&gt;262-274&lt;/pages&gt;&lt;volume&gt;17&lt;/volume&gt;&lt;dates&gt;&lt;year&gt;2008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Trotter C (2008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117648FF" w14:textId="06643E0C" w:rsidR="004B0F67" w:rsidRPr="00A441E7" w:rsidRDefault="004B0F67" w:rsidP="004B0F6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366" w:type="dxa"/>
          </w:tcPr>
          <w:p w14:paraId="01DB157D" w14:textId="4EAD1199" w:rsidR="004B0F67" w:rsidRPr="00A441E7" w:rsidRDefault="004B0F67" w:rsidP="004B0F6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8</w:t>
            </w:r>
          </w:p>
        </w:tc>
        <w:tc>
          <w:tcPr>
            <w:tcW w:w="1366" w:type="dxa"/>
          </w:tcPr>
          <w:p w14:paraId="4CD40E63" w14:textId="6089001C" w:rsidR="004B0F67" w:rsidRPr="00A441E7" w:rsidRDefault="004B0F67" w:rsidP="004B0F6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+</w:t>
            </w:r>
          </w:p>
        </w:tc>
        <w:tc>
          <w:tcPr>
            <w:tcW w:w="2717" w:type="dxa"/>
          </w:tcPr>
          <w:p w14:paraId="7E38CBB9" w14:textId="02D610BC" w:rsidR="004B0F67" w:rsidRPr="00A441E7" w:rsidRDefault="004B0F67" w:rsidP="004B0F6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367" w:type="dxa"/>
          </w:tcPr>
          <w:p w14:paraId="63EC6E4B" w14:textId="694CB89D" w:rsidR="004B0F67" w:rsidRPr="00A441E7" w:rsidRDefault="004B0F67" w:rsidP="004B0F6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041A82" w:rsidRPr="00A441E7" w14:paraId="456E07CB" w14:textId="77777777" w:rsidTr="00217D58">
        <w:tc>
          <w:tcPr>
            <w:tcW w:w="2598" w:type="dxa"/>
            <w:vMerge w:val="restart"/>
          </w:tcPr>
          <w:p w14:paraId="3747C7ED" w14:textId="77777777" w:rsidR="00041A82" w:rsidRPr="00A441E7" w:rsidRDefault="00041A82" w:rsidP="00C63528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t>Program/project evaluation</w:t>
            </w:r>
          </w:p>
          <w:p w14:paraId="57CD98E7" w14:textId="77777777" w:rsidR="00041A82" w:rsidRPr="00A441E7" w:rsidRDefault="00041A82" w:rsidP="0043008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023" w:type="dxa"/>
          </w:tcPr>
          <w:p w14:paraId="056FAC8A" w14:textId="4CAA86E2" w:rsidR="00041A82" w:rsidRPr="00A441E7" w:rsidRDefault="00041A82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Grace R&lt;/Author&gt;&lt;Year&gt;2018&lt;/Year&gt;&lt;RecNum&gt;67&lt;/RecNum&gt;&lt;DisplayText&gt;Grace R, Miller K et al. (2018)&lt;/DisplayText&gt;&lt;record&gt;&lt;rec-number&gt;67&lt;/rec-number&gt;&lt;foreign-keys&gt;&lt;key app="EN" db-id="ffw5fsvd2za5rdetrvzvsp2qv2zvf0epdwta" timestamp="1527465138"&gt;67&lt;/key&gt;&lt;/foreign-keys&gt;&lt;ref-type name="Journal Article"&gt;17&lt;/ref-type&gt;&lt;contributors&gt;&lt;authors&gt;&lt;author&gt;Grace R, &lt;/author&gt;&lt;author&gt;Miller K, &lt;/author&gt;&lt;author&gt;Blacklock S, &lt;/author&gt;&lt;author&gt;Bonser G, &lt;/author&gt;&lt;author&gt;Hayden P,&lt;/author&gt;&lt;author&gt;CHECK&lt;/author&gt;&lt;/authors&gt;&lt;/contributors&gt;&lt;titles&gt;&lt;title&gt;The Kids Say Project: Supporting children to talk about their experiences and to engage in decision-making&amp;#xD;&lt;/title&gt;&lt;secondary-title&gt;Australian Social Work&lt;/secondary-title&gt;&lt;/titles&gt;&lt;periodical&gt;&lt;full-title&gt;Australian Social Work&lt;/full-title&gt;&lt;/periodical&gt;&lt;dates&gt;&lt;year&gt;2018&lt;/year&gt;&lt;/dates&gt;&lt;urls&gt;&lt;/urls&gt;&lt;electronic-resource-num&gt;10.1080/0312407X.2018.1447589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Grace R, Miller K et al. (2018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283ADCB6" w14:textId="14638AC4" w:rsidR="00041A82" w:rsidRPr="00A441E7" w:rsidRDefault="00041A82" w:rsidP="00C6352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dividual </w:t>
            </w:r>
            <w:r w:rsidR="004D340A" w:rsidRPr="00A441E7">
              <w:rPr>
                <w:rFonts w:ascii="Times New Roman" w:hAnsi="Times New Roman" w:cs="Times New Roman"/>
              </w:rPr>
              <w:t xml:space="preserve">or small group </w:t>
            </w: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</w:tc>
        <w:tc>
          <w:tcPr>
            <w:tcW w:w="1366" w:type="dxa"/>
          </w:tcPr>
          <w:p w14:paraId="7531FCE5" w14:textId="77777777" w:rsidR="00041A82" w:rsidRPr="00A441E7" w:rsidRDefault="00041A82" w:rsidP="00C6352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7</w:t>
            </w:r>
          </w:p>
        </w:tc>
        <w:tc>
          <w:tcPr>
            <w:tcW w:w="1366" w:type="dxa"/>
          </w:tcPr>
          <w:p w14:paraId="19BFC1AC" w14:textId="77777777" w:rsidR="00041A82" w:rsidRPr="00A441E7" w:rsidRDefault="00041A82" w:rsidP="00C6352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7-18</w:t>
            </w:r>
          </w:p>
        </w:tc>
        <w:tc>
          <w:tcPr>
            <w:tcW w:w="2717" w:type="dxa"/>
          </w:tcPr>
          <w:p w14:paraId="6C75AD49" w14:textId="77777777" w:rsidR="00041A82" w:rsidRPr="00A441E7" w:rsidRDefault="00041A82" w:rsidP="00C6352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20)</w:t>
            </w:r>
          </w:p>
          <w:p w14:paraId="7985C67F" w14:textId="77777777" w:rsidR="00041A82" w:rsidRPr="00A441E7" w:rsidRDefault="00041A82" w:rsidP="00C6352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ALD (N=10)</w:t>
            </w:r>
          </w:p>
          <w:p w14:paraId="1C1CF571" w14:textId="77777777" w:rsidR="00041A82" w:rsidRPr="00A441E7" w:rsidRDefault="00041A82" w:rsidP="00C6352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on-Indigenous (N=17)</w:t>
            </w:r>
          </w:p>
          <w:p w14:paraId="1E00BAE8" w14:textId="77777777" w:rsidR="00041A82" w:rsidRPr="00A441E7" w:rsidRDefault="00041A82" w:rsidP="00C6352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1)</w:t>
            </w:r>
          </w:p>
          <w:p w14:paraId="1D0F1B5E" w14:textId="77777777" w:rsidR="00041A82" w:rsidRPr="00A441E7" w:rsidRDefault="00041A82" w:rsidP="00C6352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Male (N=26)</w:t>
            </w:r>
          </w:p>
          <w:p w14:paraId="6799AAC1" w14:textId="77777777" w:rsidR="000A3098" w:rsidRPr="00A441E7" w:rsidRDefault="000A3098" w:rsidP="00C6352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ural area (N=20)</w:t>
            </w:r>
          </w:p>
        </w:tc>
        <w:tc>
          <w:tcPr>
            <w:tcW w:w="2367" w:type="dxa"/>
          </w:tcPr>
          <w:p w14:paraId="0D38A481" w14:textId="77777777" w:rsidR="00041A82" w:rsidRPr="00A441E7" w:rsidRDefault="00041A82" w:rsidP="00C6352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Collecting data: children are consulted</w:t>
            </w:r>
          </w:p>
          <w:p w14:paraId="510B9C0A" w14:textId="77777777" w:rsidR="00041A82" w:rsidRPr="00A441E7" w:rsidRDefault="00041A82" w:rsidP="00C63528">
            <w:pPr>
              <w:rPr>
                <w:rFonts w:ascii="Times New Roman" w:hAnsi="Times New Roman" w:cs="Times New Roman"/>
              </w:rPr>
            </w:pPr>
          </w:p>
        </w:tc>
      </w:tr>
      <w:tr w:rsidR="00041A82" w:rsidRPr="00A441E7" w14:paraId="6E2B2141" w14:textId="77777777" w:rsidTr="00217D58">
        <w:tc>
          <w:tcPr>
            <w:tcW w:w="2598" w:type="dxa"/>
            <w:vMerge/>
          </w:tcPr>
          <w:p w14:paraId="292DE09F" w14:textId="77777777" w:rsidR="00041A82" w:rsidRPr="00A441E7" w:rsidRDefault="00041A82" w:rsidP="00041A8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023" w:type="dxa"/>
          </w:tcPr>
          <w:p w14:paraId="600F007D" w14:textId="5C1C0303" w:rsidR="00041A82" w:rsidRPr="00A441E7" w:rsidRDefault="00041A82" w:rsidP="00FB46BC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B46BC" w:rsidRPr="00A441E7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Purtell J&lt;/Author&gt;&lt;Year&gt;2016&lt;/Year&gt;&lt;RecNum&gt;189&lt;/RecNum&gt;&lt;DisplayText&gt;Purtell J and Mendes P (2016)&lt;/DisplayText&gt;&lt;record&gt;&lt;rec-number&gt;189&lt;/rec-number&gt;&lt;foreign-keys&gt;&lt;key app="EN" db-id="ffw5fsvd2za5rdetrvzvsp2qv2zvf0epdwta" timestamp="1533965611"&gt;189&lt;/key&gt;&lt;/foreign-keys&gt;&lt;ref-type name="Journal Article"&gt;17&lt;/ref-type&gt;&lt;contributors&gt;&lt;authors&gt;&lt;author&gt;Purtell J,&lt;/author&gt;&lt;author&gt;Mendes P,&lt;/author&gt;&lt;/authors&gt;&lt;/contributors&gt;&lt;titles&gt;&lt;title&gt;Stand by me - flexible and holistic support for young care leavers: Smoothing transitions from care&lt;/title&gt;&lt;secondary-title&gt;Children Australia&lt;/secondary-title&gt;&lt;/titles&gt;&lt;periodical&gt;&lt;full-title&gt;Children Australia&lt;/full-title&gt;&lt;/periodical&gt;&lt;pages&gt;208-213&lt;/pages&gt;&lt;volume&gt;41&lt;/volume&gt;&lt;dates&gt;&lt;year&gt;2016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B46BC" w:rsidRPr="00A441E7">
              <w:rPr>
                <w:rFonts w:ascii="Times New Roman" w:hAnsi="Times New Roman" w:cs="Times New Roman"/>
                <w:noProof/>
                <w:color w:val="000000" w:themeColor="text1"/>
              </w:rPr>
              <w:t>Purtell J and Mendes P (2016)</w:t>
            </w:r>
            <w:r w:rsidRPr="00A441E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2159" w:type="dxa"/>
          </w:tcPr>
          <w:p w14:paraId="3A929540" w14:textId="77777777" w:rsidR="00041A82" w:rsidRPr="00A441E7" w:rsidRDefault="00041A82" w:rsidP="00041A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</w:tc>
        <w:tc>
          <w:tcPr>
            <w:tcW w:w="1366" w:type="dxa"/>
          </w:tcPr>
          <w:p w14:paraId="247489ED" w14:textId="7440B7BA" w:rsidR="00041A82" w:rsidRPr="00A441E7" w:rsidRDefault="0010047C" w:rsidP="00041A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  <w:r w:rsidR="00041A82" w:rsidRPr="00A441E7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66" w:type="dxa"/>
          </w:tcPr>
          <w:p w14:paraId="25DBFC20" w14:textId="1E450F7E" w:rsidR="00041A82" w:rsidRPr="00A441E7" w:rsidRDefault="0010047C" w:rsidP="00041A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717" w:type="dxa"/>
          </w:tcPr>
          <w:p w14:paraId="036425DB" w14:textId="1A68E95A" w:rsidR="00041A82" w:rsidRPr="00A441E7" w:rsidRDefault="0010047C" w:rsidP="00041A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367" w:type="dxa"/>
          </w:tcPr>
          <w:p w14:paraId="340CE7F3" w14:textId="77777777" w:rsidR="00041A82" w:rsidRPr="00A441E7" w:rsidRDefault="00041A82" w:rsidP="00041A82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</w:tbl>
    <w:p w14:paraId="07A79B80" w14:textId="340AC67E" w:rsidR="00566BA9" w:rsidRDefault="00566BA9" w:rsidP="001A2793">
      <w:pPr>
        <w:rPr>
          <w:rFonts w:ascii="Times New Roman" w:hAnsi="Times New Roman" w:cs="Times New Roman"/>
          <w:szCs w:val="28"/>
        </w:rPr>
      </w:pPr>
    </w:p>
    <w:p w14:paraId="784E6257" w14:textId="77777777" w:rsidR="00840E10" w:rsidRPr="00A441E7" w:rsidRDefault="00840E10" w:rsidP="00840E10">
      <w:pPr>
        <w:rPr>
          <w:rFonts w:ascii="Times New Roman" w:hAnsi="Times New Roman" w:cs="Times New Roman"/>
          <w:b/>
          <w:sz w:val="28"/>
          <w:szCs w:val="28"/>
        </w:rPr>
      </w:pPr>
      <w:r w:rsidRPr="00A441E7">
        <w:rPr>
          <w:rFonts w:ascii="Times New Roman" w:hAnsi="Times New Roman" w:cs="Times New Roman"/>
          <w:b/>
          <w:sz w:val="28"/>
          <w:szCs w:val="28"/>
        </w:rPr>
        <w:t>HOUSING &amp; HOMELESSNESS</w:t>
      </w:r>
    </w:p>
    <w:tbl>
      <w:tblPr>
        <w:tblStyle w:val="TableGrid"/>
        <w:tblW w:w="14567" w:type="dxa"/>
        <w:tblLayout w:type="fixed"/>
        <w:tblLook w:val="04A0" w:firstRow="1" w:lastRow="0" w:firstColumn="1" w:lastColumn="0" w:noHBand="0" w:noVBand="1"/>
      </w:tblPr>
      <w:tblGrid>
        <w:gridCol w:w="2660"/>
        <w:gridCol w:w="1984"/>
        <w:gridCol w:w="2410"/>
        <w:gridCol w:w="1134"/>
        <w:gridCol w:w="1418"/>
        <w:gridCol w:w="2551"/>
        <w:gridCol w:w="2410"/>
      </w:tblGrid>
      <w:tr w:rsidR="00840E10" w:rsidRPr="00A441E7" w14:paraId="1F5671BF" w14:textId="77777777" w:rsidTr="00E94A35">
        <w:tc>
          <w:tcPr>
            <w:tcW w:w="2660" w:type="dxa"/>
            <w:shd w:val="clear" w:color="auto" w:fill="D9D9D9" w:themeFill="background1" w:themeFillShade="D9"/>
          </w:tcPr>
          <w:p w14:paraId="721F9C50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Topic area</w:t>
            </w:r>
          </w:p>
        </w:tc>
        <w:tc>
          <w:tcPr>
            <w:tcW w:w="1984" w:type="dxa"/>
            <w:shd w:val="clear" w:color="auto" w:fill="D9D9D9" w:themeFill="background1" w:themeFillShade="D9"/>
          </w:tcPr>
          <w:p w14:paraId="41BC9AE1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Reference</w:t>
            </w:r>
          </w:p>
        </w:tc>
        <w:tc>
          <w:tcPr>
            <w:tcW w:w="2410" w:type="dxa"/>
            <w:shd w:val="clear" w:color="auto" w:fill="D9D9D9" w:themeFill="background1" w:themeFillShade="D9"/>
          </w:tcPr>
          <w:p w14:paraId="7B8E8047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Methods</w:t>
            </w:r>
          </w:p>
        </w:tc>
        <w:tc>
          <w:tcPr>
            <w:tcW w:w="1134" w:type="dxa"/>
            <w:shd w:val="clear" w:color="auto" w:fill="D9D9D9" w:themeFill="background1" w:themeFillShade="D9"/>
          </w:tcPr>
          <w:p w14:paraId="24DC1C21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1418" w:type="dxa"/>
            <w:shd w:val="clear" w:color="auto" w:fill="D9D9D9" w:themeFill="background1" w:themeFillShade="D9"/>
          </w:tcPr>
          <w:p w14:paraId="2B2FED0A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Age range</w:t>
            </w:r>
          </w:p>
          <w:p w14:paraId="68A5644F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(years)</w:t>
            </w:r>
          </w:p>
        </w:tc>
        <w:tc>
          <w:tcPr>
            <w:tcW w:w="2551" w:type="dxa"/>
            <w:shd w:val="clear" w:color="auto" w:fill="D9D9D9" w:themeFill="background1" w:themeFillShade="D9"/>
          </w:tcPr>
          <w:p w14:paraId="2C061613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 xml:space="preserve">Participant </w:t>
            </w:r>
          </w:p>
          <w:p w14:paraId="0089958C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diversity</w:t>
            </w:r>
          </w:p>
        </w:tc>
        <w:tc>
          <w:tcPr>
            <w:tcW w:w="2410" w:type="dxa"/>
            <w:shd w:val="clear" w:color="auto" w:fill="D9D9D9" w:themeFill="background1" w:themeFillShade="D9"/>
          </w:tcPr>
          <w:p w14:paraId="393AC9A4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ature of participation</w:t>
            </w:r>
          </w:p>
        </w:tc>
      </w:tr>
      <w:tr w:rsidR="00840E10" w:rsidRPr="00A441E7" w14:paraId="59407515" w14:textId="77777777" w:rsidTr="00E94A35">
        <w:tc>
          <w:tcPr>
            <w:tcW w:w="14567" w:type="dxa"/>
            <w:gridSpan w:val="7"/>
            <w:shd w:val="clear" w:color="auto" w:fill="auto"/>
          </w:tcPr>
          <w:p w14:paraId="5256712C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CONCEPTS AND EXPERIENCES ASSOCIATED WITH HOMELESSNESS</w:t>
            </w:r>
          </w:p>
        </w:tc>
      </w:tr>
      <w:tr w:rsidR="00840E10" w:rsidRPr="00A441E7" w14:paraId="0CBE51EF" w14:textId="77777777" w:rsidTr="00E94A35">
        <w:tc>
          <w:tcPr>
            <w:tcW w:w="2660" w:type="dxa"/>
            <w:shd w:val="clear" w:color="auto" w:fill="FFFFFF" w:themeFill="background1"/>
          </w:tcPr>
          <w:p w14:paraId="18D8872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xperiences of living in supported accommodation</w:t>
            </w:r>
          </w:p>
        </w:tc>
        <w:tc>
          <w:tcPr>
            <w:tcW w:w="1984" w:type="dxa"/>
            <w:shd w:val="clear" w:color="auto" w:fill="FFFFFF" w:themeFill="background1"/>
          </w:tcPr>
          <w:p w14:paraId="45C521C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anby S&lt;/Author&gt;&lt;Year&gt;2006&lt;/Year&gt;&lt;RecNum&gt;73&lt;/RecNum&gt;&lt;DisplayText&gt;Danby S, Farrell A et al. (2006)&lt;/DisplayText&gt;&lt;record&gt;&lt;rec-number&gt;73&lt;/rec-number&gt;&lt;foreign-keys&gt;&lt;key app="EN" db-id="ffw5fsvd2za5rdetrvzvsp2qv2zvf0epdwta" timestamp="1527466736"&gt;73&lt;/key&gt;&lt;/foreign-keys&gt;&lt;ref-type name="Journal Article"&gt;17&lt;/ref-type&gt;&lt;contributors&gt;&lt;authors&gt;&lt;author&gt;Danby S, &lt;/author&gt;&lt;author&gt;Farrell A,  &lt;/author&gt;&lt;author&gt;Leiminer M,&lt;/author&gt;&lt;/authors&gt;&lt;/contributors&gt;&lt;titles&gt;&lt;title&gt;Everyday experiences of homeless young people in supported accommodation programmes in Australia&lt;/title&gt;&lt;secondary-title&gt;Children &amp;amp; Society&lt;/secondary-title&gt;&lt;/titles&gt;&lt;periodical&gt;&lt;full-title&gt;Children &amp;amp; Society&lt;/full-title&gt;&lt;/periodical&gt;&lt;pages&gt;260-272&lt;/pages&gt;&lt;volume&gt;20&lt;/volume&gt;&lt;number&gt;4&lt;/number&gt;&lt;dates&gt;&lt;year&gt;2006&lt;/year&gt;&lt;/dates&gt;&lt;urls&gt;&lt;/urls&gt;&lt;electronic-resource-num&gt;10.1111/j.1099-0860.2005.00001.x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anby S, Farrell A et al. (200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36ACD35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1F355FFE" w14:textId="77777777" w:rsidR="00840E10" w:rsidRPr="00A441E7" w:rsidRDefault="00840E10" w:rsidP="00E94A35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A441E7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emi-structured interviews</w:t>
            </w:r>
          </w:p>
          <w:p w14:paraId="5DB0588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Time chart </w:t>
            </w:r>
          </w:p>
        </w:tc>
        <w:tc>
          <w:tcPr>
            <w:tcW w:w="1134" w:type="dxa"/>
            <w:shd w:val="clear" w:color="auto" w:fill="FFFFFF" w:themeFill="background1"/>
          </w:tcPr>
          <w:p w14:paraId="514046C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 7 (only two case studies presented in article)</w:t>
            </w:r>
          </w:p>
        </w:tc>
        <w:tc>
          <w:tcPr>
            <w:tcW w:w="1418" w:type="dxa"/>
            <w:shd w:val="clear" w:color="auto" w:fill="FFFFFF" w:themeFill="background1"/>
          </w:tcPr>
          <w:p w14:paraId="29E7E1B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ase study 1 – 18</w:t>
            </w:r>
          </w:p>
          <w:p w14:paraId="3FCADD6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ase study 2 – high school age</w:t>
            </w:r>
          </w:p>
        </w:tc>
        <w:tc>
          <w:tcPr>
            <w:tcW w:w="2551" w:type="dxa"/>
            <w:shd w:val="clear" w:color="auto" w:fill="FFFFFF" w:themeFill="background1"/>
          </w:tcPr>
          <w:p w14:paraId="649CB3E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ase study 1 – female</w:t>
            </w:r>
          </w:p>
          <w:p w14:paraId="6AAE659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ase study 2 - male</w:t>
            </w:r>
          </w:p>
        </w:tc>
        <w:tc>
          <w:tcPr>
            <w:tcW w:w="2410" w:type="dxa"/>
            <w:shd w:val="clear" w:color="auto" w:fill="FFFFFF" w:themeFill="background1"/>
          </w:tcPr>
          <w:p w14:paraId="3F7BD59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44614E86" w14:textId="77777777" w:rsidTr="00E94A35">
        <w:tc>
          <w:tcPr>
            <w:tcW w:w="2660" w:type="dxa"/>
            <w:shd w:val="clear" w:color="auto" w:fill="FFFFFF" w:themeFill="background1"/>
          </w:tcPr>
          <w:p w14:paraId="7C5A014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xperiences of transition to independent living</w:t>
            </w:r>
          </w:p>
        </w:tc>
        <w:tc>
          <w:tcPr>
            <w:tcW w:w="1984" w:type="dxa"/>
            <w:shd w:val="clear" w:color="auto" w:fill="FFFFFF" w:themeFill="background1"/>
          </w:tcPr>
          <w:p w14:paraId="23EF2D1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rueckner M&lt;/Author&gt;&lt;Year&gt;2011&lt;/Year&gt;&lt;RecNum&gt;86&lt;/RecNum&gt;&lt;DisplayText&gt;Brueckner M, Green M et al. (2011)&lt;/DisplayText&gt;&lt;record&gt;&lt;rec-number&gt;86&lt;/rec-number&gt;&lt;foreign-keys&gt;&lt;key app="EN" db-id="ffw5fsvd2za5rdetrvzvsp2qv2zvf0epdwta" timestamp="1527468095"&gt;86&lt;/key&gt;&lt;/foreign-keys&gt;&lt;ref-type name="Journal Article"&gt;17&lt;/ref-type&gt;&lt;contributors&gt;&lt;authors&gt;&lt;author&gt;Brueckner M, &lt;/author&gt;&lt;author&gt;Green M, &lt;/author&gt;&lt;author&gt;Saggers S,&lt;/author&gt;&lt;/authors&gt;&lt;/contributors&gt;&lt;titles&gt;&lt;title&gt;The trappings of home: Young homeless people&amp;apos;s transitions towards independent living&lt;/title&gt;&lt;secondary-title&gt;Housing Studies&lt;/secondary-title&gt;&lt;/titles&gt;&lt;periodical&gt;&lt;full-title&gt;Housing Studies&lt;/full-title&gt;&lt;/periodical&gt;&lt;pages&gt;1-16&lt;/pages&gt;&lt;volume&gt;26&lt;/volume&gt;&lt;number&gt;1&lt;/number&gt;&lt;dates&gt;&lt;year&gt;2011&lt;/year&gt;&lt;/dates&gt;&lt;urls&gt;&lt;/urls&gt;&lt;electronic-resource-num&gt;10.1080/02673037.2010.512751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rueckner M, Green M et al.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FFFFFF" w:themeFill="background1"/>
          </w:tcPr>
          <w:p w14:paraId="29A1F61E" w14:textId="77777777" w:rsidR="00840E10" w:rsidRPr="00A441E7" w:rsidRDefault="00840E10" w:rsidP="00E94A35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A441E7">
              <w:rPr>
                <w:rFonts w:ascii="Times New Roman" w:hAnsi="Times New Roman" w:cs="Times New Roman"/>
              </w:rPr>
              <w:t>In-depth interviews</w:t>
            </w:r>
          </w:p>
        </w:tc>
        <w:tc>
          <w:tcPr>
            <w:tcW w:w="1134" w:type="dxa"/>
            <w:shd w:val="clear" w:color="auto" w:fill="FFFFFF" w:themeFill="background1"/>
          </w:tcPr>
          <w:p w14:paraId="456BB52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9</w:t>
            </w:r>
          </w:p>
        </w:tc>
        <w:tc>
          <w:tcPr>
            <w:tcW w:w="1418" w:type="dxa"/>
            <w:shd w:val="clear" w:color="auto" w:fill="FFFFFF" w:themeFill="background1"/>
          </w:tcPr>
          <w:p w14:paraId="5011E50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2</w:t>
            </w:r>
          </w:p>
        </w:tc>
        <w:tc>
          <w:tcPr>
            <w:tcW w:w="2551" w:type="dxa"/>
            <w:shd w:val="clear" w:color="auto" w:fill="FFFFFF" w:themeFill="background1"/>
          </w:tcPr>
          <w:p w14:paraId="598CE09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5)</w:t>
            </w:r>
          </w:p>
          <w:p w14:paraId="0C8FE10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4)</w:t>
            </w:r>
          </w:p>
          <w:p w14:paraId="06B8DF4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5)</w:t>
            </w:r>
          </w:p>
          <w:p w14:paraId="7D5970F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ALD (N=1) </w:t>
            </w:r>
          </w:p>
        </w:tc>
        <w:tc>
          <w:tcPr>
            <w:tcW w:w="2410" w:type="dxa"/>
            <w:shd w:val="clear" w:color="auto" w:fill="FFFFFF" w:themeFill="background1"/>
          </w:tcPr>
          <w:p w14:paraId="6B4EAD7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67C5EE25" w14:textId="77777777" w:rsidTr="00E94A35">
        <w:tc>
          <w:tcPr>
            <w:tcW w:w="2660" w:type="dxa"/>
            <w:shd w:val="clear" w:color="auto" w:fill="FFFFFF" w:themeFill="background1"/>
          </w:tcPr>
          <w:p w14:paraId="640E4F9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xperiences of violence</w:t>
            </w:r>
          </w:p>
        </w:tc>
        <w:tc>
          <w:tcPr>
            <w:tcW w:w="1984" w:type="dxa"/>
            <w:shd w:val="clear" w:color="auto" w:fill="FFFFFF" w:themeFill="background1"/>
          </w:tcPr>
          <w:p w14:paraId="1410E0D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Jordan L&lt;/Author&gt;&lt;Year&gt;2012&lt;/Year&gt;&lt;RecNum&gt;85&lt;/RecNum&gt;&lt;DisplayText&gt;Jordan L (2012)&lt;/DisplayText&gt;&lt;record&gt;&lt;rec-number&gt;85&lt;/rec-number&gt;&lt;foreign-keys&gt;&lt;key app="EN" db-id="ffw5fsvd2za5rdetrvzvsp2qv2zvf0epdwta" timestamp="1527468006"&gt;85&lt;/key&gt;&lt;/foreign-keys&gt;&lt;ref-type name="Journal Article"&gt;17&lt;/ref-type&gt;&lt;contributors&gt;&lt;authors&gt;&lt;author&gt;Jordan L,&lt;/author&gt;&lt;/authors&gt;&lt;/contributors&gt;&lt;titles&gt;&lt;title&gt;Spaces of trauma: Young people, homelessness and violence&lt;/title&gt;&lt;secondary-title&gt;Youth Studies Australia&lt;/secondary-title&gt;&lt;/titles&gt;&lt;periodical&gt;&lt;full-title&gt;Youth Studies Australia&lt;/full-title&gt;&lt;/periodical&gt;&lt;pages&gt;11-17&lt;/pages&gt;&lt;volume&gt;31&lt;/volume&gt;&lt;number&gt;4&lt;/number&gt;&lt;dates&gt;&lt;year&gt;2012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Jordan L (201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FFFFFF" w:themeFill="background1"/>
          </w:tcPr>
          <w:p w14:paraId="668EC21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-depth interviews</w:t>
            </w:r>
          </w:p>
        </w:tc>
        <w:tc>
          <w:tcPr>
            <w:tcW w:w="1134" w:type="dxa"/>
            <w:shd w:val="clear" w:color="auto" w:fill="FFFFFF" w:themeFill="background1"/>
          </w:tcPr>
          <w:p w14:paraId="0DB9D83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3</w:t>
            </w:r>
          </w:p>
        </w:tc>
        <w:tc>
          <w:tcPr>
            <w:tcW w:w="1418" w:type="dxa"/>
            <w:shd w:val="clear" w:color="auto" w:fill="FFFFFF" w:themeFill="background1"/>
          </w:tcPr>
          <w:p w14:paraId="2DA844E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7-24</w:t>
            </w:r>
          </w:p>
        </w:tc>
        <w:tc>
          <w:tcPr>
            <w:tcW w:w="2551" w:type="dxa"/>
            <w:shd w:val="clear" w:color="auto" w:fill="FFFFFF" w:themeFill="background1"/>
          </w:tcPr>
          <w:p w14:paraId="2B67BE4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0)</w:t>
            </w:r>
          </w:p>
          <w:p w14:paraId="45FBE01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23) </w:t>
            </w:r>
          </w:p>
        </w:tc>
        <w:tc>
          <w:tcPr>
            <w:tcW w:w="2410" w:type="dxa"/>
            <w:shd w:val="clear" w:color="auto" w:fill="FFFFFF" w:themeFill="background1"/>
          </w:tcPr>
          <w:p w14:paraId="6AD0CFE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73A270C4" w14:textId="77777777" w:rsidTr="00E94A35">
        <w:tc>
          <w:tcPr>
            <w:tcW w:w="2660" w:type="dxa"/>
            <w:vMerge w:val="restart"/>
            <w:shd w:val="clear" w:color="auto" w:fill="FFFFFF" w:themeFill="background1"/>
          </w:tcPr>
          <w:p w14:paraId="2F4DF80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ood insecurity </w:t>
            </w:r>
          </w:p>
        </w:tc>
        <w:tc>
          <w:tcPr>
            <w:tcW w:w="1984" w:type="dxa"/>
            <w:shd w:val="clear" w:color="auto" w:fill="FFFFFF" w:themeFill="background1"/>
          </w:tcPr>
          <w:p w14:paraId="5D31F92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Crawford B&lt;/Author&gt;&lt;Year&gt;2014&lt;/Year&gt;&lt;RecNum&gt;81&lt;/RecNum&gt;&lt;DisplayText&gt;Crawford B, Yamazaki R et al. (2014)&lt;/DisplayText&gt;&lt;record&gt;&lt;rec-number&gt;81&lt;/rec-number&gt;&lt;foreign-keys&gt;&lt;key app="EN" db-id="ffw5fsvd2za5rdetrvzvsp2qv2zvf0epdwta" timestamp="1527467618"&gt;81&lt;/key&gt;&lt;/foreign-keys&gt;&lt;ref-type name="Journal Article"&gt;17&lt;/ref-type&gt;&lt;contributors&gt;&lt;authors&gt;&lt;author&gt;Crawford B, &lt;/author&gt;&lt;author&gt;Yamazaki R, &lt;/author&gt;&lt;author&gt;Franke E, &lt;/author&gt;&lt;author&gt;Amanatidis S, &lt;/author&gt;&lt;author&gt;Ravulo J, &lt;/author&gt;&lt;author&gt;Steinbeck K, &lt;/author&gt;&lt;author&gt;Ritchie J,  &lt;/author&gt;&lt;author&gt;Torvaldsen S,&lt;/author&gt;&lt;/authors&gt;&lt;/contributors&gt;&lt;titles&gt;&lt;title&gt;Sustaining dignity? Food insecurity in homeless young people in urban Australia&lt;/title&gt;&lt;secondary-title&gt;Health Promotion Journal of Australia&lt;/secondary-title&gt;&lt;/titles&gt;&lt;periodical&gt;&lt;full-title&gt;Health Promotion Journal of Australia&lt;/full-title&gt;&lt;/periodical&gt;&lt;pages&gt;71-78&lt;/pages&gt;&lt;volume&gt;25&lt;/volume&gt;&lt;dates&gt;&lt;year&gt;2014&lt;/year&gt;&lt;/dates&gt;&lt;urls&gt;&lt;/urls&gt;&lt;electronic-resource-num&gt;10.1071/HEI3090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Crawford B, Yamazaki R et al. (201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6130B66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24D311D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50615A2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  <w:p w14:paraId="41CD32B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active activities</w:t>
            </w:r>
          </w:p>
          <w:p w14:paraId="78202D9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0581C4CA" w14:textId="77777777" w:rsidR="00840E10" w:rsidRPr="00A441E7" w:rsidRDefault="00840E10" w:rsidP="00E94A35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</w:p>
        </w:tc>
        <w:tc>
          <w:tcPr>
            <w:tcW w:w="1134" w:type="dxa"/>
            <w:shd w:val="clear" w:color="auto" w:fill="FFFFFF" w:themeFill="background1"/>
          </w:tcPr>
          <w:p w14:paraId="5E671F1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8</w:t>
            </w:r>
          </w:p>
        </w:tc>
        <w:tc>
          <w:tcPr>
            <w:tcW w:w="1418" w:type="dxa"/>
            <w:shd w:val="clear" w:color="auto" w:fill="FFFFFF" w:themeFill="background1"/>
          </w:tcPr>
          <w:p w14:paraId="351FDD6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24</w:t>
            </w:r>
          </w:p>
        </w:tc>
        <w:tc>
          <w:tcPr>
            <w:tcW w:w="2551" w:type="dxa"/>
            <w:shd w:val="clear" w:color="auto" w:fill="FFFFFF" w:themeFill="background1"/>
          </w:tcPr>
          <w:p w14:paraId="227D15B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9)</w:t>
            </w:r>
          </w:p>
          <w:p w14:paraId="33B7569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8)</w:t>
            </w:r>
          </w:p>
          <w:p w14:paraId="1B81A66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Transgender (N=1) </w:t>
            </w:r>
          </w:p>
          <w:p w14:paraId="57D9F5E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Young parents (N=4)</w:t>
            </w:r>
          </w:p>
          <w:p w14:paraId="5FBB0D4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10)</w:t>
            </w:r>
          </w:p>
          <w:p w14:paraId="25FA759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ALD (N=15) </w:t>
            </w:r>
          </w:p>
        </w:tc>
        <w:tc>
          <w:tcPr>
            <w:tcW w:w="2410" w:type="dxa"/>
            <w:shd w:val="clear" w:color="auto" w:fill="FFFFFF" w:themeFill="background1"/>
          </w:tcPr>
          <w:p w14:paraId="147E6FF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reparing research instruments: children collaborate with adult researchers</w:t>
            </w:r>
          </w:p>
          <w:p w14:paraId="519AE49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collaborate with adult researchers</w:t>
            </w:r>
          </w:p>
          <w:p w14:paraId="3E418BF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alysing the data: children are consulted</w:t>
            </w:r>
          </w:p>
        </w:tc>
      </w:tr>
      <w:tr w:rsidR="00840E10" w:rsidRPr="00A441E7" w14:paraId="645B780F" w14:textId="77777777" w:rsidTr="00E94A35">
        <w:tc>
          <w:tcPr>
            <w:tcW w:w="2660" w:type="dxa"/>
            <w:vMerge/>
            <w:shd w:val="clear" w:color="auto" w:fill="FFFFFF" w:themeFill="background1"/>
          </w:tcPr>
          <w:p w14:paraId="39CD15B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0BC64FA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ooth S&lt;/Author&gt;&lt;Year&gt;2006&lt;/Year&gt;&lt;RecNum&gt;82&lt;/RecNum&gt;&lt;DisplayText&gt;Booth S (2006)&lt;/DisplayText&gt;&lt;record&gt;&lt;rec-number&gt;82&lt;/rec-number&gt;&lt;foreign-keys&gt;&lt;key app="EN" db-id="ffw5fsvd2za5rdetrvzvsp2qv2zvf0epdwta" timestamp="1527467694"&gt;82&lt;/key&gt;&lt;/foreign-keys&gt;&lt;ref-type name="Journal Article"&gt;17&lt;/ref-type&gt;&lt;contributors&gt;&lt;authors&gt;&lt;author&gt;Booth S,&lt;/author&gt;&lt;/authors&gt;&lt;/contributors&gt;&lt;titles&gt;&lt;title&gt;Eating rough: Food sources and acquisition practices of homeless young people in Adelaide, South Australia.&lt;/title&gt;&lt;secondary-title&gt;Public Health Nutrition&lt;/secondary-title&gt;&lt;/titles&gt;&lt;periodical&gt;&lt;full-title&gt;Public Health Nutrition&lt;/full-title&gt;&lt;/periodical&gt;&lt;pages&gt;212-218&lt;/pages&gt;&lt;volume&gt;9&lt;/volume&gt;&lt;number&gt;2&lt;/number&gt;&lt;dates&gt;&lt;year&gt;2006&lt;/year&gt;&lt;/dates&gt;&lt;urls&gt;&lt;/urls&gt;&lt;electronic-resource-num&gt;10.1079/PHN2005848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ooth S (200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51EB0C3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4140838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  <w:shd w:val="clear" w:color="auto" w:fill="FFFFFF" w:themeFill="background1"/>
          </w:tcPr>
          <w:p w14:paraId="6303B5C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15 </w:t>
            </w:r>
          </w:p>
        </w:tc>
        <w:tc>
          <w:tcPr>
            <w:tcW w:w="1418" w:type="dxa"/>
            <w:shd w:val="clear" w:color="auto" w:fill="FFFFFF" w:themeFill="background1"/>
          </w:tcPr>
          <w:p w14:paraId="206263C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23</w:t>
            </w:r>
          </w:p>
        </w:tc>
        <w:tc>
          <w:tcPr>
            <w:tcW w:w="2551" w:type="dxa"/>
            <w:shd w:val="clear" w:color="auto" w:fill="FFFFFF" w:themeFill="background1"/>
          </w:tcPr>
          <w:p w14:paraId="799B594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9)</w:t>
            </w:r>
          </w:p>
          <w:p w14:paraId="57BD06A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6) </w:t>
            </w:r>
          </w:p>
        </w:tc>
        <w:tc>
          <w:tcPr>
            <w:tcW w:w="2410" w:type="dxa"/>
            <w:shd w:val="clear" w:color="auto" w:fill="FFFFFF" w:themeFill="background1"/>
          </w:tcPr>
          <w:p w14:paraId="09B448D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021B9D59" w14:textId="77777777" w:rsidTr="00E94A35">
        <w:tc>
          <w:tcPr>
            <w:tcW w:w="2660" w:type="dxa"/>
            <w:shd w:val="clear" w:color="auto" w:fill="FFFFFF" w:themeFill="background1"/>
          </w:tcPr>
          <w:p w14:paraId="2419BF6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 xml:space="preserve">Identity construction </w:t>
            </w:r>
          </w:p>
        </w:tc>
        <w:tc>
          <w:tcPr>
            <w:tcW w:w="1984" w:type="dxa"/>
            <w:shd w:val="clear" w:color="auto" w:fill="FFFFFF" w:themeFill="background1"/>
          </w:tcPr>
          <w:p w14:paraId="0ACF9D3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arrugia D&lt;/Author&gt;&lt;Year&gt;2011&lt;/Year&gt;&lt;RecNum&gt;78&lt;/RecNum&gt;&lt;DisplayText&gt;Farrugia D (2011)&lt;/DisplayText&gt;&lt;record&gt;&lt;rec-number&gt;78&lt;/rec-number&gt;&lt;foreign-keys&gt;&lt;key app="EN" db-id="ffw5fsvd2za5rdetrvzvsp2qv2zvf0epdwta" timestamp="1527467284"&gt;78&lt;/key&gt;&lt;/foreign-keys&gt;&lt;ref-type name="Journal Article"&gt;17&lt;/ref-type&gt;&lt;contributors&gt;&lt;authors&gt;&lt;author&gt;Farrugia D,&lt;/author&gt;&lt;/authors&gt;&lt;/contributors&gt;&lt;titles&gt;&lt;title&gt;Youth homelessness and individualised subjectivity&lt;/title&gt;&lt;secondary-title&gt;Journal of Youth Studies&lt;/secondary-title&gt;&lt;/titles&gt;&lt;periodical&gt;&lt;full-title&gt;Journal of Youth Studies&lt;/full-title&gt;&lt;/periodical&gt;&lt;pages&gt;761-775&lt;/pages&gt;&lt;volume&gt;14&lt;/volume&gt;&lt;number&gt;&lt;style face="normal" font="default" size="10"&gt;7&lt;/style&gt;&lt;/number&gt;&lt;dates&gt;&lt;year&gt;2011&lt;/year&gt;&lt;/dates&gt;&lt;urls&gt;&lt;/urls&gt;&lt;electronic-resource-num&gt;10.1080/13676261.2011.605438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arrugia D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FFFFFF" w:themeFill="background1"/>
          </w:tcPr>
          <w:p w14:paraId="59D0256B" w14:textId="77777777" w:rsidR="00840E10" w:rsidRPr="00A441E7" w:rsidRDefault="00840E10" w:rsidP="00E94A35">
            <w:pPr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  <w:shd w:val="clear" w:color="auto" w:fill="FFFFFF" w:themeFill="background1"/>
          </w:tcPr>
          <w:p w14:paraId="2138682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</w:t>
            </w:r>
          </w:p>
        </w:tc>
        <w:tc>
          <w:tcPr>
            <w:tcW w:w="1418" w:type="dxa"/>
            <w:shd w:val="clear" w:color="auto" w:fill="FFFFFF" w:themeFill="background1"/>
          </w:tcPr>
          <w:p w14:paraId="0C00FB7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4</w:t>
            </w:r>
          </w:p>
        </w:tc>
        <w:tc>
          <w:tcPr>
            <w:tcW w:w="2551" w:type="dxa"/>
            <w:shd w:val="clear" w:color="auto" w:fill="FFFFFF" w:themeFill="background1"/>
          </w:tcPr>
          <w:p w14:paraId="1CBC90E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9)</w:t>
            </w:r>
          </w:p>
          <w:p w14:paraId="0910958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11) </w:t>
            </w:r>
          </w:p>
          <w:p w14:paraId="5C448C0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glo-Saxon (N=19)</w:t>
            </w:r>
          </w:p>
          <w:p w14:paraId="4CBC75F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ori (N=1)</w:t>
            </w:r>
          </w:p>
        </w:tc>
        <w:tc>
          <w:tcPr>
            <w:tcW w:w="2410" w:type="dxa"/>
            <w:shd w:val="clear" w:color="auto" w:fill="FFFFFF" w:themeFill="background1"/>
          </w:tcPr>
          <w:p w14:paraId="7505FF2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17D6CB3C" w14:textId="77777777" w:rsidTr="00E94A35">
        <w:tc>
          <w:tcPr>
            <w:tcW w:w="2660" w:type="dxa"/>
            <w:shd w:val="clear" w:color="auto" w:fill="FFFFFF" w:themeFill="background1"/>
          </w:tcPr>
          <w:p w14:paraId="787008C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ental health &amp; wellbeing </w:t>
            </w:r>
          </w:p>
        </w:tc>
        <w:tc>
          <w:tcPr>
            <w:tcW w:w="1984" w:type="dxa"/>
            <w:shd w:val="clear" w:color="auto" w:fill="FFFFFF" w:themeFill="background1"/>
          </w:tcPr>
          <w:p w14:paraId="7D0D323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uir-Cochrane&lt;/Author&gt;&lt;Year&gt;2006&lt;/Year&gt;&lt;RecNum&gt;88&lt;/RecNum&gt;&lt;DisplayText&gt;Muir-Cochrane, Fereday J et al. (2006)&lt;/DisplayText&gt;&lt;record&gt;&lt;rec-number&gt;88&lt;/rec-number&gt;&lt;foreign-keys&gt;&lt;key app="EN" db-id="ffw5fsvd2za5rdetrvzvsp2qv2zvf0epdwta" timestamp="1527468329"&gt;88&lt;/key&gt;&lt;/foreign-keys&gt;&lt;ref-type name="Journal Article"&gt;17&lt;/ref-type&gt;&lt;contributors&gt;&lt;authors&gt;&lt;author&gt;Muir-Cochrane, &lt;/author&gt;&lt;author&gt;Fereday J, &lt;/author&gt;&lt;author&gt;Jureidini J, &lt;/author&gt;&lt;author&gt;Drummond A,  &lt;/author&gt;&lt;author&gt;Darbyshire P,&lt;/author&gt;&lt;/authors&gt;&lt;/contributors&gt;&lt;titles&gt;&lt;title&gt;Self-management of medication for mental health problems by homeless young people&lt;/title&gt;&lt;secondary-title&gt;International Journal of Mental Health Nursing&lt;/secondary-title&gt;&lt;/titles&gt;&lt;periodical&gt;&lt;full-title&gt;International Journal of Mental Health Nursing&lt;/full-title&gt;&lt;/periodical&gt;&lt;pages&gt;163-170&lt;/pages&gt;&lt;volume&gt;15&lt;/volume&gt;&lt;dates&gt;&lt;year&gt;2006&lt;/year&gt;&lt;/dates&gt;&lt;urls&gt;&lt;/urls&gt;&lt;electronic-resource-num&gt; 10.1111/j.1447-0349.2006.00420.x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uir-Cochrane, Fereday J et al. (200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7E4BCE2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3D2FAEB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  <w:shd w:val="clear" w:color="auto" w:fill="FFFFFF" w:themeFill="background1"/>
          </w:tcPr>
          <w:p w14:paraId="694E7D8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10 </w:t>
            </w:r>
          </w:p>
        </w:tc>
        <w:tc>
          <w:tcPr>
            <w:tcW w:w="1418" w:type="dxa"/>
            <w:shd w:val="clear" w:color="auto" w:fill="FFFFFF" w:themeFill="background1"/>
          </w:tcPr>
          <w:p w14:paraId="0332256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4</w:t>
            </w:r>
          </w:p>
        </w:tc>
        <w:tc>
          <w:tcPr>
            <w:tcW w:w="2551" w:type="dxa"/>
            <w:shd w:val="clear" w:color="auto" w:fill="FFFFFF" w:themeFill="background1"/>
          </w:tcPr>
          <w:p w14:paraId="35D1518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7)</w:t>
            </w:r>
          </w:p>
          <w:p w14:paraId="3A30BC7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3)</w:t>
            </w:r>
          </w:p>
          <w:p w14:paraId="7ABA588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experienced mental health issues</w:t>
            </w:r>
          </w:p>
        </w:tc>
        <w:tc>
          <w:tcPr>
            <w:tcW w:w="2410" w:type="dxa"/>
            <w:shd w:val="clear" w:color="auto" w:fill="FFFFFF" w:themeFill="background1"/>
          </w:tcPr>
          <w:p w14:paraId="59E3EBB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40FBFA6F" w14:textId="77777777" w:rsidTr="00E94A35">
        <w:tc>
          <w:tcPr>
            <w:tcW w:w="2660" w:type="dxa"/>
            <w:shd w:val="clear" w:color="auto" w:fill="FFFFFF" w:themeFill="background1"/>
          </w:tcPr>
          <w:p w14:paraId="263F8B0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egative cultural capital </w:t>
            </w:r>
          </w:p>
          <w:p w14:paraId="6EC530E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1DF30CC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103EF58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arker J&lt;/Author&gt;&lt;Year&gt;2013&lt;/Year&gt;&lt;RecNum&gt;80&lt;/RecNum&gt;&lt;DisplayText&gt;Barker J (2013)&lt;/DisplayText&gt;&lt;record&gt;&lt;rec-number&gt;80&lt;/rec-number&gt;&lt;foreign-keys&gt;&lt;key app="EN" db-id="ffw5fsvd2za5rdetrvzvsp2qv2zvf0epdwta" timestamp="1527467458"&gt;80&lt;/key&gt;&lt;/foreign-keys&gt;&lt;ref-type name="Journal Article"&gt;17&lt;/ref-type&gt;&lt;contributors&gt;&lt;authors&gt;&lt;author&gt;Barker J,&lt;/author&gt;&lt;/authors&gt;&lt;/contributors&gt;&lt;titles&gt;&lt;title&gt;Negative cultural capital and homeless young people&lt;/title&gt;&lt;secondary-title&gt;Journal of Youth Studies&lt;/secondary-title&gt;&lt;/titles&gt;&lt;periodical&gt;&lt;full-title&gt;Journal of Youth Studies&lt;/full-title&gt;&lt;/periodical&gt;&lt;pages&gt;358-374&lt;/pages&gt;&lt;volume&gt;16&lt;/volume&gt;&lt;number&gt;3&lt;/number&gt;&lt;dates&gt;&lt;year&gt;2013&lt;/year&gt;&lt;/dates&gt;&lt;urls&gt;&lt;/urls&gt;&lt;electronic-resource-num&gt;10.1080/13676261.2012.718434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arker J (2013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5A5D385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45466F3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  <w:p w14:paraId="3A2476A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ocus groups Genealogies </w:t>
            </w:r>
          </w:p>
          <w:p w14:paraId="23E7D17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Life histories </w:t>
            </w:r>
          </w:p>
          <w:p w14:paraId="0F5A6C1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ocial network diagrams</w:t>
            </w:r>
          </w:p>
        </w:tc>
        <w:tc>
          <w:tcPr>
            <w:tcW w:w="1134" w:type="dxa"/>
            <w:shd w:val="clear" w:color="auto" w:fill="FFFFFF" w:themeFill="background1"/>
          </w:tcPr>
          <w:p w14:paraId="1AF15CE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18 </w:t>
            </w:r>
          </w:p>
          <w:p w14:paraId="3885429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  <w:shd w:val="clear" w:color="auto" w:fill="FFFFFF" w:themeFill="background1"/>
          </w:tcPr>
          <w:p w14:paraId="6B58515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3</w:t>
            </w:r>
          </w:p>
        </w:tc>
        <w:tc>
          <w:tcPr>
            <w:tcW w:w="2551" w:type="dxa"/>
            <w:shd w:val="clear" w:color="auto" w:fill="FFFFFF" w:themeFill="background1"/>
          </w:tcPr>
          <w:p w14:paraId="3634DF6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8)</w:t>
            </w:r>
          </w:p>
          <w:p w14:paraId="256A5A6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10) </w:t>
            </w:r>
          </w:p>
          <w:p w14:paraId="7C1A731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1DBEEFA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12FC8907" w14:textId="77777777" w:rsidTr="00E94A35">
        <w:tc>
          <w:tcPr>
            <w:tcW w:w="2660" w:type="dxa"/>
            <w:vMerge w:val="restart"/>
            <w:shd w:val="clear" w:color="auto" w:fill="FFFFFF" w:themeFill="background1"/>
          </w:tcPr>
          <w:p w14:paraId="1DC3535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athways into homelessness</w:t>
            </w:r>
          </w:p>
          <w:p w14:paraId="6960CA0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4132784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allett S&lt;/Author&gt;&lt;Year&gt;2009&lt;/Year&gt;&lt;RecNum&gt;89&lt;/RecNum&gt;&lt;DisplayText&gt;Mallett S and Rosenthal D (2009)&lt;/DisplayText&gt;&lt;record&gt;&lt;rec-number&gt;89&lt;/rec-number&gt;&lt;foreign-keys&gt;&lt;key app="EN" db-id="ffw5fsvd2za5rdetrvzvsp2qv2zvf0epdwta" timestamp="1527468879"&gt;89&lt;/key&gt;&lt;/foreign-keys&gt;&lt;ref-type name="Journal Article"&gt;17&lt;/ref-type&gt;&lt;contributors&gt;&lt;authors&gt;&lt;author&gt;Mallett S,  &lt;/author&gt;&lt;author&gt;Rosenthal D,&lt;/author&gt;&lt;/authors&gt;&lt;/contributors&gt;&lt;titles&gt;&lt;title&gt;Physically violent mothers are a reason for young people&amp;apos;s leaving home&lt;/title&gt;&lt;secondary-title&gt;Journal of Interpersonal Violence&lt;/secondary-title&gt;&lt;/titles&gt;&lt;periodical&gt;&lt;full-title&gt;Journal of Interpersonal Violence&lt;/full-title&gt;&lt;/periodical&gt;&lt;pages&gt;1165-1174&lt;/pages&gt;&lt;volume&gt;24&lt;/volume&gt;&lt;number&gt;7&lt;/number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allett S and Rosenthal D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483E306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14D4117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26AE326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03D1950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  <w:shd w:val="clear" w:color="auto" w:fill="FFFFFF" w:themeFill="background1"/>
          </w:tcPr>
          <w:p w14:paraId="1A4E288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02</w:t>
            </w:r>
          </w:p>
        </w:tc>
        <w:tc>
          <w:tcPr>
            <w:tcW w:w="1418" w:type="dxa"/>
            <w:shd w:val="clear" w:color="auto" w:fill="FFFFFF" w:themeFill="background1"/>
          </w:tcPr>
          <w:p w14:paraId="43764CE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12-20 </w:t>
            </w:r>
          </w:p>
          <w:p w14:paraId="2C708BF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shd w:val="clear" w:color="auto" w:fill="FFFFFF" w:themeFill="background1"/>
          </w:tcPr>
          <w:p w14:paraId="74B7357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74)</w:t>
            </w:r>
          </w:p>
          <w:p w14:paraId="338BC85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128)  </w:t>
            </w:r>
          </w:p>
          <w:p w14:paraId="14907F0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ustralian (83.7%)</w:t>
            </w:r>
          </w:p>
          <w:p w14:paraId="0666F55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ne or more parents of English-speaking descent (84.7%)</w:t>
            </w:r>
          </w:p>
          <w:p w14:paraId="36DE8F0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wo parents from CALD backgrounds (15.3%)</w:t>
            </w:r>
          </w:p>
        </w:tc>
        <w:tc>
          <w:tcPr>
            <w:tcW w:w="2410" w:type="dxa"/>
            <w:shd w:val="clear" w:color="auto" w:fill="FFFFFF" w:themeFill="background1"/>
          </w:tcPr>
          <w:p w14:paraId="1321CE8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60769BA9" w14:textId="77777777" w:rsidTr="00E94A35">
        <w:tc>
          <w:tcPr>
            <w:tcW w:w="2660" w:type="dxa"/>
            <w:vMerge/>
            <w:shd w:val="clear" w:color="auto" w:fill="FFFFFF" w:themeFill="background1"/>
          </w:tcPr>
          <w:p w14:paraId="7D219AA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0D379D1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allett S&lt;/Author&gt;&lt;Year&gt;2005&lt;/Year&gt;&lt;RecNum&gt;91&lt;/RecNum&gt;&lt;DisplayText&gt;Mallett S, Rosenthal D et al. (2005)&lt;/DisplayText&gt;&lt;record&gt;&lt;rec-number&gt;91&lt;/rec-number&gt;&lt;foreign-keys&gt;&lt;key app="EN" db-id="ffw5fsvd2za5rdetrvzvsp2qv2zvf0epdwta" timestamp="1527469138"&gt;91&lt;/key&gt;&lt;/foreign-keys&gt;&lt;ref-type name="Journal Article"&gt;17&lt;/ref-type&gt;&lt;contributors&gt;&lt;authors&gt;&lt;author&gt;Mallett S, &lt;/author&gt;&lt;author&gt;Rosenthal D, &lt;/author&gt;&lt;author&gt;Keys D,&lt;/author&gt;&lt;/authors&gt;&lt;/contributors&gt;&lt;titles&gt;&lt;title&gt;Young people, drug use and family conflict: Pathways into homelessness&lt;/title&gt;&lt;secondary-title&gt;Journal of Adolescence&lt;/secondary-title&gt;&lt;/titles&gt;&lt;periodical&gt;&lt;full-title&gt;Journal of Adolescence&lt;/full-title&gt;&lt;/periodical&gt;&lt;pages&gt;185-199&lt;/pages&gt;&lt;volume&gt;28&lt;/volume&gt;&lt;dates&gt;&lt;year&gt;2005&lt;/year&gt;&lt;/dates&gt;&lt;urls&gt;&lt;/urls&gt;&lt;electronic-resource-num&gt;10.1016/j.adolescence.2005.02.002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allett S, Rosenthal D et al. (200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2993394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1009272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4A30764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40379EC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  <w:shd w:val="clear" w:color="auto" w:fill="auto"/>
          </w:tcPr>
          <w:p w14:paraId="30D3D9B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02</w:t>
            </w:r>
          </w:p>
        </w:tc>
        <w:tc>
          <w:tcPr>
            <w:tcW w:w="1418" w:type="dxa"/>
            <w:shd w:val="clear" w:color="auto" w:fill="FFFFFF" w:themeFill="background1"/>
          </w:tcPr>
          <w:p w14:paraId="4A551B8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12-20 </w:t>
            </w:r>
          </w:p>
          <w:p w14:paraId="3E0CD04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shd w:val="clear" w:color="auto" w:fill="FFFFFF" w:themeFill="background1"/>
          </w:tcPr>
          <w:p w14:paraId="0C9FC27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74)</w:t>
            </w:r>
          </w:p>
          <w:p w14:paraId="67F2F97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128)  </w:t>
            </w:r>
          </w:p>
          <w:p w14:paraId="6F58F53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ustralian (83.7%)</w:t>
            </w:r>
          </w:p>
          <w:p w14:paraId="42C5090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ne or more parents of English-speaking descent (84.7%)</w:t>
            </w:r>
          </w:p>
          <w:p w14:paraId="1BF8A36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wo parents from CALD backgrounds (15.3%)</w:t>
            </w:r>
          </w:p>
        </w:tc>
        <w:tc>
          <w:tcPr>
            <w:tcW w:w="2410" w:type="dxa"/>
            <w:shd w:val="clear" w:color="auto" w:fill="FFFFFF" w:themeFill="background1"/>
          </w:tcPr>
          <w:p w14:paraId="2CA2111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39357F78" w14:textId="77777777" w:rsidTr="00E94A35">
        <w:tc>
          <w:tcPr>
            <w:tcW w:w="2660" w:type="dxa"/>
            <w:vMerge/>
            <w:shd w:val="clear" w:color="auto" w:fill="FFFFFF" w:themeFill="background1"/>
          </w:tcPr>
          <w:p w14:paraId="413E895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1727E4D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artijn C&lt;/Author&gt;&lt;Year&gt;2006&lt;/Year&gt;&lt;RecNum&gt;92&lt;/RecNum&gt;&lt;DisplayText&gt;Martijn C and Sharpe L (2006)&lt;/DisplayText&gt;&lt;record&gt;&lt;rec-number&gt;92&lt;/rec-number&gt;&lt;foreign-keys&gt;&lt;key app="EN" db-id="ffw5fsvd2za5rdetrvzvsp2qv2zvf0epdwta" timestamp="1527469217"&gt;92&lt;/key&gt;&lt;/foreign-keys&gt;&lt;ref-type name="Journal Article"&gt;17&lt;/ref-type&gt;&lt;contributors&gt;&lt;authors&gt;&lt;author&gt;Martijn C,  &lt;/author&gt;&lt;author&gt;Sharpe L,&lt;/author&gt;&lt;/authors&gt;&lt;/contributors&gt;&lt;titles&gt;&lt;title&gt;Pathways to youth homelessness&lt;/title&gt;&lt;secondary-title&gt;Social Science &amp;amp; Medicine&lt;/secondary-title&gt;&lt;/titles&gt;&lt;periodical&gt;&lt;full-title&gt;Social Science &amp;amp; Medicine&lt;/full-title&gt;&lt;/periodical&gt;&lt;pages&gt;1-12&lt;/pages&gt;&lt;volume&gt;62&lt;/volume&gt;&lt;dates&gt;&lt;year&gt;2006&lt;/year&gt;&lt;/dates&gt;&lt;urls&gt;&lt;/urls&gt;&lt;electronic-resource-num&gt;10.1016/j.socscimed.2005.05.007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artijn C and Sharpe L (200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7082C6D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64135C4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  <w:p w14:paraId="55C7195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Timeline of young person's life </w:t>
            </w:r>
          </w:p>
        </w:tc>
        <w:tc>
          <w:tcPr>
            <w:tcW w:w="1134" w:type="dxa"/>
            <w:shd w:val="clear" w:color="auto" w:fill="FFFFFF" w:themeFill="background1"/>
          </w:tcPr>
          <w:p w14:paraId="5223A50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5</w:t>
            </w:r>
          </w:p>
        </w:tc>
        <w:tc>
          <w:tcPr>
            <w:tcW w:w="1418" w:type="dxa"/>
            <w:shd w:val="clear" w:color="auto" w:fill="FFFFFF" w:themeFill="background1"/>
          </w:tcPr>
          <w:p w14:paraId="3C7FAF0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4-25</w:t>
            </w:r>
          </w:p>
        </w:tc>
        <w:tc>
          <w:tcPr>
            <w:tcW w:w="2551" w:type="dxa"/>
            <w:shd w:val="clear" w:color="auto" w:fill="FFFFFF" w:themeFill="background1"/>
          </w:tcPr>
          <w:p w14:paraId="096A681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36%)</w:t>
            </w:r>
          </w:p>
          <w:p w14:paraId="5227742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64%) </w:t>
            </w:r>
          </w:p>
          <w:p w14:paraId="4E9FA81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Born in Australia or New Zealand (96%)</w:t>
            </w:r>
          </w:p>
        </w:tc>
        <w:tc>
          <w:tcPr>
            <w:tcW w:w="2410" w:type="dxa"/>
            <w:shd w:val="clear" w:color="auto" w:fill="FFFFFF" w:themeFill="background1"/>
          </w:tcPr>
          <w:p w14:paraId="5DFFCBA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3D8483A7" w14:textId="77777777" w:rsidTr="00E94A35">
        <w:tc>
          <w:tcPr>
            <w:tcW w:w="2660" w:type="dxa"/>
            <w:vMerge w:val="restart"/>
            <w:shd w:val="clear" w:color="auto" w:fill="FFFFFF" w:themeFill="background1"/>
          </w:tcPr>
          <w:p w14:paraId="5467ED5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 xml:space="preserve">Perceptions/ experiences of homelessness </w:t>
            </w:r>
          </w:p>
        </w:tc>
        <w:tc>
          <w:tcPr>
            <w:tcW w:w="1984" w:type="dxa"/>
            <w:shd w:val="clear" w:color="auto" w:fill="FFFFFF" w:themeFill="background1"/>
          </w:tcPr>
          <w:p w14:paraId="32091F2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oore T&lt;/Author&gt;&lt;Year&gt;2008&lt;/Year&gt;&lt;RecNum&gt;68&lt;/RecNum&gt;&lt;DisplayText&gt;Moore T, McArthur M et al. (2008)&lt;/DisplayText&gt;&lt;record&gt;&lt;rec-number&gt;68&lt;/rec-number&gt;&lt;foreign-keys&gt;&lt;key app="EN" db-id="ffw5fsvd2za5rdetrvzvsp2qv2zvf0epdwta" timestamp="1527465285"&gt;68&lt;/key&gt;&lt;/foreign-keys&gt;&lt;ref-type name="Journal Article"&gt;17&lt;/ref-type&gt;&lt;contributors&gt;&lt;authors&gt;&lt;author&gt;Moore T, &lt;/author&gt;&lt;author&gt;McArthur M,&lt;/author&gt;&lt;author&gt;Noble-Carr D,&lt;/author&gt;&lt;/authors&gt;&lt;/contributors&gt;&lt;titles&gt;&lt;title&gt;Stuff you&amp;apos;d never think of: Children talk about homelessness and how they&amp;apos;d like to be supported.&lt;/title&gt;&lt;secondary-title&gt;Family Matters&lt;/secondary-title&gt;&lt;/titles&gt;&lt;periodical&gt;&lt;full-title&gt;Family Matters&lt;/full-title&gt;&lt;/periodical&gt;&lt;pages&gt;36-43&lt;/pages&gt;&lt;volume&gt;78&lt;/volume&gt;&lt;dates&gt;&lt;year&gt;2008&lt;/year&gt;&lt;/dates&gt;&lt;urls&gt;&lt;related-urls&gt;&lt;url&gt; https://aifs.gov.au/publications/family-matters/issue-78/stuff-youd-never-think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oore T, McArthur M et al. (2008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22FC573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45AA6FC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368E47B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  <w:p w14:paraId="0B61C99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rt activities </w:t>
            </w:r>
          </w:p>
          <w:p w14:paraId="4180643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Group discussions Photo project</w:t>
            </w:r>
          </w:p>
        </w:tc>
        <w:tc>
          <w:tcPr>
            <w:tcW w:w="1134" w:type="dxa"/>
            <w:shd w:val="clear" w:color="auto" w:fill="FFFFFF" w:themeFill="background1"/>
          </w:tcPr>
          <w:p w14:paraId="7591D6E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5</w:t>
            </w:r>
          </w:p>
        </w:tc>
        <w:tc>
          <w:tcPr>
            <w:tcW w:w="1418" w:type="dxa"/>
            <w:shd w:val="clear" w:color="auto" w:fill="FFFFFF" w:themeFill="background1"/>
          </w:tcPr>
          <w:p w14:paraId="76EDD02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6-21</w:t>
            </w:r>
          </w:p>
          <w:p w14:paraId="1C57549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shd w:val="clear" w:color="auto" w:fill="FFFFFF" w:themeFill="background1"/>
          </w:tcPr>
          <w:p w14:paraId="5D54F86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14) </w:t>
            </w:r>
          </w:p>
          <w:p w14:paraId="1FCA4F3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)</w:t>
            </w:r>
          </w:p>
          <w:p w14:paraId="2F4D31D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8)</w:t>
            </w:r>
          </w:p>
        </w:tc>
        <w:tc>
          <w:tcPr>
            <w:tcW w:w="2410" w:type="dxa"/>
            <w:shd w:val="clear" w:color="auto" w:fill="FFFFFF" w:themeFill="background1"/>
          </w:tcPr>
          <w:p w14:paraId="3F7CF40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reparing research instruments: children are consulted</w:t>
            </w:r>
          </w:p>
          <w:p w14:paraId="37AB310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4A8D8055" w14:textId="77777777" w:rsidTr="00E94A35">
        <w:tc>
          <w:tcPr>
            <w:tcW w:w="2660" w:type="dxa"/>
            <w:vMerge/>
            <w:shd w:val="clear" w:color="auto" w:fill="FFFFFF" w:themeFill="background1"/>
          </w:tcPr>
          <w:p w14:paraId="1FBB7AA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765D427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Kirkman M&lt;/Author&gt;&lt;Year&gt;2010&lt;/Year&gt;&lt;RecNum&gt;69&lt;/RecNum&gt;&lt;DisplayText&gt;Kirkman M, Keys D et al. (2010)&lt;/DisplayText&gt;&lt;record&gt;&lt;rec-number&gt;69&lt;/rec-number&gt;&lt;foreign-keys&gt;&lt;key app="EN" db-id="ffw5fsvd2za5rdetrvzvsp2qv2zvf0epdwta" timestamp="1527465433"&gt;69&lt;/key&gt;&lt;/foreign-keys&gt;&lt;ref-type name="Journal Article"&gt;17&lt;/ref-type&gt;&lt;contributors&gt;&lt;authors&gt;&lt;author&gt;Kirkman M, &lt;/author&gt;&lt;author&gt;Keys D, &lt;/author&gt;&lt;author&gt;Bodzak D,  &lt;/author&gt;&lt;author&gt;Turner, A,&lt;/author&gt;&lt;/authors&gt;&lt;/contributors&gt;&lt;titles&gt;&lt;title&gt;“Are we moving again this week?” Children&amp;apos;s experiences of homelessness in Victoria, Australia&lt;/title&gt;&lt;secondary-title&gt;Social Science &amp;amp; Medicine&lt;/secondary-title&gt;&lt;/titles&gt;&lt;periodical&gt;&lt;full-title&gt;Social Science &amp;amp; Medicine&lt;/full-title&gt;&lt;/periodical&gt;&lt;pages&gt;994-1001&lt;/pages&gt;&lt;volume&gt;70&lt;/volume&gt;&lt;number&gt;7&lt;/number&gt;&lt;dates&gt;&lt;year&gt;2010&lt;/year&gt;&lt;/dates&gt;&lt;urls&gt;&lt;/urls&gt;&lt;electronic-resource-num&gt;10.1016/j.socscimed.2009.12.004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Kirkman M, Keys D et al.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72CBBB5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0CDF49B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6D1C634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  <w:p w14:paraId="7519542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ctivity sheets Stickers </w:t>
            </w:r>
          </w:p>
          <w:p w14:paraId="67BF94A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Sentence-completion cards </w:t>
            </w:r>
          </w:p>
          <w:p w14:paraId="3BB75F3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pider diagram Drawings</w:t>
            </w:r>
          </w:p>
        </w:tc>
        <w:tc>
          <w:tcPr>
            <w:tcW w:w="1134" w:type="dxa"/>
            <w:shd w:val="clear" w:color="auto" w:fill="FFFFFF" w:themeFill="background1"/>
          </w:tcPr>
          <w:p w14:paraId="04CD1E9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</w:t>
            </w:r>
          </w:p>
        </w:tc>
        <w:tc>
          <w:tcPr>
            <w:tcW w:w="1418" w:type="dxa"/>
            <w:shd w:val="clear" w:color="auto" w:fill="FFFFFF" w:themeFill="background1"/>
          </w:tcPr>
          <w:p w14:paraId="4C1C787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6-12</w:t>
            </w:r>
          </w:p>
        </w:tc>
        <w:tc>
          <w:tcPr>
            <w:tcW w:w="2551" w:type="dxa"/>
            <w:shd w:val="clear" w:color="auto" w:fill="FFFFFF" w:themeFill="background1"/>
          </w:tcPr>
          <w:p w14:paraId="7B46BB6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2)</w:t>
            </w:r>
          </w:p>
          <w:p w14:paraId="6391665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8)</w:t>
            </w:r>
          </w:p>
          <w:p w14:paraId="5C11044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 cultural diversity</w:t>
            </w:r>
          </w:p>
        </w:tc>
        <w:tc>
          <w:tcPr>
            <w:tcW w:w="2410" w:type="dxa"/>
            <w:shd w:val="clear" w:color="auto" w:fill="FFFFFF" w:themeFill="background1"/>
          </w:tcPr>
          <w:p w14:paraId="13DE19B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61872E91" w14:textId="77777777" w:rsidTr="00E94A35">
        <w:tc>
          <w:tcPr>
            <w:tcW w:w="2660" w:type="dxa"/>
            <w:vMerge/>
            <w:shd w:val="clear" w:color="auto" w:fill="FFFFFF" w:themeFill="background1"/>
          </w:tcPr>
          <w:p w14:paraId="31812A9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434B203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cLoughlin P J&lt;/Author&gt;&lt;Year&gt;2013&lt;/Year&gt;&lt;RecNum&gt;70&lt;/RecNum&gt;&lt;DisplayText&gt;McLoughlin P J (2013)&lt;/DisplayText&gt;&lt;record&gt;&lt;rec-number&gt;70&lt;/rec-number&gt;&lt;foreign-keys&gt;&lt;key app="EN" db-id="ffw5fsvd2za5rdetrvzvsp2qv2zvf0epdwta" timestamp="1527466282"&gt;70&lt;/key&gt;&lt;/foreign-keys&gt;&lt;ref-type name="Journal Article"&gt;17&lt;/ref-type&gt;&lt;contributors&gt;&lt;authors&gt;&lt;author&gt;McLoughlin P J,&lt;/author&gt;&lt;/authors&gt;&lt;/contributors&gt;&lt;titles&gt;&lt;title&gt;Couch surfing on the margins: The reliance on temporary living arrangements as a form of homelessness amongst school-aged home leavers&lt;/title&gt;&lt;secondary-title&gt;Journal of Youth Studies&lt;/secondary-title&gt;&lt;/titles&gt;&lt;periodical&gt;&lt;full-title&gt;Journal of Youth Studies&lt;/full-title&gt;&lt;/periodical&gt;&lt;pages&gt;521-545&lt;/pages&gt;&lt;volume&gt;16&lt;/volume&gt;&lt;number&gt;4&lt;/number&gt;&lt;dates&gt;&lt;year&gt;2013&lt;/year&gt;&lt;/dates&gt;&lt;urls&gt;&lt;/urls&gt;&lt;electronic-resource-num&gt;10.1080/13676261.2012.725839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cLoughlin P J (2013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FFFFFF" w:themeFill="background1"/>
          </w:tcPr>
          <w:p w14:paraId="3420D85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ace-to-face interviews</w:t>
            </w:r>
          </w:p>
        </w:tc>
        <w:tc>
          <w:tcPr>
            <w:tcW w:w="1134" w:type="dxa"/>
            <w:shd w:val="clear" w:color="auto" w:fill="FFFFFF" w:themeFill="background1"/>
          </w:tcPr>
          <w:p w14:paraId="6B1972E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14 </w:t>
            </w:r>
          </w:p>
        </w:tc>
        <w:tc>
          <w:tcPr>
            <w:tcW w:w="1418" w:type="dxa"/>
            <w:shd w:val="clear" w:color="auto" w:fill="FFFFFF" w:themeFill="background1"/>
          </w:tcPr>
          <w:p w14:paraId="4A5AD3B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25</w:t>
            </w:r>
          </w:p>
        </w:tc>
        <w:tc>
          <w:tcPr>
            <w:tcW w:w="2551" w:type="dxa"/>
            <w:shd w:val="clear" w:color="auto" w:fill="FFFFFF" w:themeFill="background1"/>
          </w:tcPr>
          <w:p w14:paraId="19785F8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4)</w:t>
            </w:r>
          </w:p>
          <w:p w14:paraId="39F6A92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10) </w:t>
            </w:r>
          </w:p>
        </w:tc>
        <w:tc>
          <w:tcPr>
            <w:tcW w:w="2410" w:type="dxa"/>
            <w:shd w:val="clear" w:color="auto" w:fill="FFFFFF" w:themeFill="background1"/>
          </w:tcPr>
          <w:p w14:paraId="46C3D31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5B886115" w14:textId="77777777" w:rsidTr="00E94A35">
        <w:tc>
          <w:tcPr>
            <w:tcW w:w="2660" w:type="dxa"/>
            <w:vMerge/>
            <w:shd w:val="clear" w:color="auto" w:fill="FFFFFF" w:themeFill="background1"/>
          </w:tcPr>
          <w:p w14:paraId="1A12568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4C8D66E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Couch J&lt;/Author&gt;&lt;Year&gt;2017&lt;/Year&gt;&lt;RecNum&gt;71&lt;/RecNum&gt;&lt;DisplayText&gt;Couch J (2017)&lt;/DisplayText&gt;&lt;record&gt;&lt;rec-number&gt;71&lt;/rec-number&gt;&lt;foreign-keys&gt;&lt;key app="EN" db-id="ffw5fsvd2za5rdetrvzvsp2qv2zvf0epdwta" timestamp="1527466524"&gt;71&lt;/key&gt;&lt;/foreign-keys&gt;&lt;ref-type name="Journal Article"&gt;17&lt;/ref-type&gt;&lt;contributors&gt;&lt;authors&gt;&lt;author&gt;Couch J,&lt;/author&gt;&lt;/authors&gt;&lt;/contributors&gt;&lt;titles&gt;&lt;title&gt; &amp;apos;Neither here nor there&amp;apos;: Refugee young people and homelessness in Australia.&lt;/title&gt;&lt;secondary-title&gt;Children and Youth Services Review&lt;/secondary-title&gt;&lt;/titles&gt;&lt;periodical&gt;&lt;full-title&gt;Children and Youth Services Review&lt;/full-title&gt;&lt;/periodical&gt;&lt;pages&gt;1-7&lt;/pages&gt;&lt;volume&gt;74&lt;/volume&gt;&lt;dates&gt;&lt;year&gt;2017&lt;/year&gt;&lt;/dates&gt;&lt;urls&gt;&lt;/urls&gt;&lt;electronic-resource-num&gt;10.1016/j.childyouth.2017.01.014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Couch J (201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67B2B10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4D3DF09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Semi-structured interviews </w:t>
            </w:r>
          </w:p>
        </w:tc>
        <w:tc>
          <w:tcPr>
            <w:tcW w:w="1134" w:type="dxa"/>
            <w:shd w:val="clear" w:color="auto" w:fill="FFFFFF" w:themeFill="background1"/>
          </w:tcPr>
          <w:p w14:paraId="5C44DB8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4</w:t>
            </w:r>
          </w:p>
          <w:p w14:paraId="58A5B23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  <w:shd w:val="clear" w:color="auto" w:fill="FFFFFF" w:themeFill="background1"/>
          </w:tcPr>
          <w:p w14:paraId="67B3A7D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25</w:t>
            </w:r>
          </w:p>
        </w:tc>
        <w:tc>
          <w:tcPr>
            <w:tcW w:w="2551" w:type="dxa"/>
            <w:shd w:val="clear" w:color="auto" w:fill="FFFFFF" w:themeFill="background1"/>
          </w:tcPr>
          <w:p w14:paraId="723B19E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0)</w:t>
            </w:r>
          </w:p>
          <w:p w14:paraId="605EA11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14) </w:t>
            </w:r>
          </w:p>
          <w:p w14:paraId="2956E34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efugees from Sudan, Ethiopia, DRC, Liberia, Burma and Afghanistan</w:t>
            </w:r>
          </w:p>
        </w:tc>
        <w:tc>
          <w:tcPr>
            <w:tcW w:w="2410" w:type="dxa"/>
            <w:shd w:val="clear" w:color="auto" w:fill="FFFFFF" w:themeFill="background1"/>
          </w:tcPr>
          <w:p w14:paraId="0559A7D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602946B6" w14:textId="77777777" w:rsidTr="00E94A35">
        <w:tc>
          <w:tcPr>
            <w:tcW w:w="2660" w:type="dxa"/>
            <w:vMerge/>
            <w:shd w:val="clear" w:color="auto" w:fill="FFFFFF" w:themeFill="background1"/>
          </w:tcPr>
          <w:p w14:paraId="1A01402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3D0672E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arker J&lt;/Author&gt;&lt;Year&gt;2016&lt;/Year&gt;&lt;RecNum&gt;72&lt;/RecNum&gt;&lt;DisplayText&gt;Barker J (2016)&lt;/DisplayText&gt;&lt;record&gt;&lt;rec-number&gt;72&lt;/rec-number&gt;&lt;foreign-keys&gt;&lt;key app="EN" db-id="ffw5fsvd2za5rdetrvzvsp2qv2zvf0epdwta" timestamp="1527466637"&gt;72&lt;/key&gt;&lt;/foreign-keys&gt;&lt;ref-type name="Journal Article"&gt;17&lt;/ref-type&gt;&lt;contributors&gt;&lt;authors&gt;&lt;author&gt;Barker J,&lt;/author&gt;&lt;/authors&gt;&lt;/contributors&gt;&lt;titles&gt;&lt;title&gt;A habitus of instability: Youth homelessness and instability&lt;/title&gt;&lt;secondary-title&gt;Journal of Youth Studies&lt;/secondary-title&gt;&lt;/titles&gt;&lt;periodical&gt;&lt;full-title&gt;Journal of Youth Studies&lt;/full-title&gt;&lt;/periodical&gt;&lt;pages&gt; 665-683&lt;/pages&gt;&lt;volume&gt;19&lt;/volume&gt;&lt;number&gt;5&lt;/number&gt;&lt;dates&gt;&lt;year&gt;2016&lt;/year&gt;&lt;/dates&gt;&lt;urls&gt;&lt;/urls&gt;&lt;electronic-resource-num&gt;10.1080/13676261.2015.1098772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arker J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3B73E3B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67F483E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2A742DC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  <w:p w14:paraId="460BDE8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ocus groups Genealogies </w:t>
            </w:r>
          </w:p>
          <w:p w14:paraId="5064378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Life histories </w:t>
            </w:r>
          </w:p>
          <w:p w14:paraId="2FB3447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ocial network diagrams</w:t>
            </w:r>
          </w:p>
        </w:tc>
        <w:tc>
          <w:tcPr>
            <w:tcW w:w="1134" w:type="dxa"/>
            <w:shd w:val="clear" w:color="auto" w:fill="auto"/>
          </w:tcPr>
          <w:p w14:paraId="0B5707F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18 </w:t>
            </w:r>
          </w:p>
          <w:p w14:paraId="24DA3E9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639F095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  <w:shd w:val="clear" w:color="auto" w:fill="FFFFFF" w:themeFill="background1"/>
          </w:tcPr>
          <w:p w14:paraId="6736C93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3</w:t>
            </w:r>
          </w:p>
        </w:tc>
        <w:tc>
          <w:tcPr>
            <w:tcW w:w="2551" w:type="dxa"/>
            <w:shd w:val="clear" w:color="auto" w:fill="FFFFFF" w:themeFill="background1"/>
          </w:tcPr>
          <w:p w14:paraId="3BD3198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emale (n=8) </w:t>
            </w:r>
          </w:p>
          <w:p w14:paraId="2C8821B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10) </w:t>
            </w:r>
          </w:p>
          <w:p w14:paraId="7D8368F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355E97A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08EBFBD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266AB007" w14:textId="77777777" w:rsidTr="00E94A35">
        <w:tc>
          <w:tcPr>
            <w:tcW w:w="2660" w:type="dxa"/>
            <w:vMerge/>
            <w:shd w:val="clear" w:color="auto" w:fill="FFFFFF" w:themeFill="background1"/>
          </w:tcPr>
          <w:p w14:paraId="2A8AABA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24E70E7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arrugia D&lt;/Author&gt;&lt;Year&gt;2016&lt;/Year&gt;&lt;RecNum&gt;79&lt;/RecNum&gt;&lt;DisplayText&gt;Farrugia D, Smyth J et al. (2016)&lt;/DisplayText&gt;&lt;record&gt;&lt;rec-number&gt;79&lt;/rec-number&gt;&lt;foreign-keys&gt;&lt;key app="EN" db-id="ffw5fsvd2za5rdetrvzvsp2qv2zvf0epdwta" timestamp="1527467371"&gt;79&lt;/key&gt;&lt;/foreign-keys&gt;&lt;ref-type name="Journal Article"&gt;17&lt;/ref-type&gt;&lt;contributors&gt;&lt;authors&gt;&lt;author&gt;Farrugia D, &lt;/author&gt;&lt;author&gt;Smyth J, &lt;/author&gt;&lt;author&gt;Harrison T,&lt;/author&gt;&lt;/authors&gt;&lt;/contributors&gt;&lt;titles&gt;&lt;title&gt;Moral distinctions and structural inequality: Homeless youth salvaging the self&lt;/title&gt;&lt;secondary-title&gt;The Sociological Review&lt;/secondary-title&gt;&lt;/titles&gt;&lt;periodical&gt;&lt;full-title&gt;The Sociological Review&lt;/full-title&gt;&lt;/periodical&gt;&lt;pages&gt;238-255&lt;/pages&gt;&lt;volume&gt;64&lt;/volume&gt;&lt;dates&gt;&lt;year&gt;2016&lt;/year&gt;&lt;/dates&gt;&lt;urls&gt;&lt;/urls&gt;&lt;electronic-resource-num&gt;10.1111/1467-954X.12252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arrugia D, Smyth J et al.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FFFFFF" w:themeFill="background1"/>
          </w:tcPr>
          <w:p w14:paraId="4F22AFF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  <w:shd w:val="clear" w:color="auto" w:fill="auto"/>
          </w:tcPr>
          <w:p w14:paraId="00C479A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33 </w:t>
            </w:r>
          </w:p>
          <w:p w14:paraId="0C7CECD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  <w:shd w:val="clear" w:color="auto" w:fill="FFFFFF" w:themeFill="background1"/>
          </w:tcPr>
          <w:p w14:paraId="2F96CBC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Unspecified </w:t>
            </w:r>
          </w:p>
        </w:tc>
        <w:tc>
          <w:tcPr>
            <w:tcW w:w="2551" w:type="dxa"/>
            <w:shd w:val="clear" w:color="auto" w:fill="FFFFFF" w:themeFill="background1"/>
          </w:tcPr>
          <w:p w14:paraId="47143DD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7)</w:t>
            </w:r>
          </w:p>
          <w:p w14:paraId="6E95273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16) </w:t>
            </w:r>
          </w:p>
          <w:p w14:paraId="6B0DB9A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089710C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436160EA" w14:textId="77777777" w:rsidTr="00E94A35">
        <w:tc>
          <w:tcPr>
            <w:tcW w:w="2660" w:type="dxa"/>
            <w:shd w:val="clear" w:color="auto" w:fill="FFFFFF" w:themeFill="background1"/>
          </w:tcPr>
          <w:p w14:paraId="65EFD64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Perceptions of cycling for recreation and transport </w:t>
            </w:r>
          </w:p>
        </w:tc>
        <w:tc>
          <w:tcPr>
            <w:tcW w:w="1984" w:type="dxa"/>
            <w:shd w:val="clear" w:color="auto" w:fill="FFFFFF" w:themeFill="background1"/>
          </w:tcPr>
          <w:p w14:paraId="3CFD5F6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Crawford B&lt;/Author&gt;&lt;Year&gt;2012&lt;/Year&gt;&lt;RecNum&gt;84&lt;/RecNum&gt;&lt;DisplayText&gt;Crawford B, Rissel C et al. (2012)&lt;/DisplayText&gt;&lt;record&gt;&lt;rec-number&gt;84&lt;/rec-number&gt;&lt;foreign-keys&gt;&lt;key app="EN" db-id="ffw5fsvd2za5rdetrvzvsp2qv2zvf0epdwta" timestamp="1527467955"&gt;84&lt;/key&gt;&lt;/foreign-keys&gt;&lt;ref-type name="Journal Article"&gt;17&lt;/ref-type&gt;&lt;contributors&gt;&lt;authors&gt;&lt;author&gt;Crawford B, &lt;/author&gt;&lt;author&gt;Rissel C, &lt;/author&gt;&lt;author&gt;Yamazaki R, &lt;/author&gt;&lt;author&gt;Franke E, &lt;/author&gt;&lt;author&gt;Amandatidis S, &lt;/author&gt;&lt;author&gt;Ravulo J, &lt;/author&gt;&lt;author&gt;Bindon, J, &lt;/author&gt;&lt;author&gt;Torvaldsen S,&lt;/author&gt;&lt;/authors&gt;&lt;/contributors&gt;&lt;titles&gt;&lt;title&gt;&amp;quot;It&amp;apos;s good to have wheels!&amp;quot;: Perceptions of cycling among homeless young people in Sydney, Australia&lt;/title&gt;&lt;secondary-title&gt;Youth Studies Australia&lt;/secondary-title&gt;&lt;/titles&gt;&lt;periodical&gt;&lt;full-title&gt;Youth Studies Australia&lt;/full-title&gt;&lt;/periodical&gt;&lt;pages&gt;55-63&lt;/pages&gt;&lt;volume&gt;31&lt;/volume&gt;&lt;number&gt;4&lt;/number&gt;&lt;section&gt; &lt;/section&gt;&lt;dates&gt;&lt;year&gt;2012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Crawford B, Rissel C et al. (201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5F41CFE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7AD2AB4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 Interactive activities</w:t>
            </w:r>
          </w:p>
          <w:p w14:paraId="7F02EB5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shd w:val="clear" w:color="auto" w:fill="auto"/>
          </w:tcPr>
          <w:p w14:paraId="2E0B22F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8</w:t>
            </w:r>
          </w:p>
        </w:tc>
        <w:tc>
          <w:tcPr>
            <w:tcW w:w="1418" w:type="dxa"/>
            <w:shd w:val="clear" w:color="auto" w:fill="FFFFFF" w:themeFill="background1"/>
          </w:tcPr>
          <w:p w14:paraId="7C49977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24</w:t>
            </w:r>
          </w:p>
        </w:tc>
        <w:tc>
          <w:tcPr>
            <w:tcW w:w="2551" w:type="dxa"/>
            <w:shd w:val="clear" w:color="auto" w:fill="FFFFFF" w:themeFill="background1"/>
          </w:tcPr>
          <w:p w14:paraId="2E45082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9)</w:t>
            </w:r>
          </w:p>
          <w:p w14:paraId="29576CB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8)</w:t>
            </w:r>
          </w:p>
          <w:p w14:paraId="19F224B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Transgender (N=1) </w:t>
            </w:r>
          </w:p>
          <w:p w14:paraId="797816F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Young parents (N=4)</w:t>
            </w:r>
          </w:p>
          <w:p w14:paraId="0F16C7D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(N=10)</w:t>
            </w:r>
          </w:p>
          <w:p w14:paraId="77FC89F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ALD (N=15)</w:t>
            </w:r>
          </w:p>
          <w:p w14:paraId="2E44EDC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256264E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reparing research instruments: children collaborate with adult researchers</w:t>
            </w:r>
          </w:p>
          <w:p w14:paraId="4AC6A11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collaborate with adult researchers</w:t>
            </w:r>
          </w:p>
          <w:p w14:paraId="411E52F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alysing the data: children are consulted</w:t>
            </w:r>
          </w:p>
        </w:tc>
      </w:tr>
      <w:tr w:rsidR="00840E10" w:rsidRPr="00A441E7" w14:paraId="0C4F4EE7" w14:textId="77777777" w:rsidTr="00E94A35">
        <w:tc>
          <w:tcPr>
            <w:tcW w:w="2660" w:type="dxa"/>
            <w:shd w:val="clear" w:color="auto" w:fill="FFFFFF" w:themeFill="background1"/>
          </w:tcPr>
          <w:p w14:paraId="09CFB7A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 xml:space="preserve">Social exclusion </w:t>
            </w:r>
          </w:p>
        </w:tc>
        <w:tc>
          <w:tcPr>
            <w:tcW w:w="1984" w:type="dxa"/>
            <w:shd w:val="clear" w:color="auto" w:fill="FFFFFF" w:themeFill="background1"/>
          </w:tcPr>
          <w:p w14:paraId="00C5D99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Savelsberg HJ&lt;/Author&gt;&lt;Year&gt;2008&lt;/Year&gt;&lt;RecNum&gt;93&lt;/RecNum&gt;&lt;DisplayText&gt;Savelsberg HJ and Martin-Giles BM (2008)&lt;/DisplayText&gt;&lt;record&gt;&lt;rec-number&gt;93&lt;/rec-number&gt;&lt;foreign-keys&gt;&lt;key app="EN" db-id="ffw5fsvd2za5rdetrvzvsp2qv2zvf0epdwta" timestamp="1527469971"&gt;93&lt;/key&gt;&lt;/foreign-keys&gt;&lt;ref-type name="Journal Article"&gt;17&lt;/ref-type&gt;&lt;contributors&gt;&lt;authors&gt;&lt;author&gt;Savelsberg HJ, &lt;/author&gt;&lt;author&gt;Martin-Giles BM,&lt;/author&gt;&lt;/authors&gt;&lt;/contributors&gt;&lt;titles&gt;&lt;title&gt;Young people on the margins: Australian studies of social exclusion&lt;/title&gt;&lt;secondary-title&gt;Journal of Youth Studies&lt;/secondary-title&gt;&lt;/titles&gt;&lt;periodical&gt;&lt;full-title&gt;Journal of Youth Studies&lt;/full-title&gt;&lt;/periodical&gt;&lt;pages&gt;17-31&lt;/pages&gt;&lt;volume&gt;11&lt;/volume&gt;&lt;number&gt;1&lt;/number&gt;&lt;dates&gt;&lt;year&gt;2008&lt;/year&gt;&lt;/dates&gt;&lt;urls&gt;&lt;/urls&gt;&lt;electronic-resource-num&gt;10.1080/13676260701727048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Savelsberg HJ and Martin-Giles BM (2008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413A223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6E4085E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34" w:type="dxa"/>
            <w:shd w:val="clear" w:color="auto" w:fill="FFFFFF" w:themeFill="background1"/>
          </w:tcPr>
          <w:p w14:paraId="3C5EE5D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8</w:t>
            </w:r>
          </w:p>
        </w:tc>
        <w:tc>
          <w:tcPr>
            <w:tcW w:w="1418" w:type="dxa"/>
            <w:shd w:val="clear" w:color="auto" w:fill="FFFFFF" w:themeFill="background1"/>
          </w:tcPr>
          <w:p w14:paraId="1FA5001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3-18</w:t>
            </w:r>
          </w:p>
        </w:tc>
        <w:tc>
          <w:tcPr>
            <w:tcW w:w="2551" w:type="dxa"/>
            <w:shd w:val="clear" w:color="auto" w:fill="FFFFFF" w:themeFill="background1"/>
          </w:tcPr>
          <w:p w14:paraId="1800492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3)</w:t>
            </w:r>
          </w:p>
          <w:p w14:paraId="5E03CAE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5) </w:t>
            </w:r>
          </w:p>
          <w:p w14:paraId="528C5A1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 cultural diversity</w:t>
            </w:r>
          </w:p>
        </w:tc>
        <w:tc>
          <w:tcPr>
            <w:tcW w:w="2410" w:type="dxa"/>
            <w:shd w:val="clear" w:color="auto" w:fill="FFFFFF" w:themeFill="background1"/>
          </w:tcPr>
          <w:p w14:paraId="6D69BB9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2A04055D" w14:textId="77777777" w:rsidTr="00E94A35">
        <w:tc>
          <w:tcPr>
            <w:tcW w:w="2660" w:type="dxa"/>
            <w:vMerge w:val="restart"/>
            <w:shd w:val="clear" w:color="auto" w:fill="FFFFFF" w:themeFill="background1"/>
          </w:tcPr>
          <w:p w14:paraId="5992B7E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ocial lives/ relationships of homeless young people</w:t>
            </w:r>
          </w:p>
        </w:tc>
        <w:tc>
          <w:tcPr>
            <w:tcW w:w="1984" w:type="dxa"/>
            <w:shd w:val="clear" w:color="auto" w:fill="FFFFFF" w:themeFill="background1"/>
          </w:tcPr>
          <w:p w14:paraId="6CA502E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arker J&lt;/Author&gt;&lt;Year&gt;2012&lt;/Year&gt;&lt;RecNum&gt;77&lt;/RecNum&gt;&lt;DisplayText&gt;Barker J (2012)&lt;/DisplayText&gt;&lt;record&gt;&lt;rec-number&gt;77&lt;/rec-number&gt;&lt;foreign-keys&gt;&lt;key app="EN" db-id="ffw5fsvd2za5rdetrvzvsp2qv2zvf0epdwta" timestamp="1527467182"&gt;77&lt;/key&gt;&lt;/foreign-keys&gt;&lt;ref-type name="Journal Article"&gt;17&lt;/ref-type&gt;&lt;contributors&gt;&lt;authors&gt;&lt;author&gt;Barker J,&lt;/author&gt;&lt;/authors&gt;&lt;/contributors&gt;&lt;titles&gt;&lt;title&gt;Social capital, homeless young people and the family&lt;/title&gt;&lt;secondary-title&gt;Journal of Youth Studies&lt;/secondary-title&gt;&lt;/titles&gt;&lt;periodical&gt;&lt;full-title&gt;Journal of Youth Studies&lt;/full-title&gt;&lt;/periodical&gt;&lt;pages&gt;730-743&lt;/pages&gt;&lt;volume&gt;15&lt;/volume&gt;&lt;number&gt;6&lt;/number&gt;&lt;dates&gt;&lt;year&gt;2012&lt;/year&gt;&lt;/dates&gt;&lt;urls&gt;&lt;/urls&gt;&lt;electronic-resource-num&gt;10.1080/13676261.2012.677812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arker J (201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116D8C2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32A5554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  <w:p w14:paraId="0BC4903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ocus groups Genealogies </w:t>
            </w:r>
          </w:p>
          <w:p w14:paraId="0EDD02D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Life histories </w:t>
            </w:r>
          </w:p>
          <w:p w14:paraId="4FC1E34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ocial network diagrams</w:t>
            </w:r>
          </w:p>
        </w:tc>
        <w:tc>
          <w:tcPr>
            <w:tcW w:w="1134" w:type="dxa"/>
            <w:shd w:val="clear" w:color="auto" w:fill="auto"/>
          </w:tcPr>
          <w:p w14:paraId="5C39862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18 </w:t>
            </w:r>
          </w:p>
          <w:p w14:paraId="25DC016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  <w:shd w:val="clear" w:color="auto" w:fill="FFFFFF" w:themeFill="background1"/>
          </w:tcPr>
          <w:p w14:paraId="042D81B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3</w:t>
            </w:r>
          </w:p>
        </w:tc>
        <w:tc>
          <w:tcPr>
            <w:tcW w:w="2551" w:type="dxa"/>
            <w:shd w:val="clear" w:color="auto" w:fill="FFFFFF" w:themeFill="background1"/>
          </w:tcPr>
          <w:p w14:paraId="60D6FC8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8)</w:t>
            </w:r>
          </w:p>
          <w:p w14:paraId="32A2FB8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10) </w:t>
            </w:r>
          </w:p>
          <w:p w14:paraId="3198F34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53BA380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2743810A" w14:textId="77777777" w:rsidTr="00E94A35">
        <w:tc>
          <w:tcPr>
            <w:tcW w:w="2660" w:type="dxa"/>
            <w:vMerge/>
            <w:shd w:val="clear" w:color="auto" w:fill="FFFFFF" w:themeFill="background1"/>
          </w:tcPr>
          <w:p w14:paraId="774E89B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1B051B0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arker J&lt;/Author&gt;&lt;Year&gt;2014&lt;/Year&gt;&lt;RecNum&gt;75&lt;/RecNum&gt;&lt;DisplayText&gt;Barker J (2014)&lt;/DisplayText&gt;&lt;record&gt;&lt;rec-number&gt;75&lt;/rec-number&gt;&lt;foreign-keys&gt;&lt;key app="EN" db-id="ffw5fsvd2za5rdetrvzvsp2qv2zvf0epdwta" timestamp="1527466950"&gt;75&lt;/key&gt;&lt;/foreign-keys&gt;&lt;ref-type name="Journal Article"&gt;17&lt;/ref-type&gt;&lt;contributors&gt;&lt;authors&gt;&lt;author&gt;Barker J,&lt;/author&gt;&lt;/authors&gt;&lt;/contributors&gt;&lt;titles&gt;&lt;title&gt;Alone together: The strategies of autonomy and relatedness in the lives of homeless youth&lt;/title&gt;&lt;secondary-title&gt;Journal of Youth Studies&lt;/secondary-title&gt;&lt;/titles&gt;&lt;periodical&gt;&lt;full-title&gt;Journal of Youth Studies&lt;/full-title&gt;&lt;/periodical&gt;&lt;pages&gt;763-777&lt;/pages&gt;&lt;volume&gt;17&lt;/volume&gt;&lt;number&gt;6&lt;/number&gt;&lt;dates&gt;&lt;year&gt;2014&lt;/year&gt;&lt;/dates&gt;&lt;urls&gt;&lt;/urls&gt;&lt;electronic-resource-num&gt;10.1080/13676261.2013.853874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arker J (201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FFFFFF" w:themeFill="background1"/>
          </w:tcPr>
          <w:p w14:paraId="2DEA993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  <w:p w14:paraId="1C0472E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ocus groups Genealogies </w:t>
            </w:r>
          </w:p>
          <w:p w14:paraId="71B8C9E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Life histories </w:t>
            </w:r>
          </w:p>
          <w:p w14:paraId="59278A4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ocial network diagrams</w:t>
            </w:r>
          </w:p>
        </w:tc>
        <w:tc>
          <w:tcPr>
            <w:tcW w:w="1134" w:type="dxa"/>
            <w:shd w:val="clear" w:color="auto" w:fill="auto"/>
          </w:tcPr>
          <w:p w14:paraId="5CF07EF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18 </w:t>
            </w:r>
          </w:p>
          <w:p w14:paraId="114393E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  <w:shd w:val="clear" w:color="auto" w:fill="FFFFFF" w:themeFill="background1"/>
          </w:tcPr>
          <w:p w14:paraId="688E24B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3</w:t>
            </w:r>
          </w:p>
        </w:tc>
        <w:tc>
          <w:tcPr>
            <w:tcW w:w="2551" w:type="dxa"/>
            <w:shd w:val="clear" w:color="auto" w:fill="FFFFFF" w:themeFill="background1"/>
          </w:tcPr>
          <w:p w14:paraId="3024515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8)</w:t>
            </w:r>
          </w:p>
          <w:p w14:paraId="7C52031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10) </w:t>
            </w:r>
          </w:p>
          <w:p w14:paraId="714CC2C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28D8FBE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3883C784" w14:textId="77777777" w:rsidTr="00E94A35">
        <w:tc>
          <w:tcPr>
            <w:tcW w:w="2660" w:type="dxa"/>
            <w:vMerge/>
            <w:shd w:val="clear" w:color="auto" w:fill="FFFFFF" w:themeFill="background1"/>
          </w:tcPr>
          <w:p w14:paraId="63BA2D1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786141C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arrugia&lt;/Author&gt;&lt;Year&gt;2011&lt;/Year&gt;&lt;RecNum&gt;76&lt;/RecNum&gt;&lt;DisplayText&gt;Farrugia (2011)&lt;/DisplayText&gt;&lt;record&gt;&lt;rec-number&gt;76&lt;/rec-number&gt;&lt;foreign-keys&gt;&lt;key app="EN" db-id="ffw5fsvd2za5rdetrvzvsp2qv2zvf0epdwta" timestamp="1527467032"&gt;76&lt;/key&gt;&lt;/foreign-keys&gt;&lt;ref-type name="Journal Article"&gt;17&lt;/ref-type&gt;&lt;contributors&gt;&lt;authors&gt;&lt;author&gt;Farrugia, D&lt;/author&gt;&lt;/authors&gt;&lt;/contributors&gt;&lt;titles&gt;&lt;title&gt;Homeless youth managing relationships: Reflexive intersubjectivity and inequality&lt;/title&gt;&lt;secondary-title&gt;Young&lt;/secondary-title&gt;&lt;/titles&gt;&lt;periodical&gt;&lt;full-title&gt;Young&lt;/full-title&gt;&lt;/periodical&gt;&lt;pages&gt;357-373&lt;/pages&gt;&lt;volume&gt;19&lt;/volume&gt;&lt;number&gt;4&lt;/number&gt;&lt;dates&gt;&lt;year&gt;2011&lt;/year&gt;&lt;/dates&gt;&lt;urls&gt;&lt;/urls&gt;&lt;electronic-resource-num&gt;10.1177/110330881101900401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arrugia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FFFFFF" w:themeFill="background1"/>
          </w:tcPr>
          <w:p w14:paraId="4625F28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  <w:shd w:val="clear" w:color="auto" w:fill="auto"/>
          </w:tcPr>
          <w:p w14:paraId="38D6AA9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</w:t>
            </w:r>
          </w:p>
        </w:tc>
        <w:tc>
          <w:tcPr>
            <w:tcW w:w="1418" w:type="dxa"/>
            <w:shd w:val="clear" w:color="auto" w:fill="FFFFFF" w:themeFill="background1"/>
          </w:tcPr>
          <w:p w14:paraId="1E5C4D5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4</w:t>
            </w:r>
          </w:p>
        </w:tc>
        <w:tc>
          <w:tcPr>
            <w:tcW w:w="2551" w:type="dxa"/>
            <w:shd w:val="clear" w:color="auto" w:fill="FFFFFF" w:themeFill="background1"/>
          </w:tcPr>
          <w:p w14:paraId="561093B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9)</w:t>
            </w:r>
          </w:p>
          <w:p w14:paraId="54FFD6C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1)</w:t>
            </w:r>
          </w:p>
          <w:p w14:paraId="75DE8CF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glo-Saxon (N=19)</w:t>
            </w:r>
          </w:p>
          <w:p w14:paraId="75D1E9C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ori (N=1)</w:t>
            </w:r>
          </w:p>
        </w:tc>
        <w:tc>
          <w:tcPr>
            <w:tcW w:w="2410" w:type="dxa"/>
            <w:shd w:val="clear" w:color="auto" w:fill="FFFFFF" w:themeFill="background1"/>
          </w:tcPr>
          <w:p w14:paraId="1102EE7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38DBC528" w14:textId="77777777" w:rsidTr="00E94A35">
        <w:trPr>
          <w:trHeight w:val="518"/>
        </w:trPr>
        <w:tc>
          <w:tcPr>
            <w:tcW w:w="2660" w:type="dxa"/>
            <w:shd w:val="clear" w:color="auto" w:fill="FFFFFF" w:themeFill="background1"/>
          </w:tcPr>
          <w:p w14:paraId="3289DCD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heorising youth homelessness</w:t>
            </w:r>
          </w:p>
        </w:tc>
        <w:tc>
          <w:tcPr>
            <w:tcW w:w="1984" w:type="dxa"/>
            <w:shd w:val="clear" w:color="auto" w:fill="FFFFFF" w:themeFill="background1"/>
          </w:tcPr>
          <w:p w14:paraId="6DE9B4F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arrugia D&lt;/Author&gt;&lt;Year&gt;2010&amp;#xD;&lt;/Year&gt;&lt;RecNum&gt;74&lt;/RecNum&gt;&lt;DisplayText&gt;Farrugia D (2010)&lt;/DisplayText&gt;&lt;record&gt;&lt;rec-number&gt;74&lt;/rec-number&gt;&lt;foreign-keys&gt;&lt;key app="EN" db-id="ffw5fsvd2za5rdetrvzvsp2qv2zvf0epdwta" timestamp="1527466842"&gt;74&lt;/key&gt;&lt;/foreign-keys&gt;&lt;ref-type name="Journal Article"&gt;17&lt;/ref-type&gt;&lt;contributors&gt;&lt;authors&gt;&lt;author&gt;Farrugia D,&lt;/author&gt;&lt;/authors&gt;&lt;/contributors&gt;&lt;titles&gt;&lt;title&gt;The symbolic burden of homelessness: Towards a theory of youth homelessness as embodied subjectivity&lt;/title&gt;&lt;secondary-title&gt;Journal of Sociology&lt;/secondary-title&gt;&lt;/titles&gt;&lt;periodical&gt;&lt;full-title&gt;Journal of Sociology&lt;/full-title&gt;&lt;/periodical&gt;&lt;pages&gt;71-87&lt;/pages&gt;&lt;volume&gt;47&lt;/volume&gt;&lt;number&gt;&lt;style face="normal" font="default" size="10"&gt;1&lt;/style&gt;&lt;/number&gt;&lt;dates&gt;&lt;year&gt;2010&lt;/year&gt;&lt;/dates&gt;&lt;urls&gt;&lt;/urls&gt;&lt;electronic-resource-num&gt;10.1177/1440783310380989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arrugia D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FFFFFF" w:themeFill="background1"/>
          </w:tcPr>
          <w:p w14:paraId="39D03C8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  <w:shd w:val="clear" w:color="auto" w:fill="auto"/>
          </w:tcPr>
          <w:p w14:paraId="04AFB86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</w:t>
            </w:r>
          </w:p>
        </w:tc>
        <w:tc>
          <w:tcPr>
            <w:tcW w:w="1418" w:type="dxa"/>
            <w:shd w:val="clear" w:color="auto" w:fill="FFFFFF" w:themeFill="background1"/>
          </w:tcPr>
          <w:p w14:paraId="64411BD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4</w:t>
            </w:r>
          </w:p>
        </w:tc>
        <w:tc>
          <w:tcPr>
            <w:tcW w:w="2551" w:type="dxa"/>
            <w:shd w:val="clear" w:color="auto" w:fill="FFFFFF" w:themeFill="background1"/>
          </w:tcPr>
          <w:p w14:paraId="30D595D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9)</w:t>
            </w:r>
          </w:p>
          <w:p w14:paraId="0CE3372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1)</w:t>
            </w:r>
          </w:p>
        </w:tc>
        <w:tc>
          <w:tcPr>
            <w:tcW w:w="2410" w:type="dxa"/>
            <w:shd w:val="clear" w:color="auto" w:fill="FFFFFF" w:themeFill="background1"/>
          </w:tcPr>
          <w:p w14:paraId="03C85E7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1AC90CCB" w14:textId="77777777" w:rsidTr="00E94A35">
        <w:trPr>
          <w:trHeight w:val="70"/>
        </w:trPr>
        <w:tc>
          <w:tcPr>
            <w:tcW w:w="14567" w:type="dxa"/>
            <w:gridSpan w:val="7"/>
            <w:shd w:val="clear" w:color="auto" w:fill="FFFFFF" w:themeFill="background1"/>
          </w:tcPr>
          <w:p w14:paraId="62275A88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FEEDBACK AND INSIGHTS INTO SERVICE PROVISION</w:t>
            </w:r>
          </w:p>
        </w:tc>
      </w:tr>
      <w:tr w:rsidR="00840E10" w:rsidRPr="00A441E7" w14:paraId="5B5FFBC5" w14:textId="77777777" w:rsidTr="00E94A35">
        <w:trPr>
          <w:trHeight w:val="983"/>
        </w:trPr>
        <w:tc>
          <w:tcPr>
            <w:tcW w:w="2660" w:type="dxa"/>
            <w:vMerge w:val="restart"/>
            <w:shd w:val="clear" w:color="auto" w:fill="FFFFFF" w:themeFill="background1"/>
          </w:tcPr>
          <w:p w14:paraId="2DFC851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Barriers &amp; facilitators to </w:t>
            </w:r>
          </w:p>
          <w:p w14:paraId="4B8B7A4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service access &amp; engagement </w:t>
            </w:r>
          </w:p>
          <w:p w14:paraId="40DFFB3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6BB4867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arbyshire P&lt;/Author&gt;&lt;Year&gt;2006&lt;/Year&gt;&lt;RecNum&gt;95&lt;/RecNum&gt;&lt;DisplayText&gt;Darbyshire P, Muir-Cochrane E et al. (2006)&lt;/DisplayText&gt;&lt;record&gt;&lt;rec-number&gt;95&lt;/rec-number&gt;&lt;foreign-keys&gt;&lt;key app="EN" db-id="ffw5fsvd2za5rdetrvzvsp2qv2zvf0epdwta" timestamp="1527470171"&gt;95&lt;/key&gt;&lt;/foreign-keys&gt;&lt;ref-type name="Journal Article"&gt;17&lt;/ref-type&gt;&lt;contributors&gt;&lt;authors&gt;&lt;author&gt;Darbyshire P, &lt;/author&gt;&lt;author&gt;Muir-Cochrane E, &lt;/author&gt;&lt;author&gt;Fereday J, &lt;/author&gt;&lt;author&gt;Jureidini J, &lt;/author&gt;&lt;author&gt;Drummond A,&lt;/author&gt;&lt;/authors&gt;&lt;/contributors&gt;&lt;titles&gt;&lt;title&gt;Engagement with health and social care services: Perceptions of homeless young people with mental health problems&lt;/title&gt;&lt;secondary-title&gt;Health and Social Care in the Community&lt;/secondary-title&gt;&lt;/titles&gt;&lt;periodical&gt;&lt;full-title&gt;Health and Social Care in the Community&lt;/full-title&gt;&lt;/periodical&gt;&lt;pages&gt;553-562&lt;/pages&gt;&lt;volume&gt;14&lt;/volume&gt;&lt;number&gt;6&lt;/number&gt;&lt;dates&gt;&lt;year&gt;2006&lt;/year&gt;&lt;/dates&gt;&lt;urls&gt;&lt;/urls&gt;&lt;electronic-resource-num&gt;10.1111/j.1365-2524.2006.0643.x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arbyshire P, Muir-Cochrane E et al. (200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FFFFFF" w:themeFill="background1"/>
          </w:tcPr>
          <w:p w14:paraId="0797E3F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  <w:shd w:val="clear" w:color="auto" w:fill="FFFFFF" w:themeFill="background1"/>
          </w:tcPr>
          <w:p w14:paraId="6910647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</w:t>
            </w:r>
          </w:p>
        </w:tc>
        <w:tc>
          <w:tcPr>
            <w:tcW w:w="1418" w:type="dxa"/>
            <w:shd w:val="clear" w:color="auto" w:fill="FFFFFF" w:themeFill="background1"/>
          </w:tcPr>
          <w:p w14:paraId="34EC551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4</w:t>
            </w:r>
          </w:p>
        </w:tc>
        <w:tc>
          <w:tcPr>
            <w:tcW w:w="2551" w:type="dxa"/>
            <w:shd w:val="clear" w:color="auto" w:fill="FFFFFF" w:themeFill="background1"/>
          </w:tcPr>
          <w:p w14:paraId="698873D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7)</w:t>
            </w:r>
          </w:p>
          <w:p w14:paraId="32D028C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3)</w:t>
            </w:r>
          </w:p>
          <w:p w14:paraId="76B99DA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ll experienced mental health issues  </w:t>
            </w:r>
          </w:p>
        </w:tc>
        <w:tc>
          <w:tcPr>
            <w:tcW w:w="2410" w:type="dxa"/>
            <w:shd w:val="clear" w:color="auto" w:fill="FFFFFF" w:themeFill="background1"/>
          </w:tcPr>
          <w:p w14:paraId="49E117E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2F2E3ADB" w14:textId="77777777" w:rsidTr="00E94A35">
        <w:trPr>
          <w:trHeight w:val="1000"/>
        </w:trPr>
        <w:tc>
          <w:tcPr>
            <w:tcW w:w="2660" w:type="dxa"/>
            <w:vMerge/>
            <w:shd w:val="clear" w:color="auto" w:fill="FFFFFF" w:themeFill="background1"/>
          </w:tcPr>
          <w:p w14:paraId="0C4AAD8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27EEE7C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rench R&lt;/Author&gt;&lt;Year&gt;2003&lt;/Year&gt;&lt;RecNum&gt;96&lt;/RecNum&gt;&lt;DisplayText&gt;French R, Reardon M et al. (2003)&lt;/DisplayText&gt;&lt;record&gt;&lt;rec-number&gt;96&lt;/rec-number&gt;&lt;foreign-keys&gt;&lt;key app="EN" db-id="ffw5fsvd2za5rdetrvzvsp2qv2zvf0epdwta" timestamp="1527470267"&gt;96&lt;/key&gt;&lt;/foreign-keys&gt;&lt;ref-type name="Journal Article"&gt;17&lt;/ref-type&gt;&lt;contributors&gt;&lt;authors&gt;&lt;author&gt;French R, &lt;/author&gt;&lt;author&gt;Reardon M, &lt;/author&gt;&lt;author&gt;Smith P,&lt;/author&gt;&lt;/authors&gt;&lt;/contributors&gt;&lt;titles&gt;&lt;title&gt;Engaging with a mental health service: Perspectives of at-risk youth&lt;/title&gt;&lt;secondary-title&gt;Child and Adolescent Social Work Journal&lt;/secondary-title&gt;&lt;/titles&gt;&lt;periodical&gt;&lt;full-title&gt;Child and Adolescent Social Work Journal&lt;/full-title&gt;&lt;/periodical&gt;&lt;pages&gt;529-548&lt;/pages&gt;&lt;volume&gt;20&lt;/volume&gt;&lt;number&gt;6&lt;/number&gt;&lt;dates&gt;&lt;year&gt;2003&lt;/year&gt;&lt;/dates&gt;&lt;urls&gt;&lt;/urls&gt;&lt;electronic-resource-num&gt;10.1023/B:CASW.0000003142.13457.0a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rench R, Reardon M et al. (2003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133ECD2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6B5147C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  <w:shd w:val="clear" w:color="auto" w:fill="FFFFFF" w:themeFill="background1"/>
          </w:tcPr>
          <w:p w14:paraId="283B8BB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6</w:t>
            </w:r>
          </w:p>
        </w:tc>
        <w:tc>
          <w:tcPr>
            <w:tcW w:w="1418" w:type="dxa"/>
            <w:shd w:val="clear" w:color="auto" w:fill="FFFFFF" w:themeFill="background1"/>
          </w:tcPr>
          <w:p w14:paraId="0F6CA19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14-21 </w:t>
            </w:r>
          </w:p>
          <w:p w14:paraId="5580B03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shd w:val="clear" w:color="auto" w:fill="FFFFFF" w:themeFill="background1"/>
          </w:tcPr>
          <w:p w14:paraId="44F61AC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410" w:type="dxa"/>
            <w:shd w:val="clear" w:color="auto" w:fill="FFFFFF" w:themeFill="background1"/>
          </w:tcPr>
          <w:p w14:paraId="306F3A5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llecting data: children are consulted </w:t>
            </w:r>
          </w:p>
          <w:p w14:paraId="361DC57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alysing the data: children are consulted</w:t>
            </w:r>
          </w:p>
        </w:tc>
      </w:tr>
      <w:tr w:rsidR="00840E10" w:rsidRPr="00A441E7" w14:paraId="3839A8D0" w14:textId="77777777" w:rsidTr="00E94A35">
        <w:trPr>
          <w:trHeight w:val="132"/>
        </w:trPr>
        <w:tc>
          <w:tcPr>
            <w:tcW w:w="2660" w:type="dxa"/>
            <w:vMerge/>
            <w:shd w:val="clear" w:color="auto" w:fill="FFFFFF" w:themeFill="background1"/>
          </w:tcPr>
          <w:p w14:paraId="1B94B35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32B1950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lack EB&lt;/Author&gt;&lt;Year&gt;2018&lt;/Year&gt;&lt;RecNum&gt;97&lt;/RecNum&gt;&lt;DisplayText&gt;Black EB, Fedyszyn IE et al. (2018)&lt;/DisplayText&gt;&lt;record&gt;&lt;rec-number&gt;97&lt;/rec-number&gt;&lt;foreign-keys&gt;&lt;key app="EN" db-id="ffw5fsvd2za5rdetrvzvsp2qv2zvf0epdwta" timestamp="1527470377"&gt;97&lt;/key&gt;&lt;/foreign-keys&gt;&lt;ref-type name="Journal Article"&gt;17&lt;/ref-type&gt;&lt;contributors&gt;&lt;authors&gt;&lt;author&gt;Black EB, &lt;/author&gt;&lt;author&gt;Fedyszyn IE, &lt;/author&gt;&lt;author&gt;Mildred H, &lt;/author&gt;&lt;author&gt;Perkin R, &lt;/author&gt;&lt;author&gt;Lough R, &lt;/author&gt;&lt;author&gt;Brann P,&lt;/author&gt;&lt;author&gt;Ritter C,&lt;/author&gt;&lt;/authors&gt;&lt;/contributors&gt;&lt;titles&gt;&lt;title&gt;Homeless youth: Barriers and facilitators for service referrals&lt;/title&gt;&lt;secondary-title&gt;Evaluation and Program Planning&lt;/secondary-title&gt;&lt;/titles&gt;&lt;periodical&gt;&lt;full-title&gt;Evaluation and Program Planning&lt;/full-title&gt;&lt;/periodical&gt;&lt;pages&gt;7-12&lt;/pages&gt;&lt;volume&gt;68&lt;/volume&gt;&lt;dates&gt;&lt;year&gt;2018&lt;/year&gt;&lt;/dates&gt;&lt;urls&gt;&lt;/urls&gt;&lt;electronic-resource-num&gt;10.1016/j.evalprogplan.2018.02.009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lack EB, Fedyszyn IE et al. (2018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FFFFFF" w:themeFill="background1"/>
          </w:tcPr>
          <w:p w14:paraId="61B0229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34" w:type="dxa"/>
            <w:shd w:val="clear" w:color="auto" w:fill="FFFFFF" w:themeFill="background1"/>
          </w:tcPr>
          <w:p w14:paraId="3D2CA36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</w:t>
            </w:r>
          </w:p>
        </w:tc>
        <w:tc>
          <w:tcPr>
            <w:tcW w:w="1418" w:type="dxa"/>
            <w:shd w:val="clear" w:color="auto" w:fill="FFFFFF" w:themeFill="background1"/>
          </w:tcPr>
          <w:p w14:paraId="74863D8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7-23</w:t>
            </w:r>
          </w:p>
        </w:tc>
        <w:tc>
          <w:tcPr>
            <w:tcW w:w="2551" w:type="dxa"/>
            <w:shd w:val="clear" w:color="auto" w:fill="FFFFFF" w:themeFill="background1"/>
          </w:tcPr>
          <w:p w14:paraId="5CF32EF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8)</w:t>
            </w:r>
          </w:p>
          <w:p w14:paraId="785DD28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2) </w:t>
            </w:r>
          </w:p>
        </w:tc>
        <w:tc>
          <w:tcPr>
            <w:tcW w:w="2410" w:type="dxa"/>
            <w:shd w:val="clear" w:color="auto" w:fill="FFFFFF" w:themeFill="background1"/>
          </w:tcPr>
          <w:p w14:paraId="4261AD1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24D11E83" w14:textId="77777777" w:rsidTr="00E94A35">
        <w:trPr>
          <w:trHeight w:val="841"/>
        </w:trPr>
        <w:tc>
          <w:tcPr>
            <w:tcW w:w="2660" w:type="dxa"/>
            <w:shd w:val="clear" w:color="auto" w:fill="FFFFFF" w:themeFill="background1"/>
          </w:tcPr>
          <w:p w14:paraId="170E178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Knowledge &amp; attitudes of Chlamydia and its screening</w:t>
            </w:r>
          </w:p>
        </w:tc>
        <w:tc>
          <w:tcPr>
            <w:tcW w:w="1984" w:type="dxa"/>
            <w:shd w:val="clear" w:color="auto" w:fill="FFFFFF" w:themeFill="background1"/>
          </w:tcPr>
          <w:p w14:paraId="12A908A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Henning D&lt;/Author&gt;&lt;Year&gt;2007&lt;/Year&gt;&lt;RecNum&gt;99&lt;/RecNum&gt;&lt;DisplayText&gt;Henning D, Ryan A et al. (2007)&lt;/DisplayText&gt;&lt;record&gt;&lt;rec-number&gt;99&lt;/rec-number&gt;&lt;foreign-keys&gt;&lt;key app="EN" db-id="ffw5fsvd2za5rdetrvzvsp2qv2zvf0epdwta" timestamp="1527470538"&gt;99&lt;/key&gt;&lt;/foreign-keys&gt;&lt;ref-type name="Journal Article"&gt;17&lt;/ref-type&gt;&lt;contributors&gt;&lt;authors&gt;&lt;author&gt;Henning D, &lt;/author&gt;&lt;author&gt;Ryan A, &lt;/author&gt;&lt;author&gt;Sanci L, &lt;/author&gt;&lt;author&gt;Dunning T,&lt;/author&gt;&lt;/authors&gt;&lt;/contributors&gt;&lt;titles&gt;&lt;title&gt;Screening for Chlamydia Trachomatis: Barriers for homeless young people&lt;/title&gt;&lt;secondary-title&gt;Australian Journal of Advanced Nursing&lt;/secondary-title&gt;&lt;/titles&gt;&lt;periodical&gt;&lt;full-title&gt;Australian Journal of Advanced Nursing&lt;/full-title&gt;&lt;/periodical&gt;&lt;pages&gt;8-13&lt;/pages&gt;&lt;volume&gt;24&lt;/volume&gt;&lt;number&gt;3&lt;/number&gt;&lt;dates&gt;&lt;year&gt;2007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enning D, Ryan A et al. (200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FFFFFF" w:themeFill="background1"/>
          </w:tcPr>
          <w:p w14:paraId="79BCF4F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, semi-structured interviews</w:t>
            </w:r>
          </w:p>
        </w:tc>
        <w:tc>
          <w:tcPr>
            <w:tcW w:w="1134" w:type="dxa"/>
            <w:shd w:val="clear" w:color="auto" w:fill="FFFFFF" w:themeFill="background1"/>
          </w:tcPr>
          <w:p w14:paraId="610F41F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5</w:t>
            </w:r>
          </w:p>
        </w:tc>
        <w:tc>
          <w:tcPr>
            <w:tcW w:w="1418" w:type="dxa"/>
            <w:shd w:val="clear" w:color="auto" w:fill="FFFFFF" w:themeFill="background1"/>
          </w:tcPr>
          <w:p w14:paraId="216343A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26</w:t>
            </w:r>
          </w:p>
        </w:tc>
        <w:tc>
          <w:tcPr>
            <w:tcW w:w="2551" w:type="dxa"/>
            <w:shd w:val="clear" w:color="auto" w:fill="FFFFFF" w:themeFill="background1"/>
          </w:tcPr>
          <w:p w14:paraId="7828299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6)</w:t>
            </w:r>
          </w:p>
          <w:p w14:paraId="37D0C60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le (N=19) </w:t>
            </w:r>
          </w:p>
          <w:p w14:paraId="5F4A90C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4AA0002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773288F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Preparing the research instruments: children are consulted </w:t>
            </w:r>
          </w:p>
          <w:p w14:paraId="68BC8F4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llecting data: children are consulted </w:t>
            </w:r>
          </w:p>
        </w:tc>
      </w:tr>
      <w:tr w:rsidR="00840E10" w:rsidRPr="00A441E7" w14:paraId="51295A73" w14:textId="77777777" w:rsidTr="00E94A35">
        <w:trPr>
          <w:trHeight w:val="558"/>
        </w:trPr>
        <w:tc>
          <w:tcPr>
            <w:tcW w:w="2660" w:type="dxa"/>
            <w:shd w:val="clear" w:color="auto" w:fill="FFFFFF" w:themeFill="background1"/>
          </w:tcPr>
          <w:p w14:paraId="058C564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Service system responses </w:t>
            </w:r>
          </w:p>
          <w:p w14:paraId="73D63DE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shd w:val="clear" w:color="auto" w:fill="FFFFFF" w:themeFill="background1"/>
          </w:tcPr>
          <w:p w14:paraId="7D11A08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oore T&lt;/Author&gt;&lt;Year&gt;2011&lt;/Year&gt;&lt;RecNum&gt;94&lt;/RecNum&gt;&lt;DisplayText&gt;Moore T, McArthur M et al. (2011)&lt;/DisplayText&gt;&lt;record&gt;&lt;rec-number&gt;94&lt;/rec-number&gt;&lt;foreign-keys&gt;&lt;key app="EN" db-id="ffw5fsvd2za5rdetrvzvsp2qv2zvf0epdwta" timestamp="1527470068"&gt;94&lt;/key&gt;&lt;/foreign-keys&gt;&lt;ref-type name="Journal Article"&gt;17&lt;/ref-type&gt;&lt;contributors&gt;&lt;authors&gt;&lt;author&gt;Moore T, &lt;/author&gt;&lt;author&gt;McArthur M,&lt;/author&gt;&lt;author&gt;Noble</w:instrText>
            </w:r>
            <w:r w:rsidRPr="00A441E7">
              <w:rPr>
                <w:rFonts w:ascii="Cambria Math" w:hAnsi="Cambria Math" w:cs="Cambria Math"/>
              </w:rPr>
              <w:instrText>‐</w:instrText>
            </w:r>
            <w:r w:rsidRPr="00A441E7">
              <w:rPr>
                <w:rFonts w:ascii="Times New Roman" w:hAnsi="Times New Roman" w:cs="Times New Roman"/>
              </w:rPr>
              <w:instrText>Carr D,&lt;/author&gt;&lt;/authors&gt;&lt;/contributors&gt;&lt;titles&gt;&lt;title&gt;Lessons learned from children who have experienced homelessness: What services need to know&lt;/title&gt;&lt;secondary-title&gt;Children &amp;amp; Society&lt;/secondary-title&gt;&lt;/titles&gt;&lt;periodical&gt;&lt;full-title&gt;Children &amp;amp; Society&lt;/full-title&gt;&lt;/periodical&gt;&lt;pages&gt;115-126&lt;/pages&gt;&lt;volume&gt;25&lt;/volume&gt;&lt;number&gt;2&lt;/number&gt;&lt;dates&gt;&lt;year&gt;2011&lt;/year&gt;&lt;/dates&gt;&lt;urls&gt;&lt;/urls&gt;&lt;electronic-resource-num&gt;10.1111/j.1099-0860.2009.00270.x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oore T, McArthur M et al.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  <w:shd w:val="clear" w:color="auto" w:fill="FFFFFF" w:themeFill="background1"/>
          </w:tcPr>
          <w:p w14:paraId="2848648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  <w:p w14:paraId="7C45C19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rt activities</w:t>
            </w:r>
          </w:p>
          <w:p w14:paraId="1B20DEA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Group discussions Photo project</w:t>
            </w:r>
          </w:p>
        </w:tc>
        <w:tc>
          <w:tcPr>
            <w:tcW w:w="1134" w:type="dxa"/>
            <w:shd w:val="clear" w:color="auto" w:fill="FFFFFF" w:themeFill="background1"/>
          </w:tcPr>
          <w:p w14:paraId="570A7F0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5</w:t>
            </w:r>
          </w:p>
        </w:tc>
        <w:tc>
          <w:tcPr>
            <w:tcW w:w="1418" w:type="dxa"/>
            <w:shd w:val="clear" w:color="auto" w:fill="FFFFFF" w:themeFill="background1"/>
          </w:tcPr>
          <w:p w14:paraId="48B787D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6-21 </w:t>
            </w:r>
          </w:p>
          <w:p w14:paraId="43E2C5E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  <w:shd w:val="clear" w:color="auto" w:fill="FFFFFF" w:themeFill="background1"/>
          </w:tcPr>
          <w:p w14:paraId="6DCE17D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1)</w:t>
            </w:r>
          </w:p>
          <w:p w14:paraId="16764BE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4)</w:t>
            </w:r>
          </w:p>
          <w:p w14:paraId="534BD0C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digenous (N=8) </w:t>
            </w:r>
          </w:p>
          <w:p w14:paraId="1E959B5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FFFFFF" w:themeFill="background1"/>
          </w:tcPr>
          <w:p w14:paraId="6C7631A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Preparing research instruments: children collaborate with adult researchers </w:t>
            </w:r>
          </w:p>
          <w:p w14:paraId="0D5B989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0DFA29F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alysing the data: children are consulted</w:t>
            </w:r>
          </w:p>
        </w:tc>
      </w:tr>
    </w:tbl>
    <w:p w14:paraId="3A7FC691" w14:textId="77777777" w:rsidR="00840E10" w:rsidRPr="00A441E7" w:rsidRDefault="00840E10" w:rsidP="00840E10">
      <w:pPr>
        <w:rPr>
          <w:rFonts w:ascii="Times New Roman" w:hAnsi="Times New Roman" w:cs="Times New Roman"/>
        </w:rPr>
      </w:pPr>
    </w:p>
    <w:p w14:paraId="14E7D8C2" w14:textId="77777777" w:rsidR="00840E10" w:rsidRPr="00A441E7" w:rsidRDefault="00840E10" w:rsidP="00840E10">
      <w:pPr>
        <w:rPr>
          <w:rFonts w:ascii="Times New Roman" w:hAnsi="Times New Roman" w:cs="Times New Roman"/>
          <w:b/>
          <w:sz w:val="28"/>
          <w:szCs w:val="28"/>
        </w:rPr>
      </w:pPr>
      <w:r w:rsidRPr="00A441E7">
        <w:rPr>
          <w:rFonts w:ascii="Times New Roman" w:hAnsi="Times New Roman" w:cs="Times New Roman"/>
          <w:b/>
          <w:sz w:val="28"/>
          <w:szCs w:val="28"/>
        </w:rPr>
        <w:t>HEALTH</w:t>
      </w:r>
    </w:p>
    <w:tbl>
      <w:tblPr>
        <w:tblStyle w:val="TableGrid"/>
        <w:tblW w:w="14596" w:type="dxa"/>
        <w:tblLayout w:type="fixed"/>
        <w:tblLook w:val="04A0" w:firstRow="1" w:lastRow="0" w:firstColumn="1" w:lastColumn="0" w:noHBand="0" w:noVBand="1"/>
      </w:tblPr>
      <w:tblGrid>
        <w:gridCol w:w="2660"/>
        <w:gridCol w:w="1984"/>
        <w:gridCol w:w="2410"/>
        <w:gridCol w:w="1134"/>
        <w:gridCol w:w="1418"/>
        <w:gridCol w:w="2551"/>
        <w:gridCol w:w="2439"/>
      </w:tblGrid>
      <w:tr w:rsidR="00840E10" w:rsidRPr="00A441E7" w14:paraId="662897AE" w14:textId="77777777" w:rsidTr="00E94A35">
        <w:tc>
          <w:tcPr>
            <w:tcW w:w="2660" w:type="dxa"/>
            <w:shd w:val="clear" w:color="auto" w:fill="D9D9D9" w:themeFill="background1" w:themeFillShade="D9"/>
          </w:tcPr>
          <w:p w14:paraId="1D735868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Topic area</w:t>
            </w:r>
          </w:p>
        </w:tc>
        <w:tc>
          <w:tcPr>
            <w:tcW w:w="1984" w:type="dxa"/>
            <w:shd w:val="clear" w:color="auto" w:fill="D9D9D9" w:themeFill="background1" w:themeFillShade="D9"/>
          </w:tcPr>
          <w:p w14:paraId="6D133DA8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Reference</w:t>
            </w:r>
          </w:p>
        </w:tc>
        <w:tc>
          <w:tcPr>
            <w:tcW w:w="2410" w:type="dxa"/>
            <w:shd w:val="clear" w:color="auto" w:fill="D9D9D9" w:themeFill="background1" w:themeFillShade="D9"/>
          </w:tcPr>
          <w:p w14:paraId="163158DC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Methods</w:t>
            </w:r>
          </w:p>
        </w:tc>
        <w:tc>
          <w:tcPr>
            <w:tcW w:w="1134" w:type="dxa"/>
            <w:shd w:val="clear" w:color="auto" w:fill="D9D9D9" w:themeFill="background1" w:themeFillShade="D9"/>
          </w:tcPr>
          <w:p w14:paraId="7E2AA917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1418" w:type="dxa"/>
            <w:shd w:val="clear" w:color="auto" w:fill="D9D9D9" w:themeFill="background1" w:themeFillShade="D9"/>
          </w:tcPr>
          <w:p w14:paraId="45A5C7E6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Age range</w:t>
            </w:r>
          </w:p>
          <w:p w14:paraId="03F295CE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(years)</w:t>
            </w:r>
          </w:p>
        </w:tc>
        <w:tc>
          <w:tcPr>
            <w:tcW w:w="2551" w:type="dxa"/>
            <w:shd w:val="clear" w:color="auto" w:fill="D9D9D9" w:themeFill="background1" w:themeFillShade="D9"/>
          </w:tcPr>
          <w:p w14:paraId="0C69ABBF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Participant</w:t>
            </w:r>
          </w:p>
          <w:p w14:paraId="4CEE82CC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diversity</w:t>
            </w:r>
          </w:p>
        </w:tc>
        <w:tc>
          <w:tcPr>
            <w:tcW w:w="2439" w:type="dxa"/>
            <w:shd w:val="clear" w:color="auto" w:fill="D9D9D9" w:themeFill="background1" w:themeFillShade="D9"/>
          </w:tcPr>
          <w:p w14:paraId="751C9FBA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ature of participation</w:t>
            </w:r>
          </w:p>
        </w:tc>
      </w:tr>
      <w:tr w:rsidR="00840E10" w:rsidRPr="00A441E7" w14:paraId="1AF03064" w14:textId="77777777" w:rsidTr="00E94A35">
        <w:tc>
          <w:tcPr>
            <w:tcW w:w="14596" w:type="dxa"/>
            <w:gridSpan w:val="7"/>
          </w:tcPr>
          <w:p w14:paraId="3E4FEAD1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CONCEPTS AND EXPERIENCE OF HEALTH</w:t>
            </w:r>
          </w:p>
        </w:tc>
      </w:tr>
      <w:tr w:rsidR="00840E10" w:rsidRPr="00A441E7" w14:paraId="51507AA7" w14:textId="77777777" w:rsidTr="00E94A35">
        <w:tc>
          <w:tcPr>
            <w:tcW w:w="2660" w:type="dxa"/>
            <w:vMerge w:val="restart"/>
          </w:tcPr>
          <w:p w14:paraId="0B7D255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hysical activity</w:t>
            </w:r>
          </w:p>
        </w:tc>
        <w:tc>
          <w:tcPr>
            <w:tcW w:w="1984" w:type="dxa"/>
          </w:tcPr>
          <w:p w14:paraId="5B0EA9F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arbyshire P&lt;/Author&gt;&lt;Year&gt;2005&lt;/Year&gt;&lt;RecNum&gt;157&lt;/RecNum&gt;&lt;DisplayText&gt;Darbyshire P, Macdougall C et al. (2005)&lt;/DisplayText&gt;&lt;record&gt;&lt;rec-number&gt;157&lt;/rec-number&gt;&lt;foreign-keys&gt;&lt;key app="EN" db-id="ffw5fsvd2za5rdetrvzvsp2qv2zvf0epdwta" timestamp="1529902523"&gt;157&lt;/key&gt;&lt;/foreign-keys&gt;&lt;ref-type name="Journal Article"&gt;17&lt;/ref-type&gt;&lt;contributors&gt;&lt;authors&gt;&lt;author&gt;Darbyshire P, &lt;/author&gt;&lt;author&gt;Macdougall C,  &lt;/author&gt;&lt;author&gt;Schiller W,&lt;/author&gt;&lt;/authors&gt;&lt;/contributors&gt;&lt;titles&gt;&lt;title&gt;Multiple methods in qualitative research with children: More insight or just more?&lt;/title&gt;&lt;secondary-title&gt;Qualitative Research&lt;/secondary-title&gt;&lt;/titles&gt;&lt;periodical&gt;&lt;full-title&gt;Qualitative Research&lt;/full-title&gt;&lt;/periodical&gt;&lt;pages&gt;417-436&lt;/pages&gt;&lt;volume&gt;5&lt;/volume&gt;&lt;number&gt;4&lt;/number&gt;&lt;dates&gt;&lt;year&gt;200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arbyshire P, Macdougall C et al. (200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5C9A378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ocus groups Interviews </w:t>
            </w:r>
          </w:p>
          <w:p w14:paraId="2350F9A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pping Photographing "meaningful" spaces</w:t>
            </w:r>
          </w:p>
        </w:tc>
        <w:tc>
          <w:tcPr>
            <w:tcW w:w="1134" w:type="dxa"/>
          </w:tcPr>
          <w:p w14:paraId="7485692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4</w:t>
            </w:r>
          </w:p>
        </w:tc>
        <w:tc>
          <w:tcPr>
            <w:tcW w:w="1418" w:type="dxa"/>
          </w:tcPr>
          <w:p w14:paraId="3D2105C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-12</w:t>
            </w:r>
          </w:p>
        </w:tc>
        <w:tc>
          <w:tcPr>
            <w:tcW w:w="2551" w:type="dxa"/>
          </w:tcPr>
          <w:p w14:paraId="36E80EC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14)</w:t>
            </w:r>
          </w:p>
          <w:p w14:paraId="7F8C579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90)</w:t>
            </w:r>
          </w:p>
        </w:tc>
        <w:tc>
          <w:tcPr>
            <w:tcW w:w="2439" w:type="dxa"/>
          </w:tcPr>
          <w:p w14:paraId="460A020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08FC478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4513977C" w14:textId="77777777" w:rsidTr="00E94A35">
        <w:tc>
          <w:tcPr>
            <w:tcW w:w="2660" w:type="dxa"/>
            <w:vMerge/>
          </w:tcPr>
          <w:p w14:paraId="177E417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61A35D0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acDougall C&lt;/Author&gt;&lt;Year&gt;2004&lt;/Year&gt;&lt;RecNum&gt;162&lt;/RecNum&gt;&lt;DisplayText&gt;MacDougall C, Schiller W et al. (2004)&lt;/DisplayText&gt;&lt;record&gt;&lt;rec-number&gt;162&lt;/rec-number&gt;&lt;foreign-keys&gt;&lt;key app="EN" db-id="ffw5fsvd2za5rdetrvzvsp2qv2zvf0epdwta" timestamp="1529903284"&gt;162&lt;/key&gt;&lt;/foreign-keys&gt;&lt;ref-type name="Journal Article"&gt;17&lt;/ref-type&gt;&lt;contributors&gt;&lt;authors&gt;&lt;author&gt;MacDougall C,&lt;/author&gt;&lt;author&gt;Schiller W,  &lt;/author&gt;&lt;author&gt;Darbyshire P,&lt;/author&gt;&lt;/authors&gt;&lt;/contributors&gt;&lt;titles&gt;&lt;title&gt;We have to live in the future&lt;/title&gt;&lt;secondary-title&gt;Early Child Development and Care&lt;/secondary-title&gt;&lt;/titles&gt;&lt;periodical&gt;&lt;full-title&gt;Early Child Development and Care&lt;/full-title&gt;&lt;/periodical&gt;&lt;pages&gt;369-387&lt;/pages&gt;&lt;volume&gt;174&lt;/volume&gt;&lt;number&gt;4&lt;/number&gt;&lt;dates&gt;&lt;year&gt;2004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acDougall C, Schiller W et al. (200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  <w:r w:rsidRPr="00A441E7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410" w:type="dxa"/>
          </w:tcPr>
          <w:p w14:paraId="5334E91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  <w:p w14:paraId="2FDE70B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  <w:p w14:paraId="03961AA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pping Photographing "meaningful" spaces</w:t>
            </w:r>
          </w:p>
        </w:tc>
        <w:tc>
          <w:tcPr>
            <w:tcW w:w="1134" w:type="dxa"/>
          </w:tcPr>
          <w:p w14:paraId="308874A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4</w:t>
            </w:r>
          </w:p>
        </w:tc>
        <w:tc>
          <w:tcPr>
            <w:tcW w:w="1418" w:type="dxa"/>
          </w:tcPr>
          <w:p w14:paraId="7DEFB5D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-12</w:t>
            </w:r>
          </w:p>
        </w:tc>
        <w:tc>
          <w:tcPr>
            <w:tcW w:w="2551" w:type="dxa"/>
          </w:tcPr>
          <w:p w14:paraId="701F88B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14)</w:t>
            </w:r>
          </w:p>
          <w:p w14:paraId="04CBBFC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90)</w:t>
            </w:r>
          </w:p>
        </w:tc>
        <w:tc>
          <w:tcPr>
            <w:tcW w:w="2439" w:type="dxa"/>
          </w:tcPr>
          <w:p w14:paraId="1787ED5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54A7D14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6E6EC8C6" w14:textId="77777777" w:rsidTr="00E94A35">
        <w:tc>
          <w:tcPr>
            <w:tcW w:w="2660" w:type="dxa"/>
          </w:tcPr>
          <w:p w14:paraId="1BA746F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actors facilitating healthy lifestyles</w:t>
            </w:r>
          </w:p>
        </w:tc>
        <w:tc>
          <w:tcPr>
            <w:tcW w:w="1984" w:type="dxa"/>
          </w:tcPr>
          <w:p w14:paraId="7B5A402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Veitch J&lt;/Author&gt;&lt;Year&gt;2013&lt;/Year&gt;&lt;RecNum&gt;16&lt;/RecNum&gt;&lt;DisplayText&gt;Veitch J, Arundell L et al. (2013)&lt;/DisplayText&gt;&lt;record&gt;&lt;rec-number&gt;16&lt;/rec-number&gt;&lt;foreign-keys&gt;&lt;key app="EN" db-id="ffw5fsvd2za5rdetrvzvsp2qv2zvf0epdwta" timestamp="1525233010"&gt;16&lt;/key&gt;&lt;/foreign-keys&gt;&lt;ref-type name="Journal Article"&gt;17&lt;/ref-type&gt;&lt;contributors&gt;&lt;authors&gt;&lt;author&gt;Veitch J,&lt;/author&gt;&lt;author&gt;Arundell L,&lt;/author&gt;&lt;author&gt;Hume C,&lt;/author&gt;&lt;author&gt;Ball K,&lt;/author&gt;&lt;/authors&gt;&lt;/contributors&gt;&lt;titles&gt;&lt;title&gt;Children&amp;apos;s perceptions of the factors helping them to be &amp;quot;resilient&amp;quot; to sedentary lifestyles&lt;/title&gt;&lt;secondary-title&gt;Health Education Research &lt;/secondary-title&gt;&lt;/titles&gt;&lt;periodical&gt;&lt;full-title&gt;Health Education Research&lt;/full-title&gt;&lt;/periodical&gt;&lt;pages&gt;692-703&lt;/pages&gt;&lt;volume&gt;28&lt;/volume&gt;&lt;number&gt;4&lt;/number&gt;&lt;dates&gt;&lt;year&gt;2013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Veitch J, Arundell L et al. (2013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505D055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-depth, semi-structured interviews</w:t>
            </w:r>
          </w:p>
        </w:tc>
        <w:tc>
          <w:tcPr>
            <w:tcW w:w="1134" w:type="dxa"/>
          </w:tcPr>
          <w:p w14:paraId="1BA3CD4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8</w:t>
            </w:r>
          </w:p>
        </w:tc>
        <w:tc>
          <w:tcPr>
            <w:tcW w:w="1418" w:type="dxa"/>
          </w:tcPr>
          <w:p w14:paraId="7606E65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7-13</w:t>
            </w:r>
          </w:p>
        </w:tc>
        <w:tc>
          <w:tcPr>
            <w:tcW w:w="2551" w:type="dxa"/>
          </w:tcPr>
          <w:p w14:paraId="01C0B29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52.6%)</w:t>
            </w:r>
          </w:p>
          <w:p w14:paraId="589009D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47.4%)</w:t>
            </w:r>
          </w:p>
        </w:tc>
        <w:tc>
          <w:tcPr>
            <w:tcW w:w="2439" w:type="dxa"/>
          </w:tcPr>
          <w:p w14:paraId="28D780A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0589B06E" w14:textId="77777777" w:rsidTr="00E94A35">
        <w:tc>
          <w:tcPr>
            <w:tcW w:w="14596" w:type="dxa"/>
            <w:gridSpan w:val="7"/>
          </w:tcPr>
          <w:p w14:paraId="2B1952C9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FEEDBACK AND INSIGHTS INTO SERVICE PROVISION</w:t>
            </w:r>
          </w:p>
        </w:tc>
      </w:tr>
      <w:tr w:rsidR="00840E10" w:rsidRPr="00A441E7" w14:paraId="746442E3" w14:textId="77777777" w:rsidTr="00E94A35">
        <w:tc>
          <w:tcPr>
            <w:tcW w:w="2660" w:type="dxa"/>
          </w:tcPr>
          <w:p w14:paraId="0E42236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hildren’s understanding of dementia to support the development of an educational program</w:t>
            </w:r>
          </w:p>
        </w:tc>
        <w:tc>
          <w:tcPr>
            <w:tcW w:w="1984" w:type="dxa"/>
          </w:tcPr>
          <w:p w14:paraId="1A55368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aker J.R.&lt;/Author&gt;&lt;Year&gt;2018&lt;/Year&gt;&lt;RecNum&gt;209&lt;/RecNum&gt;&lt;DisplayText&gt;Baker J.R., Jeon Y et al. (2018)&lt;/DisplayText&gt;&lt;record&gt;&lt;rec-number&gt;209&lt;/rec-number&gt;&lt;foreign-keys&gt;&lt;key app="EN" db-id="ffw5fsvd2za5rdetrvzvsp2qv2zvf0epdwta" timestamp="1533181965"&gt;209&lt;/key&gt;&lt;/foreign-keys&gt;&lt;ref-type name="Journal Article"&gt;17&lt;/ref-type&gt;&lt;contributors&gt;&lt;authors&gt;&lt;author&gt;Baker J.R.,&lt;/author&gt;&lt;author&gt;Jeon Y,&lt;/author&gt;&lt;author&gt;Goodenough B,&lt;/author&gt;&lt;author&gt;Low L,&lt;/author&gt;&lt;author&gt;Bryden C,&lt;/author&gt;&lt;author&gt;Hutchinson K,&lt;/author&gt;&lt;author&gt;Richards L,&lt;/author&gt;&lt;/authors&gt;&lt;/contributors&gt;&lt;titles&gt;&lt;title&gt;What do children need to know about dementia? The perspectives of children and people with personal experience of dementia&lt;/title&gt;&lt;secondary-title&gt;International Psychogeriatics&lt;/secondary-title&gt;&lt;/titles&gt;&lt;periodical&gt;&lt;full-title&gt;International Psychogeriatics&lt;/full-title&gt;&lt;/periodical&gt;&lt;pages&gt;673-684&lt;/pages&gt;&lt;volume&gt;30&lt;/volume&gt;&lt;number&gt;5&lt;/number&gt;&lt;dates&gt;&lt;year&gt;2018&lt;/year&gt;&lt;/dates&gt;&lt;urls&gt;&lt;/urls&gt;&lt;electronic-resource-num&gt;10.1017/S1041610217002022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aker J.R., Jeon Y et al. (2018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5218D80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ocus groups </w:t>
            </w:r>
          </w:p>
          <w:p w14:paraId="1E23F38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ole plays</w:t>
            </w:r>
          </w:p>
          <w:p w14:paraId="64429FB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vidual interviews</w:t>
            </w:r>
          </w:p>
        </w:tc>
        <w:tc>
          <w:tcPr>
            <w:tcW w:w="1134" w:type="dxa"/>
          </w:tcPr>
          <w:p w14:paraId="6AF529B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 = 22 (community group)</w:t>
            </w:r>
          </w:p>
          <w:p w14:paraId="5A4EE25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 = 6 (grandchil</w:t>
            </w:r>
            <w:r w:rsidRPr="00A441E7">
              <w:rPr>
                <w:rFonts w:ascii="Times New Roman" w:hAnsi="Times New Roman" w:cs="Times New Roman"/>
              </w:rPr>
              <w:lastRenderedPageBreak/>
              <w:t>dren of a grandparent with dementia)</w:t>
            </w:r>
          </w:p>
        </w:tc>
        <w:tc>
          <w:tcPr>
            <w:tcW w:w="1418" w:type="dxa"/>
          </w:tcPr>
          <w:p w14:paraId="1F4F1EA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9-12 (community group)</w:t>
            </w:r>
          </w:p>
          <w:p w14:paraId="39585CE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9-16 (grandchildren)</w:t>
            </w:r>
          </w:p>
        </w:tc>
        <w:tc>
          <w:tcPr>
            <w:tcW w:w="2551" w:type="dxa"/>
          </w:tcPr>
          <w:p w14:paraId="0DF0575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 xml:space="preserve">Community group: </w:t>
            </w:r>
          </w:p>
          <w:p w14:paraId="58538D8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9)</w:t>
            </w:r>
          </w:p>
          <w:p w14:paraId="1868731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3)</w:t>
            </w:r>
          </w:p>
          <w:p w14:paraId="7A14226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ttended Scouts/Cubs</w:t>
            </w:r>
          </w:p>
          <w:p w14:paraId="7178BC9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ustralian born (N=20)</w:t>
            </w:r>
          </w:p>
          <w:p w14:paraId="3FE7810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  <w:p w14:paraId="2F4D24A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Grandchildren group:</w:t>
            </w:r>
          </w:p>
          <w:p w14:paraId="3D852A3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4)</w:t>
            </w:r>
          </w:p>
          <w:p w14:paraId="38B03A6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2)</w:t>
            </w:r>
          </w:p>
          <w:p w14:paraId="5BBD0F0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Australian born</w:t>
            </w:r>
          </w:p>
        </w:tc>
        <w:tc>
          <w:tcPr>
            <w:tcW w:w="2439" w:type="dxa"/>
          </w:tcPr>
          <w:p w14:paraId="7EF7682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Collecting data: children are consulted</w:t>
            </w:r>
          </w:p>
        </w:tc>
      </w:tr>
      <w:tr w:rsidR="00840E10" w:rsidRPr="00A441E7" w14:paraId="583587D0" w14:textId="77777777" w:rsidTr="00E94A35">
        <w:tc>
          <w:tcPr>
            <w:tcW w:w="2660" w:type="dxa"/>
          </w:tcPr>
          <w:p w14:paraId="4566F5A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esign of children’s assent forms</w:t>
            </w:r>
          </w:p>
        </w:tc>
        <w:tc>
          <w:tcPr>
            <w:tcW w:w="1984" w:type="dxa"/>
          </w:tcPr>
          <w:p w14:paraId="19EBC76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ord&lt;/Author&gt;&lt;Year&gt;2007&lt;/Year&gt;&lt;RecNum&gt;164&lt;/RecNum&gt;&lt;DisplayText&gt;Ford, Sankey J et al. (2007)&lt;/DisplayText&gt;&lt;record&gt;&lt;rec-number&gt;164&lt;/rec-number&gt;&lt;foreign-keys&gt;&lt;key app="EN" db-id="ffw5fsvd2za5rdetrvzvsp2qv2zvf0epdwta" timestamp="1529903664"&gt;164&lt;/key&gt;&lt;/foreign-keys&gt;&lt;ref-type name="Journal Article"&gt;17&lt;/ref-type&gt;&lt;contributors&gt;&lt;authors&gt;&lt;author&gt;Ford, K, &lt;/author&gt;&lt;author&gt;Sankey J,&lt;/author&gt;&lt;author&gt;Crisp J,&lt;/author&gt;&lt;/authors&gt;&lt;/contributors&gt;&lt;titles&gt;&lt;title&gt;Development of children&amp;apos;s assent documents using a child-centred appraoch&lt;/title&gt;&lt;secondary-title&gt;Journal of Child Health Care &lt;/secondary-title&gt;&lt;/titles&gt;&lt;periodical&gt;&lt;full-title&gt;Journal of Child Health Care&lt;/full-title&gt;&lt;/periodical&gt;&lt;pages&gt;19-28&lt;/pages&gt;&lt;volume&gt;11&lt;/volume&gt;&lt;number&gt;1&lt;/number&gt;&lt;dates&gt;&lt;year&gt;2007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ord, Sankey J et al. (200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54CFD2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Group work</w:t>
            </w:r>
          </w:p>
        </w:tc>
        <w:tc>
          <w:tcPr>
            <w:tcW w:w="1134" w:type="dxa"/>
          </w:tcPr>
          <w:p w14:paraId="75979E7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2</w:t>
            </w:r>
          </w:p>
        </w:tc>
        <w:tc>
          <w:tcPr>
            <w:tcW w:w="1418" w:type="dxa"/>
          </w:tcPr>
          <w:p w14:paraId="54A8613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6-12</w:t>
            </w:r>
          </w:p>
        </w:tc>
        <w:tc>
          <w:tcPr>
            <w:tcW w:w="2551" w:type="dxa"/>
          </w:tcPr>
          <w:p w14:paraId="5AA6C7E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439" w:type="dxa"/>
          </w:tcPr>
          <w:p w14:paraId="4B50075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741CA4B0" w14:textId="77777777" w:rsidTr="00E94A35">
        <w:tc>
          <w:tcPr>
            <w:tcW w:w="2660" w:type="dxa"/>
          </w:tcPr>
          <w:p w14:paraId="18A82B2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od choices</w:t>
            </w:r>
          </w:p>
        </w:tc>
        <w:tc>
          <w:tcPr>
            <w:tcW w:w="1984" w:type="dxa"/>
          </w:tcPr>
          <w:p w14:paraId="068C42E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Waddingham S&lt;/Author&gt;&lt;Year&gt;2015&lt;/Year&gt;&lt;RecNum&gt;191&lt;/RecNum&gt;&lt;DisplayText&gt;Waddingham S, Stevens S et al. (2015)&lt;/DisplayText&gt;&lt;record&gt;&lt;rec-number&gt;191&lt;/rec-number&gt;&lt;foreign-keys&gt;&lt;key app="EN" db-id="ffw5fsvd2za5rdetrvzvsp2qv2zvf0epdwta" timestamp="1530843207"&gt;191&lt;/key&gt;&lt;/foreign-keys&gt;&lt;ref-type name="Journal Article"&gt;17&lt;/ref-type&gt;&lt;contributors&gt;&lt;authors&gt;&lt;author&gt;Waddingham S,&lt;/author&gt;&lt;author&gt;Stevens S,&lt;/author&gt;&lt;author&gt;Macintyre K,&lt;/author&gt;&lt;author&gt;Shaw K,&lt;/author&gt;&lt;/authors&gt;&lt;/contributors&gt;&lt;titles&gt;&lt;title&gt;&amp;quot;Most of them are junk food but we did put fruit on there and we have water&amp;quot;: What children can tell us about the food choices they make&lt;/title&gt;&lt;secondary-title&gt;Health Education&lt;/secondary-title&gt;&lt;/titles&gt;&lt;periodical&gt;&lt;full-title&gt;Health Education&lt;/full-title&gt;&lt;/periodical&gt;&lt;pages&gt;126-140&lt;/pages&gt;&lt;volume&gt;115&lt;/volume&gt;&lt;number&gt;2&lt;/number&gt;&lt;dates&gt;&lt;year&gt;2015&lt;/year&gt;&lt;/dates&gt;&lt;urls&gt;&lt;/urls&gt;&lt;electronic-resource-num&gt;10.1108/HE-04-2014-0046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Waddingham S, Stevens S et al.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4DF023B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Group discussions (Phase A), </w:t>
            </w:r>
          </w:p>
          <w:p w14:paraId="1096DE0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‘Discovery Day’ (Phase B – children design a healthy canteen menu) </w:t>
            </w:r>
          </w:p>
        </w:tc>
        <w:tc>
          <w:tcPr>
            <w:tcW w:w="1134" w:type="dxa"/>
          </w:tcPr>
          <w:p w14:paraId="06CF7A8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 = approx. 100</w:t>
            </w:r>
          </w:p>
        </w:tc>
        <w:tc>
          <w:tcPr>
            <w:tcW w:w="1418" w:type="dxa"/>
          </w:tcPr>
          <w:p w14:paraId="609C15F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7-12</w:t>
            </w:r>
          </w:p>
        </w:tc>
        <w:tc>
          <w:tcPr>
            <w:tcW w:w="2551" w:type="dxa"/>
          </w:tcPr>
          <w:p w14:paraId="5F03497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ttended a Catholic school in Tasmania</w:t>
            </w:r>
          </w:p>
        </w:tc>
        <w:tc>
          <w:tcPr>
            <w:tcW w:w="2439" w:type="dxa"/>
          </w:tcPr>
          <w:p w14:paraId="1C25746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 (Phase A)</w:t>
            </w:r>
          </w:p>
          <w:p w14:paraId="63EF730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collaborate with adult researchers (Phase B)</w:t>
            </w:r>
          </w:p>
        </w:tc>
      </w:tr>
      <w:tr w:rsidR="00840E10" w:rsidRPr="00A441E7" w14:paraId="18C9653A" w14:textId="77777777" w:rsidTr="00E94A35">
        <w:tc>
          <w:tcPr>
            <w:tcW w:w="2660" w:type="dxa"/>
          </w:tcPr>
          <w:p w14:paraId="09E6E94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Hospital admission experiences </w:t>
            </w:r>
          </w:p>
        </w:tc>
        <w:tc>
          <w:tcPr>
            <w:tcW w:w="1984" w:type="dxa"/>
          </w:tcPr>
          <w:p w14:paraId="7A900DA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ord K&lt;/Author&gt;&lt;Year&gt;2011&lt;/Year&gt;&lt;RecNum&gt;165&lt;/RecNum&gt;&lt;DisplayText&gt;Ford K (2011)&lt;/DisplayText&gt;&lt;record&gt;&lt;rec-number&gt;165&lt;/rec-number&gt;&lt;foreign-keys&gt;&lt;key app="EN" db-id="ffw5fsvd2za5rdetrvzvsp2qv2zvf0epdwta" timestamp="1529903779"&gt;165&lt;/key&gt;&lt;/foreign-keys&gt;&lt;ref-type name="Journal Article"&gt;17&lt;/ref-type&gt;&lt;contributors&gt;&lt;authors&gt;&lt;author&gt;Ford K,&lt;/author&gt;&lt;/authors&gt;&lt;/contributors&gt;&lt;titles&gt;&lt;title&gt;‘I didn’t really like it, but it sounded exciting’: Admission to hospital for surgery from the perspectives of children.&lt;/title&gt;&lt;secondary-title&gt;Journal of Child Health Care&lt;/secondary-title&gt;&lt;/titles&gt;&lt;periodical&gt;&lt;full-title&gt;Journal of Child Health Care&lt;/full-title&gt;&lt;/periodical&gt;&lt;pages&gt;250-260&lt;/pages&gt;&lt;volume&gt;15&lt;/volume&gt;&lt;number&gt;4&lt;/number&gt;&lt;dates&gt;&lt;year&gt;2011&lt;/year&gt;&lt;/dates&gt;&lt;urls&gt;&lt;/urls&gt;&lt;electronic-resource-num&gt;10.1177/136749351142018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ord K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36896B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  <w:p w14:paraId="5E6B86D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ield observations Children’s drawings and stories</w:t>
            </w:r>
          </w:p>
        </w:tc>
        <w:tc>
          <w:tcPr>
            <w:tcW w:w="1134" w:type="dxa"/>
          </w:tcPr>
          <w:p w14:paraId="5E207FB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</w:t>
            </w:r>
          </w:p>
        </w:tc>
        <w:tc>
          <w:tcPr>
            <w:tcW w:w="1418" w:type="dxa"/>
          </w:tcPr>
          <w:p w14:paraId="1FD1076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6-12</w:t>
            </w:r>
          </w:p>
        </w:tc>
        <w:tc>
          <w:tcPr>
            <w:tcW w:w="2551" w:type="dxa"/>
          </w:tcPr>
          <w:p w14:paraId="31166F9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439" w:type="dxa"/>
          </w:tcPr>
          <w:p w14:paraId="44C38D8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1D1A660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3668BB18" w14:textId="77777777" w:rsidTr="00E94A35">
        <w:tc>
          <w:tcPr>
            <w:tcW w:w="2660" w:type="dxa"/>
            <w:vMerge w:val="restart"/>
          </w:tcPr>
          <w:p w14:paraId="013D228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usic therapy</w:t>
            </w:r>
          </w:p>
          <w:p w14:paraId="2161B72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3CBC62E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arry P&lt;/Author&gt;&lt;Year&gt;2010&lt;/Year&gt;&lt;RecNum&gt;163&lt;/RecNum&gt;&lt;DisplayText&gt;Barry P, O&amp;apos;Callaghan C et al. (2010)&lt;/DisplayText&gt;&lt;record&gt;&lt;rec-number&gt;163&lt;/rec-number&gt;&lt;foreign-keys&gt;&lt;key app="EN" db-id="ffw5fsvd2za5rdetrvzvsp2qv2zvf0epdwta" timestamp="1529903504"&gt;163&lt;/key&gt;&lt;/foreign-keys&gt;&lt;ref-type name="Journal Article"&gt;17&lt;/ref-type&gt;&lt;contributors&gt;&lt;authors&gt;&lt;author&gt;Barry P, &lt;/author&gt;&lt;author&gt;O&amp;apos;Callaghan C, &lt;/author&gt;&lt;author&gt;Wheeler G, &lt;/author&gt;&lt;author&gt;Grocke D,&lt;/author&gt;&lt;/authors&gt;&lt;/contributors&gt;&lt;titles&gt;&lt;title&gt;Music therapy CD creation for initial pediatric radiation therapy: A mixed methods analysis&lt;/title&gt;&lt;secondary-title&gt;Journal of Music Therapy &lt;/secondary-title&gt;&lt;/titles&gt;&lt;periodical&gt;&lt;full-title&gt;Journal of Music Therapy&lt;/full-title&gt;&lt;/periodical&gt;&lt;pages&gt;233-263&lt;/pages&gt;&lt;volume&gt;67&lt;/volume&gt;&lt;number&gt;3&lt;/number&gt;&lt;dates&gt;&lt;year&gt;2010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arry P, O'Callaghan C et al.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222A45E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  <w:p w14:paraId="4AC9010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ssessment instruments</w:t>
            </w:r>
          </w:p>
        </w:tc>
        <w:tc>
          <w:tcPr>
            <w:tcW w:w="1134" w:type="dxa"/>
          </w:tcPr>
          <w:p w14:paraId="1C38DC9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1</w:t>
            </w:r>
          </w:p>
        </w:tc>
        <w:tc>
          <w:tcPr>
            <w:tcW w:w="1418" w:type="dxa"/>
          </w:tcPr>
          <w:p w14:paraId="4C7309B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6-13</w:t>
            </w:r>
          </w:p>
        </w:tc>
        <w:tc>
          <w:tcPr>
            <w:tcW w:w="2551" w:type="dxa"/>
          </w:tcPr>
          <w:p w14:paraId="74484CD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439" w:type="dxa"/>
          </w:tcPr>
          <w:p w14:paraId="14B8465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7C6E817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44C74E5B" w14:textId="77777777" w:rsidTr="00E94A35">
        <w:tc>
          <w:tcPr>
            <w:tcW w:w="2660" w:type="dxa"/>
            <w:vMerge/>
          </w:tcPr>
          <w:p w14:paraId="6ADE690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7170EFB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O’Callaghan C&lt;/Author&gt;&lt;Year&gt;2007&lt;/Year&gt;&lt;RecNum&gt;170&lt;/RecNum&gt;&lt;DisplayText&gt;O’Callaghan C, Sexton M et al. (2007)&lt;/DisplayText&gt;&lt;record&gt;&lt;rec-number&gt;170&lt;/rec-number&gt;&lt;foreign-keys&gt;&lt;key app="EN" db-id="ffw5fsvd2za5rdetrvzvsp2qv2zvf0epdwta" timestamp="1530061608"&gt;170&lt;/key&gt;&lt;/foreign-keys&gt;&lt;ref-type name="Journal Article"&gt;17&lt;/ref-type&gt;&lt;contributors&gt;&lt;authors&gt;&lt;author&gt;O’Callaghan C,&lt;/author&gt;&lt;author&gt;Sexton M,&lt;/author&gt;&lt;author&gt;Wheeler G,&lt;/author&gt;&lt;/authors&gt;&lt;/contributors&gt;&lt;titles&gt;&lt;title&gt;Music therapy as a non-pharmacological anxiolytic for paediatric radiotherapy patients&lt;/title&gt;&lt;secondary-title&gt;Australasian Radiology&lt;/secondary-title&gt;&lt;/titles&gt;&lt;periodical&gt;&lt;full-title&gt;Australasian Radiology&lt;/full-title&gt;&lt;/periodical&gt;&lt;pages&gt;159–162&lt;/pages&gt;&lt;volume&gt;51&lt;/volume&gt;&lt;dates&gt;&lt;year&gt;2007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O’Callaghan C, Sexton M et al. (200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14A8165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</w:tcPr>
          <w:p w14:paraId="0F6EEF7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9</w:t>
            </w:r>
          </w:p>
        </w:tc>
        <w:tc>
          <w:tcPr>
            <w:tcW w:w="1418" w:type="dxa"/>
          </w:tcPr>
          <w:p w14:paraId="2DE651F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&lt;14</w:t>
            </w:r>
          </w:p>
        </w:tc>
        <w:tc>
          <w:tcPr>
            <w:tcW w:w="2551" w:type="dxa"/>
          </w:tcPr>
          <w:p w14:paraId="77E4775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439" w:type="dxa"/>
          </w:tcPr>
          <w:p w14:paraId="12C2CD9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565638A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20F240BF" w14:textId="77777777" w:rsidTr="00E94A35">
        <w:tc>
          <w:tcPr>
            <w:tcW w:w="2660" w:type="dxa"/>
            <w:vMerge/>
          </w:tcPr>
          <w:p w14:paraId="2D15D90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14:paraId="3A34489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O&amp;apos;Callaghan C&lt;/Author&gt;&lt;Year&gt;2011&lt;/Year&gt;&lt;RecNum&gt;171&lt;/RecNum&gt;&lt;DisplayText&gt;O&amp;apos;Callaghan C, Baron A et al. (2011)&lt;/DisplayText&gt;&lt;record&gt;&lt;rec-number&gt;171&lt;/rec-number&gt;&lt;foreign-keys&gt;&lt;key app="EN" db-id="ffw5fsvd2za5rdetrvzvsp2qv2zvf0epdwta" timestamp="1530061806"&gt;171&lt;/key&gt;&lt;/foreign-keys&gt;&lt;ref-type name="Journal Article"&gt;17&lt;/ref-type&gt;&lt;contributors&gt;&lt;authors&gt;&lt;author&gt;O&amp;apos;Callaghan C,  &lt;/author&gt;&lt;author&gt;Baron A, &lt;/author&gt;&lt;author&gt;Barry P, &lt;/author&gt;&lt;author&gt;Dun B,&lt;/author&gt;&lt;/authors&gt;&lt;/contributors&gt;&lt;titles&gt;&lt;title&gt;Music&amp;apos;s relevance for pediatric cancer patients: A constructivist and mosaic research approach&lt;/title&gt;&lt;secondary-title&gt;Supportive Care in Cancer&lt;/secondary-title&gt;&lt;/titles&gt;&lt;periodical&gt;&lt;full-title&gt;Supportive Care in Cancer&lt;/full-title&gt;&lt;/periodical&gt;&lt;pages&gt;779–788&lt;/pages&gt;&lt;volume&gt;19&lt;/volume&gt;&lt;number&gt;6&lt;/number&gt;&lt;dates&gt;&lt;year&gt;2011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O'Callaghan C, Baron A et al.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2D2DC8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Semi-structured interviews Observations </w:t>
            </w:r>
          </w:p>
        </w:tc>
        <w:tc>
          <w:tcPr>
            <w:tcW w:w="1134" w:type="dxa"/>
          </w:tcPr>
          <w:p w14:paraId="6E61BAB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6</w:t>
            </w:r>
          </w:p>
        </w:tc>
        <w:tc>
          <w:tcPr>
            <w:tcW w:w="1418" w:type="dxa"/>
          </w:tcPr>
          <w:p w14:paraId="364502B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&lt;14</w:t>
            </w:r>
          </w:p>
        </w:tc>
        <w:tc>
          <w:tcPr>
            <w:tcW w:w="2551" w:type="dxa"/>
          </w:tcPr>
          <w:p w14:paraId="1086A14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439" w:type="dxa"/>
          </w:tcPr>
          <w:p w14:paraId="17E585A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5B45D46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145055E7" w14:textId="77777777" w:rsidTr="00E94A35">
        <w:tc>
          <w:tcPr>
            <w:tcW w:w="2660" w:type="dxa"/>
          </w:tcPr>
          <w:p w14:paraId="08AAA44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erspectives of a supportive paediatric hospital environment</w:t>
            </w:r>
          </w:p>
        </w:tc>
        <w:tc>
          <w:tcPr>
            <w:tcW w:w="1984" w:type="dxa"/>
          </w:tcPr>
          <w:p w14:paraId="156BDBF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ishop K&lt;/Author&gt;&lt;Year&gt;2010&lt;/Year&gt;&lt;RecNum&gt;178&lt;/RecNum&gt;&lt;DisplayText&gt;Bishop K (2010)&lt;/DisplayText&gt;&lt;record&gt;&lt;rec-number&gt;178&lt;/rec-number&gt;&lt;foreign-keys&gt;&lt;key app="EN" db-id="ffw5fsvd2za5rdetrvzvsp2qv2zvf0epdwta" timestamp="1530078022"&gt;178&lt;/key&gt;&lt;/foreign-keys&gt;&lt;ref-type name="Journal Article"&gt;17&lt;/ref-type&gt;&lt;contributors&gt;&lt;authors&gt;&lt;author&gt;Bishop K,&lt;/author&gt;&lt;/authors&gt;&lt;/contributors&gt;&lt;titles&gt;&lt;title&gt;Through the eyes of children and adolescents: The components of a supportive hospital environment.&lt;/title&gt;&lt;secondary-title&gt;Neonatal, Paediatric and Child Health Nursing&lt;/secondary-title&gt;&lt;/titles&gt;&lt;periodical&gt;&lt;full-title&gt;Neonatal, Paediatric and Child Health Nursing&lt;/full-title&gt;&lt;/periodical&gt;&lt;pages&gt;17–25.&lt;/pages&gt;&lt;volume&gt;13&lt;/volume&gt;&lt;number&gt;2&lt;/number&gt;&lt;dates&gt;&lt;year&gt;2010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ishop K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65E1FC0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ace-to-face </w:t>
            </w:r>
            <w:proofErr w:type="gramStart"/>
            <w:r w:rsidRPr="00A441E7">
              <w:rPr>
                <w:rFonts w:ascii="Times New Roman" w:hAnsi="Times New Roman" w:cs="Times New Roman"/>
              </w:rPr>
              <w:t>interviews  Photographs</w:t>
            </w:r>
            <w:proofErr w:type="gramEnd"/>
            <w:r w:rsidRPr="00A441E7">
              <w:rPr>
                <w:rFonts w:ascii="Times New Roman" w:hAnsi="Times New Roman" w:cs="Times New Roman"/>
              </w:rPr>
              <w:t xml:space="preserve"> </w:t>
            </w:r>
          </w:p>
          <w:p w14:paraId="298E70F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Game task</w:t>
            </w:r>
          </w:p>
        </w:tc>
        <w:tc>
          <w:tcPr>
            <w:tcW w:w="1134" w:type="dxa"/>
          </w:tcPr>
          <w:p w14:paraId="58904DB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5</w:t>
            </w:r>
          </w:p>
        </w:tc>
        <w:tc>
          <w:tcPr>
            <w:tcW w:w="1418" w:type="dxa"/>
          </w:tcPr>
          <w:p w14:paraId="3302D9E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7-18</w:t>
            </w:r>
          </w:p>
        </w:tc>
        <w:tc>
          <w:tcPr>
            <w:tcW w:w="2551" w:type="dxa"/>
          </w:tcPr>
          <w:p w14:paraId="0F6E13A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33)</w:t>
            </w:r>
          </w:p>
          <w:p w14:paraId="0CF522B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22)</w:t>
            </w:r>
          </w:p>
        </w:tc>
        <w:tc>
          <w:tcPr>
            <w:tcW w:w="2439" w:type="dxa"/>
          </w:tcPr>
          <w:p w14:paraId="3340DA8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esigning the research and choosing methods: children are consulted</w:t>
            </w:r>
          </w:p>
          <w:p w14:paraId="5A0B90E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08C1F7E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alysing the data and drawing conclusions: children are consulted</w:t>
            </w:r>
          </w:p>
        </w:tc>
      </w:tr>
      <w:tr w:rsidR="00840E10" w:rsidRPr="00A441E7" w14:paraId="7A90F2B1" w14:textId="77777777" w:rsidTr="00E94A35">
        <w:tc>
          <w:tcPr>
            <w:tcW w:w="2660" w:type="dxa"/>
          </w:tcPr>
          <w:p w14:paraId="68FC317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reatment compliance</w:t>
            </w:r>
          </w:p>
        </w:tc>
        <w:tc>
          <w:tcPr>
            <w:tcW w:w="1984" w:type="dxa"/>
          </w:tcPr>
          <w:p w14:paraId="2E039FE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Wales S&lt;/Author&gt;&lt;Year&gt;2007&lt;/Year&gt;&lt;RecNum&gt;166&lt;/RecNum&gt;&lt;DisplayText&gt;Wales S, Nadew K et al. (2007)&lt;/DisplayText&gt;&lt;record&gt;&lt;rec-number&gt;166&lt;/rec-number&gt;&lt;foreign-keys&gt;&lt;key app="EN" db-id="ffw5fsvd2za5rdetrvzvsp2qv2zvf0epdwta" timestamp="1529904080"&gt;166&lt;/key&gt;&lt;/foreign-keys&gt;&lt;ref-type name="Journal Article"&gt;17&lt;/ref-type&gt;&lt;contributors&gt;&lt;authors&gt;&lt;author&gt;Wales S, &lt;/author&gt;&lt;author&gt;Nadew K, &lt;/author&gt;&lt;author&gt;Crisp J,&lt;/author&gt;&lt;/authors&gt;&lt;/contributors&gt;&lt;titles&gt;&lt;title&gt;Parents’ and school-aged children’s views on managing treatment adherence in asthma or diabetes&lt;/title&gt;&lt;secondary-title&gt;Neonatal, Paediatric and Child Health Nursing&lt;/secondary-title&gt;&lt;/titles&gt;&lt;periodical&gt;&lt;full-title&gt;Neonatal, Paediatric and Child Health Nursing&lt;/full-title&gt;&lt;/periodical&gt;&lt;pages&gt;26-30&lt;/pages&gt;&lt;volume&gt;10&lt;/volume&gt;&lt;number&gt;3&lt;/number&gt;&lt;dates&gt;&lt;year&gt;2007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Wales S, Nadew K et al. (200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  <w:r w:rsidRPr="00A441E7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410" w:type="dxa"/>
          </w:tcPr>
          <w:p w14:paraId="5C1AB87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  <w:p w14:paraId="08245D2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</w:tc>
        <w:tc>
          <w:tcPr>
            <w:tcW w:w="1134" w:type="dxa"/>
          </w:tcPr>
          <w:p w14:paraId="7615FDB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</w:t>
            </w:r>
          </w:p>
        </w:tc>
        <w:tc>
          <w:tcPr>
            <w:tcW w:w="1418" w:type="dxa"/>
          </w:tcPr>
          <w:p w14:paraId="44B3A5A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6-12</w:t>
            </w:r>
          </w:p>
        </w:tc>
        <w:tc>
          <w:tcPr>
            <w:tcW w:w="2551" w:type="dxa"/>
          </w:tcPr>
          <w:p w14:paraId="3AE6026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6)</w:t>
            </w:r>
          </w:p>
          <w:p w14:paraId="24F71F5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4)</w:t>
            </w:r>
          </w:p>
        </w:tc>
        <w:tc>
          <w:tcPr>
            <w:tcW w:w="2439" w:type="dxa"/>
          </w:tcPr>
          <w:p w14:paraId="377ABC2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1F290108" w14:textId="77777777" w:rsidTr="00E94A35">
        <w:tc>
          <w:tcPr>
            <w:tcW w:w="14596" w:type="dxa"/>
            <w:gridSpan w:val="7"/>
          </w:tcPr>
          <w:p w14:paraId="25BB57EE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lastRenderedPageBreak/>
              <w:t>ABORIGINAL HEALTH</w:t>
            </w:r>
          </w:p>
        </w:tc>
      </w:tr>
      <w:tr w:rsidR="00840E10" w:rsidRPr="00A441E7" w14:paraId="6F396E64" w14:textId="77777777" w:rsidTr="00E94A35">
        <w:tc>
          <w:tcPr>
            <w:tcW w:w="2660" w:type="dxa"/>
          </w:tcPr>
          <w:p w14:paraId="031952E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Determinants of smoking </w:t>
            </w:r>
          </w:p>
        </w:tc>
        <w:tc>
          <w:tcPr>
            <w:tcW w:w="1984" w:type="dxa"/>
          </w:tcPr>
          <w:p w14:paraId="7D8DDD8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Johnston V&lt;/Author&gt;&lt;Year&gt;2012&lt;/Year&gt;&lt;RecNum&gt;168&lt;/RecNum&gt;&lt;DisplayText&gt;Johnston V, Westphal D et al. (2012)&lt;/DisplayText&gt;&lt;record&gt;&lt;rec-number&gt;168&lt;/rec-number&gt;&lt;foreign-keys&gt;&lt;key app="EN" db-id="ffw5fsvd2za5rdetrvzvsp2qv2zvf0epdwta" timestamp="1529904317"&gt;168&lt;/key&gt;&lt;/foreign-keys&gt;&lt;ref-type name="Journal Article"&gt;17&lt;/ref-type&gt;&lt;contributors&gt;&lt;authors&gt;&lt;author&gt;Johnston V, &lt;/author&gt;&lt;author&gt;Westphal D, &lt;/author&gt;&lt;author&gt;Earnshaw C, &lt;/author&gt;&lt;author&gt;Thomas D,&lt;/author&gt;&lt;/authors&gt;&lt;/contributors&gt;&lt;titles&gt;&lt;title&gt;Starting to smoke: A qualitative study of the experiences of Australian indigenous youth&lt;/title&gt;&lt;secondary-title&gt;BMC Public Health&lt;/secondary-title&gt;&lt;/titles&gt;&lt;periodical&gt;&lt;full-title&gt;BMC Public Health&lt;/full-title&gt;&lt;/periodical&gt;&lt;pages&gt; 963-977&lt;/pages&gt;&lt;volume&gt;12&lt;/volume&gt;&lt;dates&gt;&lt;year&gt;2012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Johnston V, Westphal D et al. (201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46776E3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Group and individual interviews</w:t>
            </w:r>
          </w:p>
          <w:p w14:paraId="6ECB0D9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proofErr w:type="spellStart"/>
            <w:r w:rsidRPr="00A441E7">
              <w:rPr>
                <w:rFonts w:ascii="Times New Roman" w:hAnsi="Times New Roman" w:cs="Times New Roman"/>
              </w:rPr>
              <w:t>Photovoice</w:t>
            </w:r>
            <w:proofErr w:type="spellEnd"/>
          </w:p>
        </w:tc>
        <w:tc>
          <w:tcPr>
            <w:tcW w:w="1134" w:type="dxa"/>
          </w:tcPr>
          <w:p w14:paraId="7ED43D4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65</w:t>
            </w:r>
          </w:p>
        </w:tc>
        <w:tc>
          <w:tcPr>
            <w:tcW w:w="1418" w:type="dxa"/>
          </w:tcPr>
          <w:p w14:paraId="2F3ECED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3-20</w:t>
            </w:r>
          </w:p>
        </w:tc>
        <w:tc>
          <w:tcPr>
            <w:tcW w:w="2551" w:type="dxa"/>
          </w:tcPr>
          <w:p w14:paraId="1791DB0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6)</w:t>
            </w:r>
          </w:p>
          <w:p w14:paraId="518D96D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39)</w:t>
            </w:r>
          </w:p>
          <w:p w14:paraId="3FE02EB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46)</w:t>
            </w:r>
          </w:p>
          <w:p w14:paraId="166BF07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on-Indigenous (N=19)</w:t>
            </w:r>
          </w:p>
          <w:p w14:paraId="45F455C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emote community (N=31)</w:t>
            </w:r>
          </w:p>
          <w:p w14:paraId="498C742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etropolitan (N=34)</w:t>
            </w:r>
          </w:p>
        </w:tc>
        <w:tc>
          <w:tcPr>
            <w:tcW w:w="2439" w:type="dxa"/>
          </w:tcPr>
          <w:p w14:paraId="2C50345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1BF3B37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0E54B13A" w14:textId="77777777" w:rsidTr="00E94A35">
        <w:tc>
          <w:tcPr>
            <w:tcW w:w="2660" w:type="dxa"/>
          </w:tcPr>
          <w:p w14:paraId="094CE41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Health needs of rural Aboriginal adolescents</w:t>
            </w:r>
          </w:p>
        </w:tc>
        <w:tc>
          <w:tcPr>
            <w:tcW w:w="1984" w:type="dxa"/>
          </w:tcPr>
          <w:p w14:paraId="65D6563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ohajer N&lt;/Author&gt;&lt;Year&gt;2009&lt;/Year&gt;&lt;RecNum&gt;169&lt;/RecNum&gt;&lt;DisplayText&gt;Mohajer N, Bessarah D et al. (2009)&lt;/DisplayText&gt;&lt;record&gt;&lt;rec-number&gt;169&lt;/rec-number&gt;&lt;foreign-keys&gt;&lt;key app="EN" db-id="ffw5fsvd2za5rdetrvzvsp2qv2zvf0epdwta" timestamp="1529904441"&gt;169&lt;/key&gt;&lt;/foreign-keys&gt;&lt;ref-type name="Journal Article"&gt;17&lt;/ref-type&gt;&lt;contributors&gt;&lt;authors&gt;&lt;author&gt;Mohajer N, &lt;/author&gt;&lt;author&gt;Bessarah D, &lt;/author&gt;&lt;author&gt;Earnest J,&lt;/author&gt;&lt;/authors&gt;&lt;/contributors&gt;&lt;titles&gt;&lt;title&gt;There should be more help out here! A qualitative study of the needs of Aboriginal adolescents in rural Australia&lt;/title&gt;&lt;secondary-title&gt;Rural and Remote Health&lt;/secondary-title&gt;&lt;/titles&gt;&lt;periodical&gt;&lt;full-title&gt;Rural and Remote Health&lt;/full-title&gt;&lt;/periodical&gt;&lt;pages&gt;1137-1147&lt;/pages&gt;&lt;volume&gt;9&lt;/volume&gt;&lt;number&gt;2&lt;/number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ohajer N, Bessarah D et al.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6AB54C7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-depth interviews and/or focus groups</w:t>
            </w:r>
          </w:p>
        </w:tc>
        <w:tc>
          <w:tcPr>
            <w:tcW w:w="1134" w:type="dxa"/>
          </w:tcPr>
          <w:p w14:paraId="484494E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99</w:t>
            </w:r>
          </w:p>
        </w:tc>
        <w:tc>
          <w:tcPr>
            <w:tcW w:w="1418" w:type="dxa"/>
          </w:tcPr>
          <w:p w14:paraId="0A1149E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18</w:t>
            </w:r>
          </w:p>
        </w:tc>
        <w:tc>
          <w:tcPr>
            <w:tcW w:w="2551" w:type="dxa"/>
          </w:tcPr>
          <w:p w14:paraId="544D9AB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59)</w:t>
            </w:r>
          </w:p>
          <w:p w14:paraId="4034DF8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40)</w:t>
            </w:r>
          </w:p>
          <w:p w14:paraId="47702CB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ural Aboriginal controlled communities (N=2)</w:t>
            </w:r>
          </w:p>
          <w:p w14:paraId="357026D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ural town (N=1)</w:t>
            </w:r>
          </w:p>
          <w:p w14:paraId="2A8E24E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participants were Indigenous</w:t>
            </w:r>
          </w:p>
        </w:tc>
        <w:tc>
          <w:tcPr>
            <w:tcW w:w="2439" w:type="dxa"/>
          </w:tcPr>
          <w:p w14:paraId="2A2B5B6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5C5D9CC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2AE52C38" w14:textId="77777777" w:rsidTr="00E94A35">
        <w:tc>
          <w:tcPr>
            <w:tcW w:w="2660" w:type="dxa"/>
          </w:tcPr>
          <w:p w14:paraId="621FA84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erspectives on health and wellbeing</w:t>
            </w:r>
          </w:p>
        </w:tc>
        <w:tc>
          <w:tcPr>
            <w:tcW w:w="1984" w:type="dxa"/>
          </w:tcPr>
          <w:p w14:paraId="7386A99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Priest N&lt;/Author&gt;&lt;Year&gt;2017&lt;/Year&gt;&lt;RecNum&gt;181&lt;/RecNum&gt;&lt;DisplayText&gt;Priest N, Thompson L et al. (2017)&lt;/DisplayText&gt;&lt;record&gt;&lt;rec-number&gt;181&lt;/rec-number&gt;&lt;foreign-keys&gt;&lt;key app="EN" db-id="ffw5fsvd2za5rdetrvzvsp2qv2zvf0epdwta" timestamp="1530828746"&gt;181&lt;/key&gt;&lt;/foreign-keys&gt;&lt;ref-type name="Journal Article"&gt;17&lt;/ref-type&gt;&lt;contributors&gt;&lt;authors&gt;&lt;author&gt;Priest N,&lt;/author&gt;&lt;author&gt;Thompson L,&lt;/author&gt;&lt;author&gt;Mackean T,&lt;/author&gt;&lt;author&gt;Baker A,&lt;/author&gt;&lt;author&gt;Waters E,&lt;/author&gt;&lt;/authors&gt;&lt;/contributors&gt;&lt;titles&gt;&lt;title&gt;&amp;apos;Yarning up with Koori kids&amp;apos; - hearing the voices of Australian urban Indigenous children about their health and well-being&lt;/title&gt;&lt;secondary-title&gt;Ethnicity &amp;amp; Health&lt;/secondary-title&gt;&lt;/titles&gt;&lt;periodical&gt;&lt;full-title&gt;Ethnicity &amp;amp; Health&lt;/full-title&gt;&lt;/periodical&gt;&lt;pages&gt;631-647&lt;/pages&gt;&lt;volume&gt;22&lt;/volume&gt;&lt;number&gt;6&lt;/number&gt;&lt;dates&gt;&lt;year&gt;2017&lt;/year&gt;&lt;/dates&gt;&lt;urls&gt;&lt;/urls&gt;&lt;electronic-resource-num&gt;10.1080/13557858.2016.1246418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Priest N, Thompson L et al. (201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1024055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ocus groups </w:t>
            </w:r>
          </w:p>
          <w:p w14:paraId="50EE3A4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-depth interviews Photographs/photo-voice</w:t>
            </w:r>
          </w:p>
        </w:tc>
        <w:tc>
          <w:tcPr>
            <w:tcW w:w="1134" w:type="dxa"/>
          </w:tcPr>
          <w:p w14:paraId="5E3E241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1</w:t>
            </w:r>
          </w:p>
        </w:tc>
        <w:tc>
          <w:tcPr>
            <w:tcW w:w="1418" w:type="dxa"/>
          </w:tcPr>
          <w:p w14:paraId="10FC251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2</w:t>
            </w:r>
          </w:p>
          <w:p w14:paraId="34285BF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51" w:type="dxa"/>
          </w:tcPr>
          <w:p w14:paraId="0B5D06C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60%)</w:t>
            </w:r>
          </w:p>
          <w:p w14:paraId="0ADA817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40%)</w:t>
            </w:r>
          </w:p>
          <w:p w14:paraId="7BA4DB3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participants were Indigenous</w:t>
            </w:r>
          </w:p>
        </w:tc>
        <w:tc>
          <w:tcPr>
            <w:tcW w:w="2439" w:type="dxa"/>
          </w:tcPr>
          <w:p w14:paraId="7E7B916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6586A33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alysing the data: children are consulted</w:t>
            </w:r>
          </w:p>
          <w:p w14:paraId="792F693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issemination of findings: children are consulted</w:t>
            </w:r>
          </w:p>
        </w:tc>
      </w:tr>
      <w:tr w:rsidR="00840E10" w:rsidRPr="00A441E7" w14:paraId="7730D0DD" w14:textId="77777777" w:rsidTr="00E94A35">
        <w:tc>
          <w:tcPr>
            <w:tcW w:w="2660" w:type="dxa"/>
          </w:tcPr>
          <w:p w14:paraId="34DE18E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Prevalence and incidence of health issues </w:t>
            </w:r>
          </w:p>
        </w:tc>
        <w:tc>
          <w:tcPr>
            <w:tcW w:w="1984" w:type="dxa"/>
          </w:tcPr>
          <w:p w14:paraId="476EA82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Holmes&lt;/Author&gt;&lt;Year&gt;2002&lt;/Year&gt;&lt;RecNum&gt;167&lt;/RecNum&gt;&lt;DisplayText&gt;Holmes, Stewart P et al. (2002)&lt;/DisplayText&gt;&lt;record&gt;&lt;rec-number&gt;167&lt;/rec-number&gt;&lt;foreign-keys&gt;&lt;key app="EN" db-id="ffw5fsvd2za5rdetrvzvsp2qv2zvf0epdwta" timestamp="1529904195"&gt;167&lt;/key&gt;&lt;/foreign-keys&gt;&lt;ref-type name="Journal Article"&gt;17&lt;/ref-type&gt;&lt;contributors&gt;&lt;authors&gt;&lt;author&gt;Holmes, W, &lt;/author&gt;&lt;author&gt;Stewart P, &lt;/author&gt;&lt;author&gt;Garrow A, &lt;/author&gt;&lt;author&gt;Anderson I,  &lt;/author&gt;&lt;author&gt;Thorpe L,&lt;/author&gt;&lt;/authors&gt;&lt;/contributors&gt;&lt;titles&gt;&lt;title&gt;Researching Aboriginal health: Experience from a study of urban young people&amp;apos;s health and well-being&lt;/title&gt;&lt;secondary-title&gt;Social Science &amp;amp; Medicine&lt;/secondary-title&gt;&lt;/titles&gt;&lt;periodical&gt;&lt;full-title&gt;Social Science &amp;amp; Medicine&lt;/full-title&gt;&lt;/periodical&gt;&lt;pages&gt;1267-1279&lt;/pages&gt;&lt;volume&gt;54&lt;/volume&gt;&lt;number&gt;8&lt;/number&gt;&lt;dates&gt;&lt;year&gt;2002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olmes, Stewart P et al. (200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7B36475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 over time</w:t>
            </w:r>
          </w:p>
          <w:p w14:paraId="6C5AFC7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Health screening</w:t>
            </w:r>
          </w:p>
          <w:p w14:paraId="7995303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mputer assisted questionnaire</w:t>
            </w:r>
          </w:p>
        </w:tc>
        <w:tc>
          <w:tcPr>
            <w:tcW w:w="1134" w:type="dxa"/>
          </w:tcPr>
          <w:p w14:paraId="6B684C2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74</w:t>
            </w:r>
          </w:p>
        </w:tc>
        <w:tc>
          <w:tcPr>
            <w:tcW w:w="1418" w:type="dxa"/>
          </w:tcPr>
          <w:p w14:paraId="1B3D823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25</w:t>
            </w:r>
          </w:p>
        </w:tc>
        <w:tc>
          <w:tcPr>
            <w:tcW w:w="2551" w:type="dxa"/>
          </w:tcPr>
          <w:p w14:paraId="21B8D43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participants were Indigenous</w:t>
            </w:r>
          </w:p>
        </w:tc>
        <w:tc>
          <w:tcPr>
            <w:tcW w:w="2439" w:type="dxa"/>
          </w:tcPr>
          <w:p w14:paraId="4AB30FB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esigning the research and choosing methods: children are consulted</w:t>
            </w:r>
          </w:p>
          <w:p w14:paraId="526E940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 and children collaborate with adult researchers</w:t>
            </w:r>
          </w:p>
        </w:tc>
      </w:tr>
      <w:tr w:rsidR="00840E10" w:rsidRPr="00A441E7" w14:paraId="1F40E54D" w14:textId="77777777" w:rsidTr="00E94A35">
        <w:tc>
          <w:tcPr>
            <w:tcW w:w="14596" w:type="dxa"/>
            <w:gridSpan w:val="7"/>
          </w:tcPr>
          <w:p w14:paraId="26C99AB5" w14:textId="77777777" w:rsidR="00840E10" w:rsidRPr="00A441E7" w:rsidRDefault="00840E10" w:rsidP="00E94A3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ADOLESCENT HEALTH</w:t>
            </w:r>
          </w:p>
        </w:tc>
      </w:tr>
      <w:tr w:rsidR="00840E10" w:rsidRPr="00A441E7" w14:paraId="67DDB58B" w14:textId="77777777" w:rsidTr="00E94A35">
        <w:tc>
          <w:tcPr>
            <w:tcW w:w="2660" w:type="dxa"/>
          </w:tcPr>
          <w:p w14:paraId="17A982C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ccess to health care </w:t>
            </w:r>
          </w:p>
        </w:tc>
        <w:tc>
          <w:tcPr>
            <w:tcW w:w="1984" w:type="dxa"/>
          </w:tcPr>
          <w:p w14:paraId="5D0A006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ooth M&lt;/Author&gt;&lt;Year&gt;2004&lt;/Year&gt;&lt;RecNum&gt;161&lt;/RecNum&gt;&lt;DisplayText&gt;Booth M, Bernard D et al. (2004)&lt;/DisplayText&gt;&lt;record&gt;&lt;rec-number&gt;161&lt;/rec-number&gt;&lt;foreign-keys&gt;&lt;key app="EN" db-id="ffw5fsvd2za5rdetrvzvsp2qv2zvf0epdwta" timestamp="1529903164"&gt;161&lt;/key&gt;&lt;/foreign-keys&gt;&lt;ref-type name="Journal Article"&gt;17&lt;/ref-type&gt;&lt;contributors&gt;&lt;authors&gt;&lt;author&gt;Booth M, &lt;/author&gt;&lt;author&gt;Bernard D, &lt;/author&gt;&lt;author&gt;Quine S, &lt;/author&gt;&lt;author&gt;Kang M, &lt;/author&gt;&lt;author&gt;Usherwood T, &lt;/author&gt;&lt;author&gt;Alperstein G, &lt;/author&gt;&lt;author&gt;Bennett D,&lt;/author&gt;&lt;/authors&gt;&lt;/contributors&gt;&lt;titles&gt;&lt;title&gt;Access to health care among Australian adolescents young people&amp;apos;s perspectives and their sociodemographic distribution&lt;/title&gt;&lt;secondary-title&gt;Journal of Adolescent Health&lt;/secondary-title&gt;&lt;/titles&gt;&lt;periodical&gt;&lt;full-title&gt;Journal of Adolescent Health&lt;/full-title&gt;&lt;/periodical&gt;&lt;pages&gt;97-103&lt;/pages&gt;&lt;volume&gt;34&amp;#xD;&lt;/volume&gt;&lt;dates&gt;&lt;year&gt;2004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ooth M, Bernard D et al. (200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63BE448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</w:tc>
        <w:tc>
          <w:tcPr>
            <w:tcW w:w="1134" w:type="dxa"/>
          </w:tcPr>
          <w:p w14:paraId="155822C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81</w:t>
            </w:r>
          </w:p>
        </w:tc>
        <w:tc>
          <w:tcPr>
            <w:tcW w:w="1418" w:type="dxa"/>
          </w:tcPr>
          <w:p w14:paraId="713BBC9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17</w:t>
            </w:r>
          </w:p>
        </w:tc>
        <w:tc>
          <w:tcPr>
            <w:tcW w:w="2551" w:type="dxa"/>
          </w:tcPr>
          <w:p w14:paraId="1BBE7D1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46)</w:t>
            </w:r>
          </w:p>
          <w:p w14:paraId="75D2AB6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35)</w:t>
            </w:r>
          </w:p>
          <w:p w14:paraId="2E06A7D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rban (N=56)</w:t>
            </w:r>
          </w:p>
          <w:p w14:paraId="5062EFD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egional (N=3)</w:t>
            </w:r>
          </w:p>
          <w:p w14:paraId="7E984FD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Rural (N=22)</w:t>
            </w:r>
          </w:p>
        </w:tc>
        <w:tc>
          <w:tcPr>
            <w:tcW w:w="2439" w:type="dxa"/>
          </w:tcPr>
          <w:p w14:paraId="343CD10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Collecting data: children are consulted</w:t>
            </w:r>
          </w:p>
          <w:p w14:paraId="1C2C3AEF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7A4E948B" w14:textId="77777777" w:rsidTr="00E94A35">
        <w:tc>
          <w:tcPr>
            <w:tcW w:w="2660" w:type="dxa"/>
          </w:tcPr>
          <w:p w14:paraId="3F8A83B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ngruence between service providers and young people’s views on primary health care services</w:t>
            </w:r>
          </w:p>
        </w:tc>
        <w:tc>
          <w:tcPr>
            <w:tcW w:w="1984" w:type="dxa"/>
          </w:tcPr>
          <w:p w14:paraId="3FEBE4B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ernard D&lt;/Author&gt;&lt;Year&gt;2004&lt;/Year&gt;&lt;RecNum&gt;194&lt;/RecNum&gt;&lt;DisplayText&gt;Bernard D, Quine S et al. (2004)&lt;/DisplayText&gt;&lt;record&gt;&lt;rec-number&gt;194&lt;/rec-number&gt;&lt;foreign-keys&gt;&lt;key app="EN" db-id="ffw5fsvd2za5rdetrvzvsp2qv2zvf0epdwta" timestamp="1533097848"&gt;194&lt;/key&gt;&lt;/foreign-keys&gt;&lt;ref-type name="Journal Article"&gt;17&lt;/ref-type&gt;&lt;contributors&gt;&lt;authors&gt;&lt;author&gt;Bernard D,&lt;/author&gt;&lt;author&gt;Quine S,&lt;/author&gt;&lt;author&gt;Kang M,&lt;/author&gt;&lt;author&gt;Alperstein G,&lt;/author&gt;&lt;author&gt;Usherwood T,&lt;/author&gt;&lt;author&gt;Bennett D,&lt;/author&gt;&lt;author&gt;Booth M,&lt;/author&gt;&lt;/authors&gt;&lt;/contributors&gt;&lt;titles&gt;&lt;title&gt;Access to primary health care for Australian adolescents: How congruent are the perspectives of health service providers and young people, and does it matter? &lt;/title&gt;&lt;secondary-title&gt;Australian and New Zealand Journal of Public Health&lt;/secondary-title&gt;&lt;/titles&gt;&lt;periodical&gt;&lt;full-title&gt;Australian and New Zealand Journal of Public Health&lt;/full-title&gt;&lt;/periodical&gt;&lt;pages&gt;487-492&lt;/pages&gt;&lt;volume&gt;28&lt;/volume&gt;&lt;number&gt;5&lt;/number&gt;&lt;dates&gt;&lt;year&gt;2004&lt;/year&gt;&lt;/dates&gt;&lt;urls&gt;&lt;related-urls&gt;&lt;url&gt;https://onlinelibrary.wiley.com/doi/pdf/10.1111/j.1467-842X.2004.tb00033.x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ernard D, Quine S et al. (200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57B2F7A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</w:tc>
        <w:tc>
          <w:tcPr>
            <w:tcW w:w="1134" w:type="dxa"/>
          </w:tcPr>
          <w:p w14:paraId="07D3CF70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 = approx. 480-800 (81 groups of 6-10 participants)</w:t>
            </w:r>
          </w:p>
        </w:tc>
        <w:tc>
          <w:tcPr>
            <w:tcW w:w="1418" w:type="dxa"/>
          </w:tcPr>
          <w:p w14:paraId="63C9A24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18</w:t>
            </w:r>
          </w:p>
        </w:tc>
        <w:tc>
          <w:tcPr>
            <w:tcW w:w="2551" w:type="dxa"/>
          </w:tcPr>
          <w:p w14:paraId="4963462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Unspecified </w:t>
            </w:r>
          </w:p>
        </w:tc>
        <w:tc>
          <w:tcPr>
            <w:tcW w:w="2439" w:type="dxa"/>
          </w:tcPr>
          <w:p w14:paraId="0087F1A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llecting data: children are consulted </w:t>
            </w:r>
          </w:p>
        </w:tc>
      </w:tr>
      <w:tr w:rsidR="00840E10" w:rsidRPr="00A441E7" w14:paraId="4D250B71" w14:textId="77777777" w:rsidTr="00E94A35">
        <w:tc>
          <w:tcPr>
            <w:tcW w:w="2660" w:type="dxa"/>
          </w:tcPr>
          <w:p w14:paraId="33A5828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mergency contraception</w:t>
            </w:r>
          </w:p>
        </w:tc>
        <w:tc>
          <w:tcPr>
            <w:tcW w:w="1984" w:type="dxa"/>
          </w:tcPr>
          <w:p w14:paraId="6F8D0E9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Calabretto H&lt;/Author&gt;&lt;Year&gt;2005&lt;/Year&gt;&lt;RecNum&gt;18&lt;/RecNum&gt;&lt;DisplayText&gt;Calabretto H (2005)&lt;/DisplayText&gt;&lt;record&gt;&lt;rec-number&gt;18&lt;/rec-number&gt;&lt;foreign-keys&gt;&lt;key app="EN" db-id="ffw5fsvd2za5rdetrvzvsp2qv2zvf0epdwta" timestamp="1525234130"&gt;18&lt;/key&gt;&lt;/foreign-keys&gt;&lt;ref-type name="Journal Article"&gt;17&lt;/ref-type&gt;&lt;contributors&gt;&lt;authors&gt;&lt;author&gt;Calabretto H,&lt;/author&gt;&lt;/authors&gt;&lt;/contributors&gt;&lt;titles&gt;&lt;title&gt;Emergency contraception: A qualitative study of young women&amp;apos;s experiences&lt;/title&gt;&lt;secondary-title&gt;Contemporary Nurse&lt;/secondary-title&gt;&lt;/titles&gt;&lt;periodical&gt;&lt;full-title&gt;Contemporary Nurse&lt;/full-title&gt;&lt;/periodical&gt;&lt;pages&gt;152-163&lt;/pages&gt;&lt;volume&gt;18&lt;/volume&gt;&lt;number&gt;1-2&lt;/number&gt;&lt;dates&gt;&lt;year&gt;200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Calabretto H (200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1175B4B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34" w:type="dxa"/>
          </w:tcPr>
          <w:p w14:paraId="6BA3702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3</w:t>
            </w:r>
          </w:p>
        </w:tc>
        <w:tc>
          <w:tcPr>
            <w:tcW w:w="1418" w:type="dxa"/>
          </w:tcPr>
          <w:p w14:paraId="7811880A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4-24</w:t>
            </w:r>
          </w:p>
        </w:tc>
        <w:tc>
          <w:tcPr>
            <w:tcW w:w="2551" w:type="dxa"/>
          </w:tcPr>
          <w:p w14:paraId="539CD0C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participants were female</w:t>
            </w:r>
          </w:p>
        </w:tc>
        <w:tc>
          <w:tcPr>
            <w:tcW w:w="2439" w:type="dxa"/>
          </w:tcPr>
          <w:p w14:paraId="4201765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840E10" w:rsidRPr="00A441E7" w14:paraId="2598B9E3" w14:textId="77777777" w:rsidTr="00E94A35">
        <w:tc>
          <w:tcPr>
            <w:tcW w:w="2660" w:type="dxa"/>
          </w:tcPr>
          <w:p w14:paraId="2134DE3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Health perspectives of adolescents from same-sex parent families</w:t>
            </w:r>
          </w:p>
        </w:tc>
        <w:tc>
          <w:tcPr>
            <w:tcW w:w="1984" w:type="dxa"/>
          </w:tcPr>
          <w:p w14:paraId="043DE0F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Crouch S&lt;/Author&gt;&lt;Year&gt;2015&lt;/Year&gt;&lt;RecNum&gt;158&lt;/RecNum&gt;&lt;DisplayText&gt;Crouch S, Waters E et al. (2015)&lt;/DisplayText&gt;&lt;record&gt;&lt;rec-number&gt;158&lt;/rec-number&gt;&lt;foreign-keys&gt;&lt;key app="EN" db-id="ffw5fsvd2za5rdetrvzvsp2qv2zvf0epdwta" timestamp="1529902673"&gt;158&lt;/key&gt;&lt;/foreign-keys&gt;&lt;ref-type name="Journal Article"&gt;17&lt;/ref-type&gt;&lt;contributors&gt;&lt;authors&gt;&lt;author&gt;Crouch S, &lt;/author&gt;&lt;author&gt;Waters E, &lt;/author&gt;&lt;author&gt;McNair R,  &lt;/author&gt;&lt;author&gt;Power J,&lt;/author&gt;&lt;/authors&gt;&lt;/contributors&gt;&lt;titles&gt;&lt;title&gt;The health perspectives of Australian adolescents from same-sex parent families: A mixed methods study&lt;/title&gt;&lt;secondary-title&gt;Child: Care, Health and Development&lt;/secondary-title&gt;&lt;/titles&gt;&lt;periodical&gt;&lt;full-title&gt;Child: Care, Health and Development&lt;/full-title&gt;&lt;/periodical&gt;&lt;pages&gt;356-364&lt;/pages&gt;&lt;volume&gt;41&lt;/volume&gt;&lt;number&gt;3&lt;/number&gt;&lt;dates&gt;&lt;year&gt;201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Crouch S, Waters E et al.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54EC164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  <w:p w14:paraId="00209F7B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ssessment instruments</w:t>
            </w:r>
          </w:p>
        </w:tc>
        <w:tc>
          <w:tcPr>
            <w:tcW w:w="1134" w:type="dxa"/>
          </w:tcPr>
          <w:p w14:paraId="7E92EFC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7</w:t>
            </w:r>
          </w:p>
        </w:tc>
        <w:tc>
          <w:tcPr>
            <w:tcW w:w="1418" w:type="dxa"/>
          </w:tcPr>
          <w:p w14:paraId="6606553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ean age 13yrs</w:t>
            </w:r>
          </w:p>
        </w:tc>
        <w:tc>
          <w:tcPr>
            <w:tcW w:w="2551" w:type="dxa"/>
          </w:tcPr>
          <w:p w14:paraId="1BFF89E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1)</w:t>
            </w:r>
          </w:p>
          <w:p w14:paraId="355B215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36)</w:t>
            </w:r>
          </w:p>
          <w:p w14:paraId="041BC59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rban (N=37)</w:t>
            </w:r>
          </w:p>
        </w:tc>
        <w:tc>
          <w:tcPr>
            <w:tcW w:w="2439" w:type="dxa"/>
          </w:tcPr>
          <w:p w14:paraId="38777B9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5ACDD607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470885CB" w14:textId="77777777" w:rsidTr="00E94A35">
        <w:tc>
          <w:tcPr>
            <w:tcW w:w="2660" w:type="dxa"/>
          </w:tcPr>
          <w:p w14:paraId="6F20102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Obesity barriers and enablers </w:t>
            </w:r>
          </w:p>
        </w:tc>
        <w:tc>
          <w:tcPr>
            <w:tcW w:w="1984" w:type="dxa"/>
          </w:tcPr>
          <w:p w14:paraId="3C18AE7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Smith K&lt;/Author&gt;&lt;Year&gt;2014&lt;/Year&gt;&lt;RecNum&gt;17&lt;/RecNum&gt;&lt;DisplayText&gt;Smith K, Starker L et al. (2014)&lt;/DisplayText&gt;&lt;record&gt;&lt;rec-number&gt;17&lt;/rec-number&gt;&lt;foreign-keys&gt;&lt;key app="EN" db-id="ffw5fsvd2za5rdetrvzvsp2qv2zvf0epdwta" timestamp="1525233170"&gt;17&lt;/key&gt;&lt;/foreign-keys&gt;&lt;ref-type name="Journal Article"&gt;17&lt;/ref-type&gt;&lt;contributors&gt;&lt;authors&gt;&lt;author&gt;Smith K,&lt;/author&gt;&lt;author&gt;Starker L,&lt;/author&gt;&lt;author&gt;McManus A,&lt;/author&gt;&lt;author&gt;Fenner A,&lt;/author&gt;&lt;/authors&gt;&lt;/contributors&gt;&lt;titles&gt;&lt;title&gt;Barriers and enablers for participation in healthy lifestyle programs by adolescents who are overweight: A qualitative study of the opinions of adolescents, their parents and community stakeholders&lt;/title&gt;&lt;secondary-title&gt;BMC Pediatrics&lt;/secondary-title&gt;&lt;/titles&gt;&lt;periodical&gt;&lt;full-title&gt;BMC Pediatrics&lt;/full-title&gt;&lt;/periodical&gt;&lt;pages&gt;53-66&lt;/pages&gt;&lt;volume&gt;14&lt;/volume&gt;&lt;dates&gt;&lt;year&gt;2014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Smith K, Starker L et al. (201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19E8EBB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ocus groups  </w:t>
            </w:r>
          </w:p>
          <w:p w14:paraId="17A7639C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34" w:type="dxa"/>
          </w:tcPr>
          <w:p w14:paraId="0BA51DE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6</w:t>
            </w:r>
          </w:p>
        </w:tc>
        <w:tc>
          <w:tcPr>
            <w:tcW w:w="1418" w:type="dxa"/>
          </w:tcPr>
          <w:p w14:paraId="5878222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16</w:t>
            </w:r>
          </w:p>
        </w:tc>
        <w:tc>
          <w:tcPr>
            <w:tcW w:w="2551" w:type="dxa"/>
          </w:tcPr>
          <w:p w14:paraId="13C2C46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9)</w:t>
            </w:r>
          </w:p>
        </w:tc>
        <w:tc>
          <w:tcPr>
            <w:tcW w:w="2439" w:type="dxa"/>
          </w:tcPr>
          <w:p w14:paraId="31F4760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0A6104F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1FD29054" w14:textId="77777777" w:rsidTr="00E94A35">
        <w:tc>
          <w:tcPr>
            <w:tcW w:w="2660" w:type="dxa"/>
          </w:tcPr>
          <w:p w14:paraId="2D01A592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ransitioning to adult health services</w:t>
            </w:r>
          </w:p>
        </w:tc>
        <w:tc>
          <w:tcPr>
            <w:tcW w:w="1984" w:type="dxa"/>
          </w:tcPr>
          <w:p w14:paraId="3339B04D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Visentin K&lt;/Author&gt;&lt;Year&gt;2006&lt;/Year&gt;&lt;RecNum&gt;16&lt;/RecNum&gt;&lt;DisplayText&gt;Visentin K, Koch T et al. (2006)&lt;/DisplayText&gt;&lt;record&gt;&lt;rec-number&gt;16&lt;/rec-number&gt;&lt;foreign-keys&gt;&lt;key app="EN" db-id="fxr2z2vw2005dues52evz525ta95fv2rrfvt" timestamp="1537914987"&gt;16&lt;/key&gt;&lt;/foreign-keys&gt;&lt;ref-type name="Journal Article"&gt;17&lt;/ref-type&gt;&lt;contributors&gt;&lt;authors&gt;&lt;author&gt;Visentin K,&lt;/author&gt;&lt;author&gt;Koch T,&lt;/author&gt;&lt;author&gt;Kralik D,&lt;/author&gt;&lt;/authors&gt;&lt;/contributors&gt;&lt;titles&gt;&lt;title&gt;Adolescents with Type 1 Diabetes: Transition between diabetes services&lt;/title&gt;&lt;secondary-title&gt;Journal of Clinical Nursing&lt;/secondary-title&gt;&lt;/titles&gt;&lt;pages&gt;761–769&lt;/pages&gt;&lt;volume&gt;15&lt;/volume&gt;&lt;dates&gt;&lt;year&gt;2006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Visentin K, Koch T et al. (200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472D40C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134" w:type="dxa"/>
          </w:tcPr>
          <w:p w14:paraId="2E1B051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</w:t>
            </w:r>
          </w:p>
        </w:tc>
        <w:tc>
          <w:tcPr>
            <w:tcW w:w="1418" w:type="dxa"/>
          </w:tcPr>
          <w:p w14:paraId="5D9EDAF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18</w:t>
            </w:r>
          </w:p>
        </w:tc>
        <w:tc>
          <w:tcPr>
            <w:tcW w:w="2551" w:type="dxa"/>
          </w:tcPr>
          <w:p w14:paraId="3242CB2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439" w:type="dxa"/>
          </w:tcPr>
          <w:p w14:paraId="4778BBC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7DC8EA54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  <w:tr w:rsidR="00840E10" w:rsidRPr="00A441E7" w14:paraId="2A8B51C1" w14:textId="77777777" w:rsidTr="00E94A35">
        <w:tc>
          <w:tcPr>
            <w:tcW w:w="2660" w:type="dxa"/>
          </w:tcPr>
          <w:p w14:paraId="6BF7AB13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Youth-friendly general practice</w:t>
            </w:r>
          </w:p>
        </w:tc>
        <w:tc>
          <w:tcPr>
            <w:tcW w:w="1984" w:type="dxa"/>
          </w:tcPr>
          <w:p w14:paraId="176AD976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Turner L&lt;/Author&gt;&lt;Year&gt;2017&lt;/Year&gt;&lt;RecNum&gt;172&lt;/RecNum&gt;&lt;DisplayText&gt;Turner L, Spencer L et al. (2017)&lt;/DisplayText&gt;&lt;record&gt;&lt;rec-number&gt;172&lt;/rec-number&gt;&lt;foreign-keys&gt;&lt;key app="EN" db-id="ffw5fsvd2za5rdetrvzvsp2qv2zvf0epdwta" timestamp="1530062097"&gt;172&lt;/key&gt;&lt;/foreign-keys&gt;&lt;ref-type name="Journal Article"&gt;17&lt;/ref-type&gt;&lt;contributors&gt;&lt;authors&gt;&lt;author&gt;Turner L, &lt;/author&gt;&lt;author&gt;Spencer L, &lt;/author&gt;&lt;author&gt;Chang J, &lt;/author&gt;&lt;author&gt;di Tommaso I, &lt;/author&gt;&lt;author&gt;Tate M, &lt;/author&gt;&lt;author&gt;Allen P, &lt;/author&gt;&lt;author&gt;Cheek C,&lt;/author&gt;&lt;author&gt;Cooper J,&lt;/author&gt;&lt;/authors&gt;&lt;/contributors&gt;&lt;titles&gt;&lt;title&gt;Young people have their say: What makes a youth-friendly general practice?&lt;/title&gt;&lt;secondary-title&gt;Australian Family Physician&lt;/secondary-title&gt;&lt;/titles&gt;&lt;periodical&gt;&lt;full-title&gt;Australian Family Physician&lt;/full-title&gt;&lt;/periodical&gt;&lt;pages&gt;70-74&lt;/pages&gt;&lt;volume&gt;46&lt;/volume&gt;&lt;number&gt;1/2&lt;/number&gt;&lt;dates&gt;&lt;year&gt;2017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Turner L, Spencer L et al. (201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79254A85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lectronic survey</w:t>
            </w:r>
          </w:p>
        </w:tc>
        <w:tc>
          <w:tcPr>
            <w:tcW w:w="1134" w:type="dxa"/>
          </w:tcPr>
          <w:p w14:paraId="26A8DB8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55</w:t>
            </w:r>
          </w:p>
        </w:tc>
        <w:tc>
          <w:tcPr>
            <w:tcW w:w="1418" w:type="dxa"/>
          </w:tcPr>
          <w:p w14:paraId="36FADD21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19</w:t>
            </w:r>
          </w:p>
        </w:tc>
        <w:tc>
          <w:tcPr>
            <w:tcW w:w="2551" w:type="dxa"/>
          </w:tcPr>
          <w:p w14:paraId="510203F8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105)</w:t>
            </w:r>
          </w:p>
          <w:p w14:paraId="555F17C9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50)</w:t>
            </w:r>
          </w:p>
        </w:tc>
        <w:tc>
          <w:tcPr>
            <w:tcW w:w="2439" w:type="dxa"/>
          </w:tcPr>
          <w:p w14:paraId="3C2059E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4026C61E" w14:textId="77777777" w:rsidR="00840E10" w:rsidRPr="00A441E7" w:rsidRDefault="00840E10" w:rsidP="00E94A35">
            <w:pPr>
              <w:rPr>
                <w:rFonts w:ascii="Times New Roman" w:hAnsi="Times New Roman" w:cs="Times New Roman"/>
              </w:rPr>
            </w:pPr>
          </w:p>
        </w:tc>
      </w:tr>
    </w:tbl>
    <w:p w14:paraId="3DCC1F52" w14:textId="77777777" w:rsidR="00840E10" w:rsidRPr="00A441E7" w:rsidRDefault="00840E10" w:rsidP="00840E10">
      <w:pPr>
        <w:rPr>
          <w:rFonts w:ascii="Times New Roman" w:hAnsi="Times New Roman" w:cs="Times New Roman"/>
          <w:b/>
          <w:sz w:val="28"/>
          <w:szCs w:val="28"/>
        </w:rPr>
      </w:pPr>
    </w:p>
    <w:p w14:paraId="44052BBB" w14:textId="77777777" w:rsidR="0064742E" w:rsidRPr="00840E10" w:rsidRDefault="0064742E" w:rsidP="009541FB">
      <w:pPr>
        <w:rPr>
          <w:rFonts w:ascii="Times New Roman" w:hAnsi="Times New Roman" w:cs="Times New Roman"/>
          <w:b/>
          <w:sz w:val="28"/>
          <w:szCs w:val="28"/>
        </w:rPr>
      </w:pPr>
      <w:r w:rsidRPr="00840E10">
        <w:rPr>
          <w:rFonts w:ascii="Times New Roman" w:hAnsi="Times New Roman" w:cs="Times New Roman"/>
          <w:b/>
          <w:sz w:val="28"/>
          <w:szCs w:val="28"/>
        </w:rPr>
        <w:t>COMMUNITY</w:t>
      </w:r>
    </w:p>
    <w:p w14:paraId="156B818C" w14:textId="77777777" w:rsidR="0064742E" w:rsidRPr="00A441E7" w:rsidRDefault="0064742E" w:rsidP="0064742E">
      <w:pPr>
        <w:spacing w:after="0" w:line="240" w:lineRule="auto"/>
        <w:contextualSpacing/>
        <w:rPr>
          <w:rFonts w:ascii="Times New Roman" w:hAnsi="Times New Roman" w:cs="Times New Roman"/>
          <w:b/>
        </w:rPr>
      </w:pPr>
    </w:p>
    <w:tbl>
      <w:tblPr>
        <w:tblStyle w:val="TableGrid"/>
        <w:tblW w:w="14567" w:type="dxa"/>
        <w:tblLayout w:type="fixed"/>
        <w:tblLook w:val="04A0" w:firstRow="1" w:lastRow="0" w:firstColumn="1" w:lastColumn="0" w:noHBand="0" w:noVBand="1"/>
      </w:tblPr>
      <w:tblGrid>
        <w:gridCol w:w="2660"/>
        <w:gridCol w:w="29"/>
        <w:gridCol w:w="2097"/>
        <w:gridCol w:w="2268"/>
        <w:gridCol w:w="1305"/>
        <w:gridCol w:w="1247"/>
        <w:gridCol w:w="2551"/>
        <w:gridCol w:w="2410"/>
      </w:tblGrid>
      <w:tr w:rsidR="00217D58" w:rsidRPr="00A441E7" w14:paraId="290C1947" w14:textId="77777777" w:rsidTr="006F4E01">
        <w:tc>
          <w:tcPr>
            <w:tcW w:w="2689" w:type="dxa"/>
            <w:gridSpan w:val="2"/>
            <w:shd w:val="clear" w:color="auto" w:fill="D9D9D9" w:themeFill="background1" w:themeFillShade="D9"/>
          </w:tcPr>
          <w:p w14:paraId="58559ED1" w14:textId="35E28E88" w:rsidR="00217D58" w:rsidRPr="00A441E7" w:rsidRDefault="00217D58" w:rsidP="007A0777">
            <w:pPr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Topic area</w:t>
            </w:r>
          </w:p>
        </w:tc>
        <w:tc>
          <w:tcPr>
            <w:tcW w:w="2097" w:type="dxa"/>
            <w:shd w:val="clear" w:color="auto" w:fill="D9D9D9" w:themeFill="background1" w:themeFillShade="D9"/>
          </w:tcPr>
          <w:p w14:paraId="67BA924A" w14:textId="689F4FB0" w:rsidR="00217D58" w:rsidRPr="00A441E7" w:rsidRDefault="00217D58" w:rsidP="007A0777">
            <w:pPr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Reference</w:t>
            </w:r>
          </w:p>
        </w:tc>
        <w:tc>
          <w:tcPr>
            <w:tcW w:w="2268" w:type="dxa"/>
            <w:shd w:val="clear" w:color="auto" w:fill="D9D9D9" w:themeFill="background1" w:themeFillShade="D9"/>
          </w:tcPr>
          <w:p w14:paraId="7B8AFCF7" w14:textId="7ED539A0" w:rsidR="00217D58" w:rsidRPr="00A441E7" w:rsidRDefault="00217D58" w:rsidP="007A0777">
            <w:pPr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Methods</w:t>
            </w:r>
          </w:p>
        </w:tc>
        <w:tc>
          <w:tcPr>
            <w:tcW w:w="1305" w:type="dxa"/>
            <w:shd w:val="clear" w:color="auto" w:fill="D9D9D9" w:themeFill="background1" w:themeFillShade="D9"/>
          </w:tcPr>
          <w:p w14:paraId="0A5565DA" w14:textId="7A8DAD92" w:rsidR="00217D58" w:rsidRPr="00A441E7" w:rsidRDefault="00217D58" w:rsidP="007A0777">
            <w:pPr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1247" w:type="dxa"/>
            <w:shd w:val="clear" w:color="auto" w:fill="D9D9D9" w:themeFill="background1" w:themeFillShade="D9"/>
          </w:tcPr>
          <w:p w14:paraId="77DB346F" w14:textId="77777777" w:rsidR="00217D58" w:rsidRPr="00A441E7" w:rsidRDefault="00217D58" w:rsidP="007A0777">
            <w:pPr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Age range</w:t>
            </w:r>
          </w:p>
          <w:p w14:paraId="09310F4D" w14:textId="54AF1BA9" w:rsidR="004C34E1" w:rsidRPr="00A441E7" w:rsidRDefault="004C34E1" w:rsidP="007A0777">
            <w:pPr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(years)</w:t>
            </w:r>
          </w:p>
        </w:tc>
        <w:tc>
          <w:tcPr>
            <w:tcW w:w="2551" w:type="dxa"/>
            <w:shd w:val="clear" w:color="auto" w:fill="D9D9D9" w:themeFill="background1" w:themeFillShade="D9"/>
          </w:tcPr>
          <w:p w14:paraId="67239E7B" w14:textId="77777777" w:rsidR="00217D58" w:rsidRPr="00A441E7" w:rsidRDefault="00217D58" w:rsidP="00217D5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 xml:space="preserve">Participant </w:t>
            </w:r>
          </w:p>
          <w:p w14:paraId="2BDFC578" w14:textId="0D636C15" w:rsidR="00217D58" w:rsidRPr="00A441E7" w:rsidRDefault="004C34E1" w:rsidP="007A0777">
            <w:pPr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d</w:t>
            </w:r>
            <w:r w:rsidR="00217D58" w:rsidRPr="00A441E7">
              <w:rPr>
                <w:rFonts w:ascii="Times New Roman" w:hAnsi="Times New Roman" w:cs="Times New Roman"/>
                <w:b/>
              </w:rPr>
              <w:t>iversity</w:t>
            </w:r>
          </w:p>
        </w:tc>
        <w:tc>
          <w:tcPr>
            <w:tcW w:w="2410" w:type="dxa"/>
            <w:shd w:val="clear" w:color="auto" w:fill="D9D9D9" w:themeFill="background1" w:themeFillShade="D9"/>
          </w:tcPr>
          <w:p w14:paraId="42A758F2" w14:textId="5D6D366B" w:rsidR="00217D58" w:rsidRPr="00A441E7" w:rsidRDefault="00217D58" w:rsidP="007A0777">
            <w:pPr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ature of participation</w:t>
            </w:r>
          </w:p>
        </w:tc>
      </w:tr>
      <w:tr w:rsidR="0064742E" w:rsidRPr="00A441E7" w14:paraId="3B4D8F45" w14:textId="77777777" w:rsidTr="00852212">
        <w:tc>
          <w:tcPr>
            <w:tcW w:w="14567" w:type="dxa"/>
            <w:gridSpan w:val="8"/>
            <w:shd w:val="clear" w:color="auto" w:fill="auto"/>
          </w:tcPr>
          <w:p w14:paraId="503278B5" w14:textId="77777777" w:rsidR="0064742E" w:rsidRPr="00A441E7" w:rsidRDefault="0064742E" w:rsidP="007A0777">
            <w:pPr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EXPERIENCES AND PERSPECTIVES ON COMMUNITY</w:t>
            </w:r>
          </w:p>
        </w:tc>
      </w:tr>
      <w:tr w:rsidR="004C34E1" w:rsidRPr="00A441E7" w14:paraId="45DBB9D5" w14:textId="77777777" w:rsidTr="006F4E01">
        <w:tc>
          <w:tcPr>
            <w:tcW w:w="2660" w:type="dxa"/>
            <w:shd w:val="clear" w:color="auto" w:fill="auto"/>
          </w:tcPr>
          <w:p w14:paraId="00CB16DC" w14:textId="1EDFDACD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hildren’s practices of class distinction (children’s experiences of poverty) </w:t>
            </w:r>
          </w:p>
        </w:tc>
        <w:tc>
          <w:tcPr>
            <w:tcW w:w="2126" w:type="dxa"/>
            <w:gridSpan w:val="2"/>
            <w:shd w:val="clear" w:color="auto" w:fill="auto"/>
          </w:tcPr>
          <w:p w14:paraId="0A38AF05" w14:textId="5402BF75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attore T&lt;/Author&gt;&lt;Year&gt;2017&lt;/Year&gt;&lt;RecNum&gt;184&lt;/RecNum&gt;&lt;DisplayText&gt;Fattore T and Fegter S (2017)&lt;/DisplayText&gt;&lt;record&gt;&lt;rec-number&gt;184&lt;/rec-number&gt;&lt;foreign-keys&gt;&lt;key app="EN" db-id="ffw5fsvd2za5rdetrvzvsp2qv2zvf0epdwta" timestamp="1530831216"&gt;184&lt;/key&gt;&lt;/foreign-keys&gt;&lt;ref-type name="Journal Article"&gt;17&lt;/ref-type&gt;&lt;contributors&gt;&lt;authors&gt;&lt;author&gt;Fattore T,&lt;/author&gt;&lt;author&gt;Fegter S,&lt;/author&gt;&lt;/authors&gt;&lt;/contributors&gt;&lt;titles&gt;&lt;title&gt;Children, social class and social practices: A theoretical analysis of children&amp;apos;s practices of class distinction&lt;/title&gt;&lt;secondary-title&gt;Children and Youth Services Review&lt;/secondary-title&gt;&lt;/titles&gt;&lt;periodical&gt;&lt;full-title&gt;Children and Youth Services Review&lt;/full-title&gt;&lt;/periodical&gt;&lt;volume&gt;[in press]&lt;/volume&gt;&lt;dates&gt;&lt;year&gt;2017&lt;/year&gt;&lt;/dates&gt;&lt;urls&gt;&lt;/urls&gt;&lt;electronic-resource-num&gt;10.1016/j.childyouth.2017.06.032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attore T and Fegter S (201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3E153CC0" w14:textId="77777777" w:rsidR="004D340A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, </w:t>
            </w:r>
          </w:p>
          <w:p w14:paraId="3B9F1607" w14:textId="4EB682C8" w:rsidR="004C34E1" w:rsidRPr="00A441E7" w:rsidRDefault="004D340A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</w:t>
            </w:r>
            <w:r w:rsidR="004C34E1" w:rsidRPr="00A441E7">
              <w:rPr>
                <w:rFonts w:ascii="Times New Roman" w:hAnsi="Times New Roman" w:cs="Times New Roman"/>
              </w:rPr>
              <w:t>ndividual projects (</w:t>
            </w:r>
            <w:r w:rsidRPr="00A441E7">
              <w:rPr>
                <w:rFonts w:ascii="Times New Roman" w:hAnsi="Times New Roman" w:cs="Times New Roman"/>
              </w:rPr>
              <w:t xml:space="preserve">such as </w:t>
            </w:r>
            <w:r w:rsidR="004C34E1" w:rsidRPr="00A441E7">
              <w:rPr>
                <w:rFonts w:ascii="Times New Roman" w:hAnsi="Times New Roman" w:cs="Times New Roman"/>
              </w:rPr>
              <w:t xml:space="preserve">photography, </w:t>
            </w:r>
            <w:r w:rsidR="004C34E1" w:rsidRPr="00A441E7">
              <w:rPr>
                <w:rFonts w:ascii="Times New Roman" w:hAnsi="Times New Roman" w:cs="Times New Roman"/>
              </w:rPr>
              <w:lastRenderedPageBreak/>
              <w:t>collage, drawing and journal keeping)</w:t>
            </w:r>
          </w:p>
        </w:tc>
        <w:tc>
          <w:tcPr>
            <w:tcW w:w="1305" w:type="dxa"/>
            <w:shd w:val="clear" w:color="auto" w:fill="auto"/>
          </w:tcPr>
          <w:p w14:paraId="611CED42" w14:textId="0212C55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N=126</w:t>
            </w:r>
          </w:p>
        </w:tc>
        <w:tc>
          <w:tcPr>
            <w:tcW w:w="1247" w:type="dxa"/>
            <w:shd w:val="clear" w:color="auto" w:fill="auto"/>
          </w:tcPr>
          <w:p w14:paraId="2DC6F5EA" w14:textId="208B2072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4</w:t>
            </w:r>
          </w:p>
        </w:tc>
        <w:tc>
          <w:tcPr>
            <w:tcW w:w="2551" w:type="dxa"/>
            <w:shd w:val="clear" w:color="auto" w:fill="auto"/>
          </w:tcPr>
          <w:p w14:paraId="14687901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High levels of social disadvantage (40%)</w:t>
            </w:r>
          </w:p>
          <w:p w14:paraId="06F6C8B3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edium levels of social disadvantage (40%)</w:t>
            </w:r>
          </w:p>
          <w:p w14:paraId="44D4CBED" w14:textId="447E2A62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Low levels of social disadvantage (20%)</w:t>
            </w:r>
          </w:p>
        </w:tc>
        <w:tc>
          <w:tcPr>
            <w:tcW w:w="2410" w:type="dxa"/>
            <w:shd w:val="clear" w:color="auto" w:fill="auto"/>
          </w:tcPr>
          <w:p w14:paraId="372CC3A6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 xml:space="preserve">Collecting data: children are consulted </w:t>
            </w:r>
          </w:p>
          <w:p w14:paraId="32A02C99" w14:textId="4B5A8D2C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 xml:space="preserve">Collecting data: children direct and decide for themselves </w:t>
            </w:r>
          </w:p>
        </w:tc>
      </w:tr>
      <w:tr w:rsidR="004C34E1" w:rsidRPr="00A441E7" w14:paraId="18CBC06B" w14:textId="77777777" w:rsidTr="006F4E01">
        <w:tc>
          <w:tcPr>
            <w:tcW w:w="2660" w:type="dxa"/>
            <w:shd w:val="clear" w:color="auto" w:fill="auto"/>
          </w:tcPr>
          <w:p w14:paraId="2263CD33" w14:textId="6BE6B0F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Economic participation among disadvantaged young Australians</w:t>
            </w:r>
          </w:p>
        </w:tc>
        <w:tc>
          <w:tcPr>
            <w:tcW w:w="2126" w:type="dxa"/>
            <w:gridSpan w:val="2"/>
            <w:shd w:val="clear" w:color="auto" w:fill="auto"/>
          </w:tcPr>
          <w:p w14:paraId="69C3D08D" w14:textId="1668F81A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Skattebol J&lt;/Author&gt;&lt;Year&gt;2011&lt;/Year&gt;&lt;RecNum&gt;183&lt;/RecNum&gt;&lt;DisplayText&gt;Skattebol J (2011)&lt;/DisplayText&gt;&lt;record&gt;&lt;rec-number&gt;183&lt;/rec-number&gt;&lt;foreign-keys&gt;&lt;key app="EN" db-id="ffw5fsvd2za5rdetrvzvsp2qv2zvf0epdwta" timestamp="1530830553"&gt;183&lt;/key&gt;&lt;/foreign-keys&gt;&lt;ref-type name="Journal Article"&gt;17&lt;/ref-type&gt;&lt;contributors&gt;&lt;authors&gt;&lt;author&gt;Skattebol J,&lt;/author&gt;&lt;/authors&gt;&lt;/contributors&gt;&lt;titles&gt;&lt;title&gt;&amp;quot;When the money&amp;apos;s low&amp;quot;: Economic participation among disadvantaged young Australians&lt;/title&gt;&lt;secondary-title&gt;Children and Youth Services Review&lt;/secondary-title&gt;&lt;/titles&gt;&lt;periodical&gt;&lt;full-title&gt;Children and Youth Services Review&lt;/full-title&gt;&lt;/periodical&gt;&lt;pages&gt;528-533&lt;/pages&gt;&lt;volume&gt;33&lt;/volume&gt;&lt;number&gt;4&lt;/number&gt;&lt;dates&gt;&lt;year&gt;2011&lt;/year&gt;&lt;/dates&gt;&lt;urls&gt;&lt;/urls&gt;&lt;electronic-resource-num&gt;10.1016/j.childyouth.2010.05.007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Skattebol J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1824A5D0" w14:textId="3F095E94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</w:tc>
        <w:tc>
          <w:tcPr>
            <w:tcW w:w="1305" w:type="dxa"/>
            <w:shd w:val="clear" w:color="auto" w:fill="auto"/>
          </w:tcPr>
          <w:p w14:paraId="50F9E850" w14:textId="2B2199BE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74</w:t>
            </w:r>
          </w:p>
        </w:tc>
        <w:tc>
          <w:tcPr>
            <w:tcW w:w="1247" w:type="dxa"/>
            <w:shd w:val="clear" w:color="auto" w:fill="auto"/>
          </w:tcPr>
          <w:p w14:paraId="1E523768" w14:textId="31C5A638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1-17</w:t>
            </w:r>
          </w:p>
        </w:tc>
        <w:tc>
          <w:tcPr>
            <w:tcW w:w="2551" w:type="dxa"/>
            <w:shd w:val="clear" w:color="auto" w:fill="auto"/>
          </w:tcPr>
          <w:p w14:paraId="06867CAD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43)</w:t>
            </w:r>
          </w:p>
          <w:p w14:paraId="7069B384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31)</w:t>
            </w:r>
          </w:p>
          <w:p w14:paraId="2218B169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amilies identified as disadvantaged</w:t>
            </w:r>
          </w:p>
          <w:p w14:paraId="53244B4D" w14:textId="4313D1F2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Resided in suburbs of social housing, low-cost growth corridors and mixed housing </w:t>
            </w:r>
          </w:p>
        </w:tc>
        <w:tc>
          <w:tcPr>
            <w:tcW w:w="2410" w:type="dxa"/>
            <w:shd w:val="clear" w:color="auto" w:fill="auto"/>
          </w:tcPr>
          <w:p w14:paraId="32699D7E" w14:textId="3FEB446E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653090" w:rsidRPr="00A441E7" w14:paraId="2BAF82FE" w14:textId="77777777" w:rsidTr="006F4E01">
        <w:tc>
          <w:tcPr>
            <w:tcW w:w="2660" w:type="dxa"/>
            <w:vMerge w:val="restart"/>
            <w:shd w:val="clear" w:color="auto" w:fill="auto"/>
          </w:tcPr>
          <w:p w14:paraId="297E29E7" w14:textId="076FBF25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erceptions/experiences of community and neighbourhood</w:t>
            </w:r>
          </w:p>
        </w:tc>
        <w:tc>
          <w:tcPr>
            <w:tcW w:w="2126" w:type="dxa"/>
            <w:gridSpan w:val="2"/>
            <w:shd w:val="clear" w:color="auto" w:fill="auto"/>
          </w:tcPr>
          <w:p w14:paraId="681A429B" w14:textId="31EE1A05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Goodwin S&lt;/Author&gt;&lt;Year&gt;2013&lt;/Year&gt;&lt;RecNum&gt;175&lt;/RecNum&gt;&lt;DisplayText&gt;Goodwin S and Young A (2013)&lt;/DisplayText&gt;&lt;record&gt;&lt;rec-number&gt;175&lt;/rec-number&gt;&lt;foreign-keys&gt;&lt;key app="EN" db-id="ffw5fsvd2za5rdetrvzvsp2qv2zvf0epdwta" timestamp="1530760409"&gt;175&lt;/key&gt;&lt;/foreign-keys&gt;&lt;ref-type name="Journal Article"&gt;17&lt;/ref-type&gt;&lt;contributors&gt;&lt;authors&gt;&lt;author&gt;Goodwin S,&lt;/author&gt;&lt;author&gt;Young A,&lt;/author&gt;&lt;/authors&gt;&lt;/contributors&gt;&lt;titles&gt;&lt;title&gt;Ensuring children and young people have a voice in neighbourhood community development&lt;/title&gt;&lt;secondary-title&gt;Australian Social Work&lt;/secondary-title&gt;&lt;/titles&gt;&lt;periodical&gt;&lt;full-title&gt;Australian Social Work&lt;/full-title&gt;&lt;/periodical&gt;&lt;pages&gt;344-357&lt;/pages&gt;&lt;volume&gt;66&lt;/volume&gt;&lt;number&gt;3&lt;/number&gt;&lt;dates&gt;&lt;year&gt;2013&lt;/year&gt;&lt;/dates&gt;&lt;urls&gt;&lt;/urls&gt;&lt;electronic-resource-num&gt;10.1080/0312407X.2013.807857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Goodwin S and Young A (2013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527A1D48" w14:textId="00A9EF88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Questionnaires </w:t>
            </w:r>
            <w:r w:rsidR="004D340A" w:rsidRPr="00A441E7">
              <w:rPr>
                <w:rFonts w:ascii="Times New Roman" w:hAnsi="Times New Roman" w:cs="Times New Roman"/>
              </w:rPr>
              <w:t>F</w:t>
            </w:r>
            <w:r w:rsidRPr="00A441E7">
              <w:rPr>
                <w:rFonts w:ascii="Times New Roman" w:hAnsi="Times New Roman" w:cs="Times New Roman"/>
              </w:rPr>
              <w:t>ocus groups</w:t>
            </w:r>
          </w:p>
        </w:tc>
        <w:tc>
          <w:tcPr>
            <w:tcW w:w="1305" w:type="dxa"/>
            <w:shd w:val="clear" w:color="auto" w:fill="auto"/>
          </w:tcPr>
          <w:p w14:paraId="31C23F5B" w14:textId="1CDD283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9</w:t>
            </w:r>
          </w:p>
        </w:tc>
        <w:tc>
          <w:tcPr>
            <w:tcW w:w="1247" w:type="dxa"/>
            <w:shd w:val="clear" w:color="auto" w:fill="auto"/>
          </w:tcPr>
          <w:p w14:paraId="040544A1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0-17</w:t>
            </w:r>
          </w:p>
        </w:tc>
        <w:tc>
          <w:tcPr>
            <w:tcW w:w="2551" w:type="dxa"/>
            <w:shd w:val="clear" w:color="auto" w:fill="auto"/>
          </w:tcPr>
          <w:p w14:paraId="59267B4D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s (N=31)</w:t>
            </w:r>
          </w:p>
          <w:p w14:paraId="34551642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s (N=18)</w:t>
            </w:r>
          </w:p>
          <w:p w14:paraId="3F43C149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lived in public housing neighbourhoods</w:t>
            </w:r>
          </w:p>
        </w:tc>
        <w:tc>
          <w:tcPr>
            <w:tcW w:w="2410" w:type="dxa"/>
            <w:shd w:val="clear" w:color="auto" w:fill="auto"/>
          </w:tcPr>
          <w:p w14:paraId="255AE929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653090" w:rsidRPr="00A441E7" w14:paraId="1F5B4107" w14:textId="77777777" w:rsidTr="006F4E01">
        <w:tc>
          <w:tcPr>
            <w:tcW w:w="2660" w:type="dxa"/>
            <w:vMerge/>
            <w:shd w:val="clear" w:color="auto" w:fill="auto"/>
          </w:tcPr>
          <w:p w14:paraId="07410D7D" w14:textId="6504AFA1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gridSpan w:val="2"/>
            <w:shd w:val="clear" w:color="auto" w:fill="auto"/>
          </w:tcPr>
          <w:p w14:paraId="65AF2543" w14:textId="4B811421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ockett S&lt;/Author&gt;&lt;Year&gt;2012&lt;/Year&gt;&lt;RecNum&gt;176&lt;/RecNum&gt;&lt;DisplayText&gt;Dockett S, Kearney E et al. (2012)&lt;/DisplayText&gt;&lt;record&gt;&lt;rec-number&gt;176&lt;/rec-number&gt;&lt;foreign-keys&gt;&lt;key app="EN" db-id="ffw5fsvd2za5rdetrvzvsp2qv2zvf0epdwta" timestamp="1530764662"&gt;176&lt;/key&gt;&lt;/foreign-keys&gt;&lt;ref-type name="Journal Article"&gt;17&lt;/ref-type&gt;&lt;contributors&gt;&lt;authors&gt;&lt;author&gt;Dockett S,&lt;/author&gt;&lt;author&gt;Kearney E,&lt;/author&gt;&lt;author&gt;Perry B,&lt;/author&gt;&lt;/authors&gt;&lt;/contributors&gt;&lt;titles&gt;&lt;title&gt;Recognising young children&amp;apos;s understandings and experiences of community&lt;/title&gt;&lt;secondary-title&gt;International Journal of Early Childhood&lt;/secondary-title&gt;&lt;/titles&gt;&lt;periodical&gt;&lt;full-title&gt;International Journal of Early Childhood&lt;/full-title&gt;&lt;/periodical&gt;&lt;pages&gt;287-305&lt;/pages&gt;&lt;volume&gt;44&lt;/volume&gt;&lt;number&gt;3&lt;/number&gt;&lt;dates&gt;&lt;year&gt;2012&lt;/year&gt;&lt;/dates&gt;&lt;urls&gt;&lt;/urls&gt;&lt;electronic-resource-num&gt;10.1007/s13158-012-0073-y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ockett S, Kearney E et al. (201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5D98C2E2" w14:textId="77777777" w:rsidR="004D340A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Drawings </w:t>
            </w:r>
            <w:r w:rsidR="004D340A" w:rsidRPr="00A441E7">
              <w:rPr>
                <w:rFonts w:ascii="Times New Roman" w:hAnsi="Times New Roman" w:cs="Times New Roman"/>
              </w:rPr>
              <w:t>P</w:t>
            </w:r>
            <w:r w:rsidRPr="00A441E7">
              <w:rPr>
                <w:rFonts w:ascii="Times New Roman" w:hAnsi="Times New Roman" w:cs="Times New Roman"/>
              </w:rPr>
              <w:t xml:space="preserve">hotography </w:t>
            </w:r>
          </w:p>
          <w:p w14:paraId="13F49CE0" w14:textId="3E019408" w:rsidR="004D340A" w:rsidRPr="00A441E7" w:rsidRDefault="004D340A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</w:t>
            </w:r>
            <w:r w:rsidR="00653090" w:rsidRPr="00A441E7">
              <w:rPr>
                <w:rFonts w:ascii="Times New Roman" w:hAnsi="Times New Roman" w:cs="Times New Roman"/>
              </w:rPr>
              <w:t xml:space="preserve">odels </w:t>
            </w:r>
          </w:p>
          <w:p w14:paraId="6D8BF010" w14:textId="77777777" w:rsidR="004D340A" w:rsidRPr="00A441E7" w:rsidRDefault="004D340A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</w:t>
            </w:r>
            <w:r w:rsidR="00653090" w:rsidRPr="00A441E7">
              <w:rPr>
                <w:rFonts w:ascii="Times New Roman" w:hAnsi="Times New Roman" w:cs="Times New Roman"/>
              </w:rPr>
              <w:t xml:space="preserve">hoto tours </w:t>
            </w:r>
          </w:p>
          <w:p w14:paraId="0B3565AB" w14:textId="487938FC" w:rsidR="00653090" w:rsidRPr="00A441E7" w:rsidRDefault="004D340A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</w:t>
            </w:r>
            <w:r w:rsidR="00653090" w:rsidRPr="00A441E7">
              <w:rPr>
                <w:rFonts w:ascii="Times New Roman" w:hAnsi="Times New Roman" w:cs="Times New Roman"/>
              </w:rPr>
              <w:t xml:space="preserve">aps  </w:t>
            </w:r>
            <w:r w:rsidRPr="00A441E7">
              <w:rPr>
                <w:rFonts w:ascii="Times New Roman" w:hAnsi="Times New Roman" w:cs="Times New Roman"/>
              </w:rPr>
              <w:t>C</w:t>
            </w:r>
            <w:r w:rsidR="00653090" w:rsidRPr="00A441E7">
              <w:rPr>
                <w:rFonts w:ascii="Times New Roman" w:hAnsi="Times New Roman" w:cs="Times New Roman"/>
              </w:rPr>
              <w:t>onversations</w:t>
            </w:r>
          </w:p>
        </w:tc>
        <w:tc>
          <w:tcPr>
            <w:tcW w:w="1305" w:type="dxa"/>
            <w:shd w:val="clear" w:color="auto" w:fill="auto"/>
          </w:tcPr>
          <w:p w14:paraId="1A89FAEF" w14:textId="1B37F072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90 </w:t>
            </w:r>
          </w:p>
          <w:p w14:paraId="3A6C63F0" w14:textId="25E1A8FC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247" w:type="dxa"/>
            <w:shd w:val="clear" w:color="auto" w:fill="auto"/>
          </w:tcPr>
          <w:p w14:paraId="6B42C21B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2-6</w:t>
            </w:r>
          </w:p>
        </w:tc>
        <w:tc>
          <w:tcPr>
            <w:tcW w:w="2551" w:type="dxa"/>
            <w:shd w:val="clear" w:color="auto" w:fill="auto"/>
          </w:tcPr>
          <w:p w14:paraId="7B1D706E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children lived in a regional city</w:t>
            </w:r>
          </w:p>
        </w:tc>
        <w:tc>
          <w:tcPr>
            <w:tcW w:w="2410" w:type="dxa"/>
            <w:shd w:val="clear" w:color="auto" w:fill="auto"/>
          </w:tcPr>
          <w:p w14:paraId="336F1815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47FBBBAA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dvocacy: adults consult children </w:t>
            </w:r>
          </w:p>
        </w:tc>
      </w:tr>
      <w:tr w:rsidR="00653090" w:rsidRPr="00A441E7" w14:paraId="067C701B" w14:textId="77777777" w:rsidTr="006F4E01">
        <w:tc>
          <w:tcPr>
            <w:tcW w:w="2660" w:type="dxa"/>
            <w:vMerge/>
            <w:shd w:val="clear" w:color="auto" w:fill="auto"/>
          </w:tcPr>
          <w:p w14:paraId="0ADA5BF9" w14:textId="7FD28E5F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gridSpan w:val="2"/>
            <w:shd w:val="clear" w:color="auto" w:fill="auto"/>
          </w:tcPr>
          <w:p w14:paraId="76071C4C" w14:textId="72914E98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van der Wal J&lt;/Author&gt;&lt;Year&gt;2017&lt;/Year&gt;&lt;RecNum&gt;180&lt;/RecNum&gt;&lt;DisplayText&gt;van der Wal J, Grace R et al. (2017)&lt;/DisplayText&gt;&lt;record&gt;&lt;rec-number&gt;180&lt;/rec-number&gt;&lt;foreign-keys&gt;&lt;key app="EN" db-id="ffw5fsvd2za5rdetrvzvsp2qv2zvf0epdwta" timestamp="1530827587"&gt;180&lt;/key&gt;&lt;/foreign-keys&gt;&lt;ref-type name="Journal Article"&gt;17&lt;/ref-type&gt;&lt;contributors&gt;&lt;authors&gt;&lt;author&gt;van der Wal J,&lt;/author&gt;&lt;author&gt;Grace R,&lt;/author&gt;&lt;author&gt;Baird K&lt;/author&gt;&lt;/authors&gt;&lt;/contributors&gt;&lt;titles&gt;&lt;title&gt;It takes more than &amp;apos;just scratching the surface&amp;apos;: The perspectives of young people on living in a disadvantaged community&lt;/title&gt;&lt;secondary-title&gt;Children Australia&lt;/secondary-title&gt;&lt;/titles&gt;&lt;periodical&gt;&lt;full-title&gt;Children Australia&lt;/full-title&gt;&lt;/periodical&gt;&lt;pages&gt;256-267&lt;/pages&gt;&lt;volume&gt;42&lt;/volume&gt;&lt;number&gt;4&lt;/number&gt;&lt;dates&gt;&lt;year&gt;2017&lt;/year&gt;&lt;/dates&gt;&lt;urls&gt;&lt;/urls&gt;&lt;electronic-resource-num&gt;10.1017/cha.2017.28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van der Wal J, Grace R et al. (201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09D57C55" w14:textId="592B4BD3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Questionnaire </w:t>
            </w:r>
            <w:r w:rsidR="002B3B66" w:rsidRPr="00A441E7">
              <w:rPr>
                <w:rFonts w:ascii="Times New Roman" w:hAnsi="Times New Roman" w:cs="Times New Roman"/>
              </w:rPr>
              <w:t>I</w:t>
            </w:r>
            <w:r w:rsidRPr="00A441E7">
              <w:rPr>
                <w:rFonts w:ascii="Times New Roman" w:hAnsi="Times New Roman" w:cs="Times New Roman"/>
              </w:rPr>
              <w:t xml:space="preserve">nterviews </w:t>
            </w:r>
            <w:r w:rsidR="002B3B66" w:rsidRPr="00A441E7">
              <w:rPr>
                <w:rFonts w:ascii="Times New Roman" w:hAnsi="Times New Roman" w:cs="Times New Roman"/>
              </w:rPr>
              <w:t>P</w:t>
            </w:r>
            <w:r w:rsidRPr="00A441E7">
              <w:rPr>
                <w:rFonts w:ascii="Times New Roman" w:hAnsi="Times New Roman" w:cs="Times New Roman"/>
              </w:rPr>
              <w:t xml:space="preserve">hotographs </w:t>
            </w:r>
            <w:r w:rsidR="002B3B66" w:rsidRPr="00A441E7">
              <w:rPr>
                <w:rFonts w:ascii="Times New Roman" w:hAnsi="Times New Roman" w:cs="Times New Roman"/>
              </w:rPr>
              <w:t>P</w:t>
            </w:r>
            <w:r w:rsidRPr="00A441E7">
              <w:rPr>
                <w:rFonts w:ascii="Times New Roman" w:hAnsi="Times New Roman" w:cs="Times New Roman"/>
              </w:rPr>
              <w:t>hotovoice</w:t>
            </w:r>
          </w:p>
        </w:tc>
        <w:tc>
          <w:tcPr>
            <w:tcW w:w="1305" w:type="dxa"/>
            <w:shd w:val="clear" w:color="auto" w:fill="auto"/>
          </w:tcPr>
          <w:p w14:paraId="5E0F91EF" w14:textId="3851B49D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</w:t>
            </w:r>
          </w:p>
        </w:tc>
        <w:tc>
          <w:tcPr>
            <w:tcW w:w="1247" w:type="dxa"/>
            <w:shd w:val="clear" w:color="auto" w:fill="auto"/>
          </w:tcPr>
          <w:p w14:paraId="165E5B7D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12-19 </w:t>
            </w:r>
          </w:p>
        </w:tc>
        <w:tc>
          <w:tcPr>
            <w:tcW w:w="2551" w:type="dxa"/>
            <w:shd w:val="clear" w:color="auto" w:fill="auto"/>
          </w:tcPr>
          <w:p w14:paraId="3CE87FD6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5)</w:t>
            </w:r>
          </w:p>
          <w:p w14:paraId="3E7CFBC6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5)</w:t>
            </w:r>
          </w:p>
          <w:p w14:paraId="5BD3BC43" w14:textId="53B10716" w:rsidR="00653090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</w:t>
            </w:r>
            <w:r w:rsidR="00653090" w:rsidRPr="00A441E7">
              <w:rPr>
                <w:rFonts w:ascii="Times New Roman" w:hAnsi="Times New Roman" w:cs="Times New Roman"/>
              </w:rPr>
              <w:t xml:space="preserve"> (N=6)</w:t>
            </w:r>
          </w:p>
          <w:p w14:paraId="64EA2E4E" w14:textId="75D205B5" w:rsidR="00653090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on-Indigenous</w:t>
            </w:r>
            <w:r w:rsidR="00653090" w:rsidRPr="00A441E7">
              <w:rPr>
                <w:rFonts w:ascii="Times New Roman" w:hAnsi="Times New Roman" w:cs="Times New Roman"/>
              </w:rPr>
              <w:t xml:space="preserve"> (N=4)</w:t>
            </w:r>
          </w:p>
          <w:p w14:paraId="06FF499F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High school (N=6)</w:t>
            </w:r>
          </w:p>
          <w:p w14:paraId="0AB7FFBA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iversity (N=2)</w:t>
            </w:r>
          </w:p>
          <w:p w14:paraId="4FDA476E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ot engaged in school/</w:t>
            </w:r>
          </w:p>
          <w:p w14:paraId="03F31E08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work (N=2)</w:t>
            </w:r>
          </w:p>
          <w:p w14:paraId="2877127E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mployed (N=6)</w:t>
            </w:r>
          </w:p>
          <w:p w14:paraId="20D3CEEF" w14:textId="7B0D3D38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nducted in a disadvantaged community</w:t>
            </w:r>
          </w:p>
        </w:tc>
        <w:tc>
          <w:tcPr>
            <w:tcW w:w="2410" w:type="dxa"/>
            <w:shd w:val="clear" w:color="auto" w:fill="auto"/>
          </w:tcPr>
          <w:p w14:paraId="78B658E0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llecting data: children are consulted </w:t>
            </w:r>
          </w:p>
        </w:tc>
      </w:tr>
      <w:tr w:rsidR="00653090" w:rsidRPr="00A441E7" w14:paraId="5BA157BA" w14:textId="77777777" w:rsidTr="006F4E01">
        <w:tc>
          <w:tcPr>
            <w:tcW w:w="2660" w:type="dxa"/>
            <w:vMerge/>
            <w:shd w:val="clear" w:color="auto" w:fill="auto"/>
          </w:tcPr>
          <w:p w14:paraId="6EE5707B" w14:textId="4BACDF60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gridSpan w:val="2"/>
            <w:shd w:val="clear" w:color="auto" w:fill="auto"/>
          </w:tcPr>
          <w:p w14:paraId="7319131F" w14:textId="0F9C19AA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essell S&lt;/Author&gt;&lt;Year&gt;2017&lt;/Year&gt;&lt;RecNum&gt;182&lt;/RecNum&gt;&lt;DisplayText&gt;Bessell S (2017)&lt;/DisplayText&gt;&lt;record&gt;&lt;rec-number&gt;182&lt;/rec-number&gt;&lt;foreign-keys&gt;&lt;key app="EN" db-id="ffw5fsvd2za5rdetrvzvsp2qv2zvf0epdwta" timestamp="1530829634"&gt;182&lt;/key&gt;&lt;/foreign-keys&gt;&lt;ref-type name="Journal Article"&gt;17&lt;/ref-type&gt;&lt;contributors&gt;&lt;authors&gt;&lt;author&gt;Bessell S,&lt;/author&gt;&lt;/authors&gt;&lt;/contributors&gt;&lt;titles&gt;&lt;title&gt;Money matters ... but so do people: Children&amp;apos;s views and experiences of living in a &amp;apos;disadvantaged&amp;apos; community &lt;/title&gt;&lt;secondary-title&gt;Children and Youth Services Review&lt;/secondary-title&gt;&lt;/titles&gt;&lt;periodical&gt;&lt;full-title&gt;Children and Youth Services Review&lt;/full-title&gt;&lt;/periodical&gt;&lt;volume&gt;[in press]&lt;/volume&gt;&lt;dates&gt;&lt;year&gt;2017&lt;/year&gt;&lt;/dates&gt;&lt;urls&gt;&lt;/urls&gt;&lt;electronic-resource-num&gt;10.1016/j.childyouth.2017.06.010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essell S (201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3425DE98" w14:textId="45EED9CF" w:rsidR="002B3B66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Small group discussions </w:t>
            </w:r>
            <w:r w:rsidR="002B3B66" w:rsidRPr="00A441E7">
              <w:rPr>
                <w:rFonts w:ascii="Times New Roman" w:hAnsi="Times New Roman" w:cs="Times New Roman"/>
              </w:rPr>
              <w:t>I</w:t>
            </w:r>
            <w:r w:rsidRPr="00A441E7">
              <w:rPr>
                <w:rFonts w:ascii="Times New Roman" w:hAnsi="Times New Roman" w:cs="Times New Roman"/>
              </w:rPr>
              <w:t xml:space="preserve">ndividual interviews </w:t>
            </w:r>
            <w:r w:rsidR="002B3B66" w:rsidRPr="00A441E7">
              <w:rPr>
                <w:rFonts w:ascii="Times New Roman" w:hAnsi="Times New Roman" w:cs="Times New Roman"/>
              </w:rPr>
              <w:t>C</w:t>
            </w:r>
            <w:r w:rsidRPr="00A441E7">
              <w:rPr>
                <w:rFonts w:ascii="Times New Roman" w:hAnsi="Times New Roman" w:cs="Times New Roman"/>
              </w:rPr>
              <w:t xml:space="preserve">ommunity mapping </w:t>
            </w:r>
            <w:r w:rsidR="002B3B66" w:rsidRPr="00A441E7">
              <w:rPr>
                <w:rFonts w:ascii="Times New Roman" w:hAnsi="Times New Roman" w:cs="Times New Roman"/>
              </w:rPr>
              <w:t>D</w:t>
            </w:r>
            <w:r w:rsidRPr="00A441E7">
              <w:rPr>
                <w:rFonts w:ascii="Times New Roman" w:hAnsi="Times New Roman" w:cs="Times New Roman"/>
              </w:rPr>
              <w:t xml:space="preserve">rawings </w:t>
            </w:r>
          </w:p>
          <w:p w14:paraId="23FF7098" w14:textId="58B32166" w:rsidR="00653090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</w:t>
            </w:r>
            <w:r w:rsidR="00653090" w:rsidRPr="00A441E7">
              <w:rPr>
                <w:rFonts w:ascii="Times New Roman" w:hAnsi="Times New Roman" w:cs="Times New Roman"/>
              </w:rPr>
              <w:t>oster-making</w:t>
            </w:r>
          </w:p>
        </w:tc>
        <w:tc>
          <w:tcPr>
            <w:tcW w:w="1305" w:type="dxa"/>
            <w:shd w:val="clear" w:color="auto" w:fill="auto"/>
          </w:tcPr>
          <w:p w14:paraId="198F3317" w14:textId="6CDB75E2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8</w:t>
            </w:r>
          </w:p>
        </w:tc>
        <w:tc>
          <w:tcPr>
            <w:tcW w:w="1247" w:type="dxa"/>
            <w:shd w:val="clear" w:color="auto" w:fill="auto"/>
          </w:tcPr>
          <w:p w14:paraId="25A7B1DA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2</w:t>
            </w:r>
          </w:p>
        </w:tc>
        <w:tc>
          <w:tcPr>
            <w:tcW w:w="2551" w:type="dxa"/>
            <w:shd w:val="clear" w:color="auto" w:fill="auto"/>
          </w:tcPr>
          <w:p w14:paraId="2D5ED063" w14:textId="66B9F6E1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</w:t>
            </w:r>
            <w:r w:rsidR="002B3B66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65)</w:t>
            </w:r>
          </w:p>
          <w:p w14:paraId="296D37CA" w14:textId="390801FB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</w:t>
            </w:r>
            <w:r w:rsidR="002B3B66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43)</w:t>
            </w:r>
          </w:p>
          <w:p w14:paraId="5E020158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Resided in disadvantaged communities </w:t>
            </w:r>
          </w:p>
        </w:tc>
        <w:tc>
          <w:tcPr>
            <w:tcW w:w="2410" w:type="dxa"/>
            <w:shd w:val="clear" w:color="auto" w:fill="auto"/>
          </w:tcPr>
          <w:p w14:paraId="0DFA7952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5D0CE4ED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alysing the data: children are consulted</w:t>
            </w:r>
          </w:p>
          <w:p w14:paraId="52B74365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</w:p>
        </w:tc>
      </w:tr>
      <w:tr w:rsidR="00653090" w:rsidRPr="00A441E7" w14:paraId="274D72F8" w14:textId="77777777" w:rsidTr="006F4E01">
        <w:tc>
          <w:tcPr>
            <w:tcW w:w="2660" w:type="dxa"/>
            <w:vMerge/>
            <w:shd w:val="clear" w:color="auto" w:fill="auto"/>
          </w:tcPr>
          <w:p w14:paraId="132E6C18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gridSpan w:val="2"/>
            <w:shd w:val="clear" w:color="auto" w:fill="auto"/>
          </w:tcPr>
          <w:p w14:paraId="76F58724" w14:textId="07A63DC3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Osborne C&lt;/Author&gt;&lt;Year&gt;2017&lt;/Year&gt;&lt;RecNum&gt;212&lt;/RecNum&gt;&lt;DisplayText&gt;Osborne C, Baldwin C et al. (2017)&lt;/DisplayText&gt;&lt;record&gt;&lt;rec-number&gt;212&lt;/rec-number&gt;&lt;foreign-keys&gt;&lt;key app="EN" db-id="ffw5fsvd2za5rdetrvzvsp2qv2zvf0epdwta" timestamp="1533185212"&gt;212&lt;/key&gt;&lt;/foreign-keys&gt;&lt;ref-type name="Journal Article"&gt;17&lt;/ref-type&gt;&lt;contributors&gt;&lt;authors&gt;&lt;author&gt;Osborne C,&lt;/author&gt;&lt;author&gt;Baldwin C,&lt;/author&gt;&lt;author&gt;Thomsen D,&lt;/author&gt;&lt;author&gt;Woolcock G,&lt;/author&gt;&lt;/authors&gt;&lt;/contributors&gt;&lt;titles&gt;&lt;title&gt;The unheard voices of youth in urban planning: using social capital as a theoretical lens in Sunshine Coast, Austalia&lt;/title&gt;&lt;secondary-title&gt;Children&amp;apos;s Geographies&lt;/secondary-title&gt;&lt;/titles&gt;&lt;periodical&gt;&lt;full-title&gt;Children&amp;apos;s Geographies&lt;/full-title&gt;&lt;/periodical&gt;&lt;pages&gt;349-361&lt;/pages&gt;&lt;volume&gt;15&lt;/volume&gt;&lt;number&gt;3&lt;/number&gt;&lt;dates&gt;&lt;year&gt;2017&lt;/year&gt;&lt;/dates&gt;&lt;urls&gt;&lt;/urls&gt;&lt;electronic-resource-num&gt;10.1080/14733285.2016.1249822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Osborne C, Baldwin C et al. (201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27554FFE" w14:textId="6E6D8476" w:rsidR="002B3B66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urvey</w:t>
            </w:r>
            <w:r w:rsidR="002B3B66" w:rsidRPr="00A441E7">
              <w:rPr>
                <w:rFonts w:ascii="Times New Roman" w:hAnsi="Times New Roman" w:cs="Times New Roman"/>
              </w:rPr>
              <w:t>s</w:t>
            </w:r>
            <w:r w:rsidRPr="00A441E7">
              <w:rPr>
                <w:rFonts w:ascii="Times New Roman" w:hAnsi="Times New Roman" w:cs="Times New Roman"/>
              </w:rPr>
              <w:t xml:space="preserve"> </w:t>
            </w:r>
          </w:p>
          <w:p w14:paraId="54EE6901" w14:textId="0B83539A" w:rsidR="002B3B66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</w:t>
            </w:r>
            <w:r w:rsidR="00653090" w:rsidRPr="00A441E7">
              <w:rPr>
                <w:rFonts w:ascii="Times New Roman" w:hAnsi="Times New Roman" w:cs="Times New Roman"/>
              </w:rPr>
              <w:t>ocus group</w:t>
            </w:r>
            <w:r w:rsidRPr="00A441E7">
              <w:rPr>
                <w:rFonts w:ascii="Times New Roman" w:hAnsi="Times New Roman" w:cs="Times New Roman"/>
              </w:rPr>
              <w:t>s</w:t>
            </w:r>
            <w:r w:rsidR="00653090" w:rsidRPr="00A441E7">
              <w:rPr>
                <w:rFonts w:ascii="Times New Roman" w:hAnsi="Times New Roman" w:cs="Times New Roman"/>
              </w:rPr>
              <w:t xml:space="preserve"> </w:t>
            </w:r>
          </w:p>
          <w:p w14:paraId="444E79A6" w14:textId="6A65A0D0" w:rsidR="00653090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</w:t>
            </w:r>
            <w:r w:rsidR="00653090" w:rsidRPr="00A441E7">
              <w:rPr>
                <w:rFonts w:ascii="Times New Roman" w:hAnsi="Times New Roman" w:cs="Times New Roman"/>
              </w:rPr>
              <w:t>patial mapping technique</w:t>
            </w:r>
          </w:p>
        </w:tc>
        <w:tc>
          <w:tcPr>
            <w:tcW w:w="1305" w:type="dxa"/>
            <w:shd w:val="clear" w:color="auto" w:fill="auto"/>
          </w:tcPr>
          <w:p w14:paraId="634FA54C" w14:textId="4DFCD017" w:rsidR="00653090" w:rsidRPr="00A441E7" w:rsidRDefault="00653090" w:rsidP="001B2F09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7 (survey)</w:t>
            </w:r>
          </w:p>
          <w:p w14:paraId="119D9BAA" w14:textId="23BE8AD5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7 (focus group)</w:t>
            </w:r>
          </w:p>
        </w:tc>
        <w:tc>
          <w:tcPr>
            <w:tcW w:w="1247" w:type="dxa"/>
            <w:shd w:val="clear" w:color="auto" w:fill="auto"/>
          </w:tcPr>
          <w:p w14:paraId="666991BC" w14:textId="6FF4652F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17</w:t>
            </w:r>
          </w:p>
        </w:tc>
        <w:tc>
          <w:tcPr>
            <w:tcW w:w="2551" w:type="dxa"/>
            <w:shd w:val="clear" w:color="auto" w:fill="auto"/>
          </w:tcPr>
          <w:p w14:paraId="7B08D659" w14:textId="0DDAB696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High school students representing cross-section of students (gender, age, socioeconomic background)</w:t>
            </w:r>
          </w:p>
        </w:tc>
        <w:tc>
          <w:tcPr>
            <w:tcW w:w="2410" w:type="dxa"/>
            <w:shd w:val="clear" w:color="auto" w:fill="auto"/>
          </w:tcPr>
          <w:p w14:paraId="1D141A9B" w14:textId="1A9B56E9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653090" w:rsidRPr="00A441E7" w14:paraId="231F58CF" w14:textId="77777777" w:rsidTr="006F4E01">
        <w:tc>
          <w:tcPr>
            <w:tcW w:w="2660" w:type="dxa"/>
            <w:vMerge/>
            <w:shd w:val="clear" w:color="auto" w:fill="auto"/>
          </w:tcPr>
          <w:p w14:paraId="6F4C6613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gridSpan w:val="2"/>
            <w:shd w:val="clear" w:color="auto" w:fill="auto"/>
          </w:tcPr>
          <w:p w14:paraId="60F4EB86" w14:textId="4CF5AACC" w:rsidR="00653090" w:rsidRPr="00A441E7" w:rsidRDefault="00653090" w:rsidP="00653090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Harris P&lt;/Author&gt;&lt;Year&gt;2013&lt;/Year&gt;&lt;RecNum&gt;231&lt;/RecNum&gt;&lt;DisplayText&gt;Harris P and Manatakis H (2013)&lt;/DisplayText&gt;&lt;record&gt;&lt;rec-number&gt;231&lt;/rec-number&gt;&lt;foreign-keys&gt;&lt;key app="EN" db-id="ffw5fsvd2za5rdetrvzvsp2qv2zvf0epdwta" timestamp="1533266435"&gt;231&lt;/key&gt;&lt;/foreign-keys&gt;&lt;ref-type name="Journal Article"&gt;17&lt;/ref-type&gt;&lt;contributors&gt;&lt;authors&gt;&lt;author&gt;Harris P,&lt;/author&gt;&lt;author&gt;Manatakis H,&lt;/author&gt;&lt;/authors&gt;&lt;/contributors&gt;&lt;titles&gt;&lt;title&gt;Young children&amp;apos;s voices about their local communities&lt;/title&gt;&lt;secondary-title&gt;Australasian Journal of Early Childhood&lt;/secondary-title&gt;&lt;/titles&gt;&lt;periodical&gt;&lt;full-title&gt;Australasian Journal of Early Childhood&lt;/full-title&gt;&lt;/periodical&gt;&lt;pages&gt;68-76&lt;/pages&gt;&lt;volume&gt;38&lt;/volume&gt;&lt;number&gt;3&lt;/number&gt;&lt;dates&gt;&lt;year&gt;2013&lt;/year&gt;&lt;/dates&gt;&lt;urls&gt;&lt;related-urls&gt;&lt;url&gt;https://search.informit.com.au/fullText;dn=611741635392840;res=IELAPA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arris P and Manatakis H (2013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32DF1327" w14:textId="7090C964" w:rsidR="002B3B66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ovement </w:t>
            </w:r>
          </w:p>
          <w:p w14:paraId="21DCC098" w14:textId="58E62ECE" w:rsidR="002B3B66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</w:t>
            </w:r>
            <w:r w:rsidR="00653090" w:rsidRPr="00A441E7">
              <w:rPr>
                <w:rFonts w:ascii="Times New Roman" w:hAnsi="Times New Roman" w:cs="Times New Roman"/>
              </w:rPr>
              <w:t xml:space="preserve">ole play </w:t>
            </w:r>
          </w:p>
          <w:p w14:paraId="1372046A" w14:textId="0705A925" w:rsidR="002B3B66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</w:t>
            </w:r>
            <w:r w:rsidR="00653090" w:rsidRPr="00A441E7">
              <w:rPr>
                <w:rFonts w:ascii="Times New Roman" w:hAnsi="Times New Roman" w:cs="Times New Roman"/>
              </w:rPr>
              <w:t xml:space="preserve">hotography </w:t>
            </w:r>
          </w:p>
          <w:p w14:paraId="33EB2C43" w14:textId="6B8F1ED2" w:rsidR="002B3B66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</w:t>
            </w:r>
            <w:r w:rsidR="00653090" w:rsidRPr="00A441E7">
              <w:rPr>
                <w:rFonts w:ascii="Times New Roman" w:hAnsi="Times New Roman" w:cs="Times New Roman"/>
              </w:rPr>
              <w:t xml:space="preserve">rt </w:t>
            </w:r>
          </w:p>
          <w:p w14:paraId="77435F97" w14:textId="77777777" w:rsidR="002B3B66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</w:t>
            </w:r>
            <w:r w:rsidR="00653090" w:rsidRPr="00A441E7">
              <w:rPr>
                <w:rFonts w:ascii="Times New Roman" w:hAnsi="Times New Roman" w:cs="Times New Roman"/>
              </w:rPr>
              <w:t>usic</w:t>
            </w:r>
            <w:r w:rsidRPr="00A441E7">
              <w:rPr>
                <w:rFonts w:ascii="Times New Roman" w:hAnsi="Times New Roman" w:cs="Times New Roman"/>
              </w:rPr>
              <w:t>,</w:t>
            </w:r>
            <w:r w:rsidR="00653090" w:rsidRPr="00A441E7">
              <w:rPr>
                <w:rFonts w:ascii="Times New Roman" w:hAnsi="Times New Roman" w:cs="Times New Roman"/>
              </w:rPr>
              <w:t xml:space="preserve"> dance and song </w:t>
            </w:r>
          </w:p>
          <w:p w14:paraId="23377AD0" w14:textId="7FDB88A1" w:rsidR="002B3B66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</w:t>
            </w:r>
            <w:r w:rsidR="00653090" w:rsidRPr="00A441E7">
              <w:rPr>
                <w:rFonts w:ascii="Times New Roman" w:hAnsi="Times New Roman" w:cs="Times New Roman"/>
              </w:rPr>
              <w:t xml:space="preserve">rawing </w:t>
            </w:r>
          </w:p>
          <w:p w14:paraId="2EFC6100" w14:textId="66E51A2B" w:rsidR="00653090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</w:t>
            </w:r>
            <w:r w:rsidR="00653090" w:rsidRPr="00A441E7">
              <w:rPr>
                <w:rFonts w:ascii="Times New Roman" w:hAnsi="Times New Roman" w:cs="Times New Roman"/>
              </w:rPr>
              <w:t>torytelling</w:t>
            </w:r>
          </w:p>
        </w:tc>
        <w:tc>
          <w:tcPr>
            <w:tcW w:w="1305" w:type="dxa"/>
            <w:shd w:val="clear" w:color="auto" w:fill="auto"/>
          </w:tcPr>
          <w:p w14:paraId="2322175E" w14:textId="504FC714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50</w:t>
            </w:r>
          </w:p>
        </w:tc>
        <w:tc>
          <w:tcPr>
            <w:tcW w:w="1247" w:type="dxa"/>
            <w:shd w:val="clear" w:color="auto" w:fill="auto"/>
          </w:tcPr>
          <w:p w14:paraId="6DE726DF" w14:textId="4B18FB99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3-8</w:t>
            </w:r>
          </w:p>
        </w:tc>
        <w:tc>
          <w:tcPr>
            <w:tcW w:w="2551" w:type="dxa"/>
            <w:shd w:val="clear" w:color="auto" w:fill="auto"/>
          </w:tcPr>
          <w:p w14:paraId="1878FBF8" w14:textId="58145240" w:rsidR="00653090" w:rsidRPr="00A441E7" w:rsidRDefault="00653090" w:rsidP="001B2F09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ttended children’s services</w:t>
            </w:r>
          </w:p>
          <w:p w14:paraId="74671555" w14:textId="7C5568EC" w:rsidR="00653090" w:rsidRPr="00A441E7" w:rsidRDefault="00B84C05" w:rsidP="001B2F09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</w:t>
            </w:r>
            <w:r w:rsidR="00653090" w:rsidRPr="00A441E7">
              <w:rPr>
                <w:rFonts w:ascii="Times New Roman" w:hAnsi="Times New Roman" w:cs="Times New Roman"/>
              </w:rPr>
              <w:t xml:space="preserve"> (</w:t>
            </w:r>
            <w:r w:rsidRPr="00A441E7">
              <w:rPr>
                <w:rFonts w:ascii="Times New Roman" w:hAnsi="Times New Roman" w:cs="Times New Roman"/>
              </w:rPr>
              <w:t>N</w:t>
            </w:r>
            <w:r w:rsidR="00653090" w:rsidRPr="00A441E7">
              <w:rPr>
                <w:rFonts w:ascii="Times New Roman" w:hAnsi="Times New Roman" w:cs="Times New Roman"/>
              </w:rPr>
              <w:t>=1/4 of participants)</w:t>
            </w:r>
          </w:p>
          <w:p w14:paraId="31AA5F95" w14:textId="351E7249" w:rsidR="00653090" w:rsidRPr="00A441E7" w:rsidRDefault="00653090" w:rsidP="001B2F09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dditional needs (</w:t>
            </w:r>
            <w:r w:rsidR="00B84C05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1/5 of participants)</w:t>
            </w:r>
          </w:p>
          <w:p w14:paraId="57CB1BEA" w14:textId="35683AA4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Lived in rural, remote or isolated communities (</w:t>
            </w:r>
            <w:r w:rsidR="00B84C05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1/5 of participants)</w:t>
            </w:r>
          </w:p>
        </w:tc>
        <w:tc>
          <w:tcPr>
            <w:tcW w:w="2410" w:type="dxa"/>
            <w:shd w:val="clear" w:color="auto" w:fill="auto"/>
          </w:tcPr>
          <w:p w14:paraId="25FAD738" w14:textId="543C120C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653090" w:rsidRPr="00A441E7" w14:paraId="2D6E7B2E" w14:textId="77777777" w:rsidTr="006F4E01">
        <w:tc>
          <w:tcPr>
            <w:tcW w:w="2660" w:type="dxa"/>
            <w:vMerge/>
            <w:shd w:val="clear" w:color="auto" w:fill="auto"/>
          </w:tcPr>
          <w:p w14:paraId="0CFCF429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gridSpan w:val="2"/>
            <w:shd w:val="clear" w:color="auto" w:fill="auto"/>
          </w:tcPr>
          <w:p w14:paraId="5F2F8AC1" w14:textId="4AF5A632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Jackson J.T.&lt;/Author&gt;&lt;Year&gt;2005&lt;/Year&gt;&lt;RecNum&gt;213&lt;/RecNum&gt;&lt;DisplayText&gt;Jackson J.T. and Mcdonald C (2005)&lt;/DisplayText&gt;&lt;record&gt;&lt;rec-number&gt;213&lt;/rec-number&gt;&lt;foreign-keys&gt;&lt;key app="EN" db-id="ffw5fsvd2za5rdetrvzvsp2qv2zvf0epdwta" timestamp="1533186050"&gt;213&lt;/key&gt;&lt;/foreign-keys&gt;&lt;ref-type name="Journal Article"&gt;17&lt;/ref-type&gt;&lt;contributors&gt;&lt;authors&gt;&lt;author&gt;Jackson J.T.,&lt;/author&gt;&lt;author&gt;Mcdonald C,&lt;/author&gt;&lt;/authors&gt;&lt;/contributors&gt;&lt;titles&gt;&lt;title&gt;&amp;quot;They have good intentions&amp;quot;. Young people&amp;apos;s experiences of living in Melbourne&amp;apos;s peri-urban areas&lt;/title&gt;&lt;secondary-title&gt;Urban Policy and Research&lt;/secondary-title&gt;&lt;/titles&gt;&lt;periodical&gt;&lt;full-title&gt;Urban Policy and Research&lt;/full-title&gt;&lt;/periodical&gt;&lt;pages&gt;477-495&lt;/pages&gt;&lt;volume&gt;23&lt;/volume&gt;&lt;number&gt;4&lt;/number&gt;&lt;dates&gt;&lt;year&gt;2005&lt;/year&gt;&lt;/dates&gt;&lt;urls&gt;&lt;/urls&gt;&lt;electronic-resource-num&gt;10.1080/08111470500354299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Jackson J.T. and Mcdonald C (200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30553A44" w14:textId="77777777" w:rsidR="002B3B66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Questionnaire</w:t>
            </w:r>
          </w:p>
          <w:p w14:paraId="3DEB015A" w14:textId="606AB01A" w:rsidR="00653090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</w:t>
            </w:r>
            <w:r w:rsidR="00653090" w:rsidRPr="00A441E7">
              <w:rPr>
                <w:rFonts w:ascii="Times New Roman" w:hAnsi="Times New Roman" w:cs="Times New Roman"/>
              </w:rPr>
              <w:t>emi-structured, small group interviews</w:t>
            </w:r>
          </w:p>
        </w:tc>
        <w:tc>
          <w:tcPr>
            <w:tcW w:w="1305" w:type="dxa"/>
            <w:shd w:val="clear" w:color="auto" w:fill="auto"/>
          </w:tcPr>
          <w:p w14:paraId="70BDC2A2" w14:textId="37910EC8" w:rsidR="00653090" w:rsidRPr="00A441E7" w:rsidRDefault="00653090" w:rsidP="001B2F09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11 (questionnaire)</w:t>
            </w:r>
          </w:p>
          <w:p w14:paraId="7B9FC178" w14:textId="7F929C1D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7 (interview)</w:t>
            </w:r>
          </w:p>
        </w:tc>
        <w:tc>
          <w:tcPr>
            <w:tcW w:w="1247" w:type="dxa"/>
            <w:shd w:val="clear" w:color="auto" w:fill="auto"/>
          </w:tcPr>
          <w:p w14:paraId="3ACE0863" w14:textId="58C025D6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2551" w:type="dxa"/>
            <w:shd w:val="clear" w:color="auto" w:fill="auto"/>
          </w:tcPr>
          <w:p w14:paraId="5E78601A" w14:textId="77777777" w:rsidR="00653090" w:rsidRPr="00A441E7" w:rsidRDefault="00653090" w:rsidP="001B2F09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qual numbers females/males</w:t>
            </w:r>
          </w:p>
          <w:p w14:paraId="4B0BABB9" w14:textId="77777777" w:rsidR="00653090" w:rsidRPr="00A441E7" w:rsidRDefault="00653090" w:rsidP="001B2F09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Year 10 students</w:t>
            </w:r>
          </w:p>
          <w:p w14:paraId="0D24981B" w14:textId="77777777" w:rsidR="00653090" w:rsidRPr="00A441E7" w:rsidRDefault="00653090" w:rsidP="001B2F09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  <w:shd w:val="clear" w:color="auto" w:fill="auto"/>
          </w:tcPr>
          <w:p w14:paraId="4FEC0AFD" w14:textId="19C7AFBA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653090" w:rsidRPr="00A441E7" w14:paraId="3444B5EB" w14:textId="77777777" w:rsidTr="006F4E01">
        <w:tc>
          <w:tcPr>
            <w:tcW w:w="2660" w:type="dxa"/>
            <w:vMerge/>
            <w:shd w:val="clear" w:color="auto" w:fill="auto"/>
          </w:tcPr>
          <w:p w14:paraId="3BE34427" w14:textId="7777777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gridSpan w:val="2"/>
            <w:shd w:val="clear" w:color="auto" w:fill="auto"/>
          </w:tcPr>
          <w:p w14:paraId="18BA7166" w14:textId="3288F397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essell S&lt;/Author&gt;&lt;Year&gt;2017&lt;/Year&gt;&lt;RecNum&gt;239&lt;/RecNum&gt;&lt;DisplayText&gt;Bessell S (2017)&lt;/DisplayText&gt;&lt;record&gt;&lt;rec-number&gt;239&lt;/rec-number&gt;&lt;foreign-keys&gt;&lt;key app="EN" db-id="ffw5fsvd2za5rdetrvzvsp2qv2zvf0epdwta" timestamp="1534124813"&gt;239&lt;/key&gt;&lt;/foreign-keys&gt;&lt;ref-type name="Journal Article"&gt;17&lt;/ref-type&gt;&lt;contributors&gt;&lt;authors&gt;&lt;author&gt;Bessell S,&lt;/author&gt;&lt;/authors&gt;&lt;/contributors&gt;&lt;titles&gt;&lt;title&gt;The role of intergenerational relationships in children’s experiences of community&lt;/title&gt;&lt;secondary-title&gt;Children and Society&lt;/secondary-title&gt;&lt;/titles&gt;&lt;periodical&gt;&lt;full-title&gt;Children and Society&lt;/full-title&gt;&lt;/periodical&gt;&lt;pages&gt;263-275&lt;/pages&gt;&lt;volume&gt;31&lt;/volume&gt;&lt;number&gt;4&lt;/number&gt;&lt;dates&gt;&lt;year&gt;2017&lt;/year&gt;&lt;/dates&gt;&lt;urls&gt;&lt;/urls&gt;&lt;electronic-resource-num&gt;10.1111/chso.12197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essell S (201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3C7B2AD7" w14:textId="626581CD" w:rsidR="002B3B66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mall group discussion</w:t>
            </w:r>
            <w:r w:rsidR="002B3B66" w:rsidRPr="00A441E7">
              <w:rPr>
                <w:rFonts w:ascii="Times New Roman" w:hAnsi="Times New Roman" w:cs="Times New Roman"/>
              </w:rPr>
              <w:t>s</w:t>
            </w:r>
          </w:p>
          <w:p w14:paraId="439D18BE" w14:textId="5C27470E" w:rsidR="00653090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</w:t>
            </w:r>
            <w:r w:rsidR="00653090" w:rsidRPr="00A441E7">
              <w:rPr>
                <w:rFonts w:ascii="Times New Roman" w:hAnsi="Times New Roman" w:cs="Times New Roman"/>
              </w:rPr>
              <w:t xml:space="preserve">nterviews </w:t>
            </w:r>
            <w:r w:rsidRPr="00A441E7">
              <w:rPr>
                <w:rFonts w:ascii="Times New Roman" w:hAnsi="Times New Roman" w:cs="Times New Roman"/>
              </w:rPr>
              <w:t>C</w:t>
            </w:r>
            <w:r w:rsidR="00653090" w:rsidRPr="00A441E7">
              <w:rPr>
                <w:rFonts w:ascii="Times New Roman" w:hAnsi="Times New Roman" w:cs="Times New Roman"/>
              </w:rPr>
              <w:t xml:space="preserve">ommunity mapping </w:t>
            </w:r>
            <w:r w:rsidRPr="00A441E7">
              <w:rPr>
                <w:rFonts w:ascii="Times New Roman" w:hAnsi="Times New Roman" w:cs="Times New Roman"/>
              </w:rPr>
              <w:t>P</w:t>
            </w:r>
            <w:r w:rsidR="00653090" w:rsidRPr="00A441E7">
              <w:rPr>
                <w:rFonts w:ascii="Times New Roman" w:hAnsi="Times New Roman" w:cs="Times New Roman"/>
              </w:rPr>
              <w:t>oster-making</w:t>
            </w:r>
          </w:p>
        </w:tc>
        <w:tc>
          <w:tcPr>
            <w:tcW w:w="1305" w:type="dxa"/>
            <w:shd w:val="clear" w:color="auto" w:fill="auto"/>
          </w:tcPr>
          <w:p w14:paraId="7CCAFDD2" w14:textId="3EA9A1E2" w:rsidR="00653090" w:rsidRPr="00A441E7" w:rsidRDefault="00653090" w:rsidP="001B2F09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8</w:t>
            </w:r>
          </w:p>
        </w:tc>
        <w:tc>
          <w:tcPr>
            <w:tcW w:w="1247" w:type="dxa"/>
            <w:shd w:val="clear" w:color="auto" w:fill="auto"/>
          </w:tcPr>
          <w:p w14:paraId="12786876" w14:textId="74C03B91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2</w:t>
            </w:r>
          </w:p>
        </w:tc>
        <w:tc>
          <w:tcPr>
            <w:tcW w:w="2551" w:type="dxa"/>
            <w:shd w:val="clear" w:color="auto" w:fill="auto"/>
          </w:tcPr>
          <w:p w14:paraId="304C446B" w14:textId="0DBA1CFE" w:rsidR="00653090" w:rsidRPr="00A441E7" w:rsidRDefault="00653090" w:rsidP="001B2F09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Lived in 1 of 6 urban centres around Australia, 4 of which were disadvantaged</w:t>
            </w:r>
          </w:p>
        </w:tc>
        <w:tc>
          <w:tcPr>
            <w:tcW w:w="2410" w:type="dxa"/>
            <w:shd w:val="clear" w:color="auto" w:fill="auto"/>
          </w:tcPr>
          <w:p w14:paraId="78E996A2" w14:textId="37F704BB" w:rsidR="00653090" w:rsidRPr="00A441E7" w:rsidRDefault="00653090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E13166" w:rsidRPr="00A441E7" w14:paraId="36CE47C6" w14:textId="77777777" w:rsidTr="006F4E01">
        <w:tc>
          <w:tcPr>
            <w:tcW w:w="2660" w:type="dxa"/>
            <w:vMerge w:val="restart"/>
            <w:shd w:val="clear" w:color="auto" w:fill="auto"/>
          </w:tcPr>
          <w:p w14:paraId="57AF52D6" w14:textId="7777777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erceptions of home and neighbourhood on physical activity</w:t>
            </w:r>
          </w:p>
        </w:tc>
        <w:tc>
          <w:tcPr>
            <w:tcW w:w="2126" w:type="dxa"/>
            <w:gridSpan w:val="2"/>
            <w:shd w:val="clear" w:color="auto" w:fill="auto"/>
          </w:tcPr>
          <w:p w14:paraId="7C09B487" w14:textId="1D1A1A95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Hume C&lt;/Author&gt;&lt;Year&gt;2005&lt;/Year&gt;&lt;RecNum&gt;195&lt;/RecNum&gt;&lt;DisplayText&gt;Hume C, Salmon J et al. (2005)&lt;/DisplayText&gt;&lt;record&gt;&lt;rec-number&gt;195&lt;/rec-number&gt;&lt;foreign-keys&gt;&lt;key app="EN" db-id="ffw5fsvd2za5rdetrvzvsp2qv2zvf0epdwta" timestamp="1533100064"&gt;195&lt;/key&gt;&lt;/foreign-keys&gt;&lt;ref-type name="Journal Article"&gt;17&lt;/ref-type&gt;&lt;contributors&gt;&lt;authors&gt;&lt;author&gt;Hume C,&lt;/author&gt;&lt;author&gt;Salmon J,&lt;/author&gt;&lt;author&gt;Ball K,&lt;/author&gt;&lt;/authors&gt;&lt;/contributors&gt;&lt;titles&gt;&lt;title&gt;Children&amp;apos;s perceptions of their home and neighborhood environments, and their assocation with objectively measured physical activity: a qualitative and quantative study&lt;/title&gt;&lt;secondary-title&gt;Health Education Research&lt;/secondary-title&gt;&lt;/titles&gt;&lt;periodical&gt;&lt;full-title&gt;Health Education Research&lt;/full-title&gt;&lt;/periodical&gt;&lt;pages&gt;1-13&lt;/pages&gt;&lt;volume&gt;20&lt;/volume&gt;&lt;number&gt;1&lt;/number&gt;&lt;dates&gt;&lt;year&gt;2005&lt;/year&gt;&lt;/dates&gt;&lt;urls&gt;&lt;/urls&gt;&lt;electronic-resource-num&gt;10.1093/her/cyg095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ume C, Salmon J et al. (200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2C416B30" w14:textId="77777777" w:rsidR="002B3B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p drawing</w:t>
            </w:r>
          </w:p>
          <w:p w14:paraId="1B5FA89D" w14:textId="475B45A2" w:rsidR="00E13166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</w:t>
            </w:r>
            <w:r w:rsidR="00E13166" w:rsidRPr="00A441E7">
              <w:rPr>
                <w:rFonts w:ascii="Times New Roman" w:hAnsi="Times New Roman" w:cs="Times New Roman"/>
              </w:rPr>
              <w:t xml:space="preserve">hotography </w:t>
            </w:r>
          </w:p>
        </w:tc>
        <w:tc>
          <w:tcPr>
            <w:tcW w:w="1305" w:type="dxa"/>
            <w:shd w:val="clear" w:color="auto" w:fill="auto"/>
          </w:tcPr>
          <w:p w14:paraId="3FD45565" w14:textId="374EB22E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47</w:t>
            </w:r>
          </w:p>
          <w:p w14:paraId="4FDCCCAC" w14:textId="7777777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247" w:type="dxa"/>
            <w:shd w:val="clear" w:color="auto" w:fill="auto"/>
          </w:tcPr>
          <w:p w14:paraId="64A4B92D" w14:textId="7777777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551" w:type="dxa"/>
            <w:shd w:val="clear" w:color="auto" w:fill="auto"/>
          </w:tcPr>
          <w:p w14:paraId="1E60D342" w14:textId="7777777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70)</w:t>
            </w:r>
          </w:p>
          <w:p w14:paraId="039551A3" w14:textId="7777777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77)</w:t>
            </w:r>
          </w:p>
          <w:p w14:paraId="126998B5" w14:textId="4A10254D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Low SES neighbourhoods</w:t>
            </w:r>
          </w:p>
        </w:tc>
        <w:tc>
          <w:tcPr>
            <w:tcW w:w="2410" w:type="dxa"/>
            <w:shd w:val="clear" w:color="auto" w:fill="auto"/>
          </w:tcPr>
          <w:p w14:paraId="78141DF5" w14:textId="7777777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E13166" w:rsidRPr="00A441E7" w14:paraId="40016866" w14:textId="77777777" w:rsidTr="006F4E01">
        <w:tc>
          <w:tcPr>
            <w:tcW w:w="2660" w:type="dxa"/>
            <w:vMerge/>
            <w:shd w:val="clear" w:color="auto" w:fill="auto"/>
          </w:tcPr>
          <w:p w14:paraId="22A455DE" w14:textId="5200777B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gridSpan w:val="2"/>
            <w:shd w:val="clear" w:color="auto" w:fill="auto"/>
          </w:tcPr>
          <w:p w14:paraId="157EDE72" w14:textId="538F85C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Lee J&lt;/Author&gt;&lt;Year&gt;2009&lt;/Year&gt;&lt;RecNum&gt;197&lt;/RecNum&gt;&lt;DisplayText&gt;Lee J and Abbott R (2009)&lt;/DisplayText&gt;&lt;record&gt;&lt;rec-number&gt;197&lt;/rec-number&gt;&lt;foreign-keys&gt;&lt;key app="EN" db-id="ffw5fsvd2za5rdetrvzvsp2qv2zvf0epdwta" timestamp="1533102486"&gt;197&lt;/key&gt;&lt;/foreign-keys&gt;&lt;ref-type name="Journal Article"&gt;17&lt;/ref-type&gt;&lt;contributors&gt;&lt;authors&gt;&lt;author&gt;Lee J,&lt;/author&gt;&lt;author&gt;Abbott R,&lt;/author&gt;&lt;/authors&gt;&lt;/contributors&gt;&lt;titles&gt;&lt;title&gt;Physical activity and rural young people&amp;apos;s sense of place&lt;/title&gt;&lt;secondary-title&gt;Children&amp;apos;s Geographies&lt;/secondary-title&gt;&lt;/titles&gt;&lt;periodical&gt;&lt;full-title&gt;Children&amp;apos;s Geographies&lt;/full-title&gt;&lt;/periodical&gt;&lt;pages&gt;191-208&lt;/pages&gt;&lt;volume&gt;7&lt;/volume&gt;&lt;number&gt;2&lt;/number&gt;&lt;dates&gt;&lt;year&gt;2009&lt;/year&gt;&lt;/dates&gt;&lt;urls&gt;&lt;/urls&gt;&lt;electronic-resource-num&gt;10.1080/14733280902798894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Lee J and Abbott R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7F72CCED" w14:textId="455B75B7" w:rsidR="002B3B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p drawing </w:t>
            </w:r>
            <w:r w:rsidR="002B3B66" w:rsidRPr="00A441E7">
              <w:rPr>
                <w:rFonts w:ascii="Times New Roman" w:hAnsi="Times New Roman" w:cs="Times New Roman"/>
              </w:rPr>
              <w:t>P</w:t>
            </w:r>
            <w:r w:rsidRPr="00A441E7">
              <w:rPr>
                <w:rFonts w:ascii="Times New Roman" w:hAnsi="Times New Roman" w:cs="Times New Roman"/>
              </w:rPr>
              <w:t xml:space="preserve">hotography </w:t>
            </w:r>
          </w:p>
          <w:p w14:paraId="3F28891D" w14:textId="3747A21D" w:rsidR="00E13166" w:rsidRPr="00A441E7" w:rsidRDefault="002B3B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</w:t>
            </w:r>
            <w:r w:rsidR="00E13166" w:rsidRPr="00A441E7">
              <w:rPr>
                <w:rFonts w:ascii="Times New Roman" w:hAnsi="Times New Roman" w:cs="Times New Roman"/>
              </w:rPr>
              <w:t>emi-structured interviews</w:t>
            </w:r>
          </w:p>
        </w:tc>
        <w:tc>
          <w:tcPr>
            <w:tcW w:w="1305" w:type="dxa"/>
            <w:shd w:val="clear" w:color="auto" w:fill="auto"/>
          </w:tcPr>
          <w:p w14:paraId="1121053D" w14:textId="4824C0D5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3</w:t>
            </w:r>
          </w:p>
        </w:tc>
        <w:tc>
          <w:tcPr>
            <w:tcW w:w="1247" w:type="dxa"/>
            <w:shd w:val="clear" w:color="auto" w:fill="auto"/>
          </w:tcPr>
          <w:p w14:paraId="3AD2B79F" w14:textId="7777777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18</w:t>
            </w:r>
          </w:p>
        </w:tc>
        <w:tc>
          <w:tcPr>
            <w:tcW w:w="2551" w:type="dxa"/>
            <w:shd w:val="clear" w:color="auto" w:fill="auto"/>
          </w:tcPr>
          <w:p w14:paraId="40DB2D06" w14:textId="7777777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6)</w:t>
            </w:r>
          </w:p>
          <w:p w14:paraId="335B05FD" w14:textId="7777777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7)</w:t>
            </w:r>
          </w:p>
          <w:p w14:paraId="46018756" w14:textId="7777777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ural location</w:t>
            </w:r>
          </w:p>
          <w:p w14:paraId="43B1D292" w14:textId="7777777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‘Working class’ single income families</w:t>
            </w:r>
          </w:p>
          <w:p w14:paraId="17E80D33" w14:textId="7777777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nglo-Australian</w:t>
            </w:r>
          </w:p>
        </w:tc>
        <w:tc>
          <w:tcPr>
            <w:tcW w:w="2410" w:type="dxa"/>
            <w:shd w:val="clear" w:color="auto" w:fill="auto"/>
          </w:tcPr>
          <w:p w14:paraId="3C4F0F0E" w14:textId="77777777" w:rsidR="00E13166" w:rsidRPr="00A441E7" w:rsidRDefault="00E13166" w:rsidP="007A0777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llecting data: children are consulted </w:t>
            </w:r>
          </w:p>
        </w:tc>
      </w:tr>
      <w:tr w:rsidR="004C34E1" w:rsidRPr="00A441E7" w14:paraId="05903768" w14:textId="77777777" w:rsidTr="006F4E01">
        <w:tc>
          <w:tcPr>
            <w:tcW w:w="2660" w:type="dxa"/>
            <w:shd w:val="clear" w:color="auto" w:fill="auto"/>
          </w:tcPr>
          <w:p w14:paraId="2CDBCCB7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Perspectives on movement within metropolitan and rural communities</w:t>
            </w:r>
          </w:p>
        </w:tc>
        <w:tc>
          <w:tcPr>
            <w:tcW w:w="2126" w:type="dxa"/>
            <w:gridSpan w:val="2"/>
            <w:shd w:val="clear" w:color="auto" w:fill="auto"/>
          </w:tcPr>
          <w:p w14:paraId="07495716" w14:textId="6910B010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acDougall C&lt;/Author&gt;&lt;Year&gt;2009&lt;/Year&gt;&lt;RecNum&gt;222&lt;/RecNum&gt;&lt;DisplayText&gt;MacDougall C, Schiller W et al. (2009)&lt;/DisplayText&gt;&lt;record&gt;&lt;rec-number&gt;222&lt;/rec-number&gt;&lt;foreign-keys&gt;&lt;key app="EN" db-id="ffw5fsvd2za5rdetrvzvsp2qv2zvf0epdwta" timestamp="1533257517"&gt;222&lt;/key&gt;&lt;/foreign-keys&gt;&lt;ref-type name="Journal Article"&gt;17&lt;/ref-type&gt;&lt;contributors&gt;&lt;authors&gt;&lt;author&gt;MacDougall C,&lt;/author&gt;&lt;author&gt;Schiller W,&lt;/author&gt;&lt;author&gt;Darbyshire P,&lt;/author&gt;&lt;/authors&gt;&lt;/contributors&gt;&lt;titles&gt;&lt;title&gt;What are our boundaries and where can we play? Perspectives from eight- to ten-year-old Australian metropolitan and rural children&lt;/title&gt;&lt;secondary-title&gt;Early Child Development and Care&lt;/secondary-title&gt;&lt;/titles&gt;&lt;periodical&gt;&lt;full-title&gt;Early Child Development and Care&lt;/full-title&gt;&lt;/periodical&gt;&lt;pages&gt;189-204&lt;/pages&gt;&lt;volume&gt;179&lt;/volume&gt;&lt;number&gt;2&lt;/number&gt;&lt;dates&gt;&lt;year&gt;2009&lt;/year&gt;&lt;/dates&gt;&lt;urls&gt;&lt;/urls&gt;&lt;electronic-resource-num&gt;10.1080/03004430802667021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acDougall C, Schiller W et al.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24293E6D" w14:textId="0882FFCB" w:rsidR="002B3B66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ocus groups </w:t>
            </w:r>
            <w:r w:rsidR="002B3B66" w:rsidRPr="00A441E7">
              <w:rPr>
                <w:rFonts w:ascii="Times New Roman" w:hAnsi="Times New Roman" w:cs="Times New Roman"/>
              </w:rPr>
              <w:t>P</w:t>
            </w:r>
            <w:r w:rsidRPr="00A441E7">
              <w:rPr>
                <w:rFonts w:ascii="Times New Roman" w:hAnsi="Times New Roman" w:cs="Times New Roman"/>
              </w:rPr>
              <w:t xml:space="preserve">hotovoice </w:t>
            </w:r>
          </w:p>
          <w:p w14:paraId="239E88DD" w14:textId="5F94E0FE" w:rsidR="004C34E1" w:rsidRPr="00A441E7" w:rsidRDefault="002B3B66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</w:t>
            </w:r>
            <w:r w:rsidR="004C34E1" w:rsidRPr="00A441E7">
              <w:rPr>
                <w:rFonts w:ascii="Times New Roman" w:hAnsi="Times New Roman" w:cs="Times New Roman"/>
              </w:rPr>
              <w:t>apping</w:t>
            </w:r>
          </w:p>
        </w:tc>
        <w:tc>
          <w:tcPr>
            <w:tcW w:w="1305" w:type="dxa"/>
            <w:shd w:val="clear" w:color="auto" w:fill="auto"/>
          </w:tcPr>
          <w:p w14:paraId="13F53DA9" w14:textId="71402AEC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60</w:t>
            </w:r>
          </w:p>
        </w:tc>
        <w:tc>
          <w:tcPr>
            <w:tcW w:w="1247" w:type="dxa"/>
            <w:shd w:val="clear" w:color="auto" w:fill="auto"/>
          </w:tcPr>
          <w:p w14:paraId="424B38C9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2551" w:type="dxa"/>
            <w:shd w:val="clear" w:color="auto" w:fill="auto"/>
          </w:tcPr>
          <w:p w14:paraId="5ACE604B" w14:textId="05B35F2D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</w:t>
            </w:r>
            <w:r w:rsidR="002B3B66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32)</w:t>
            </w:r>
          </w:p>
          <w:p w14:paraId="3A50FEF4" w14:textId="1DAA40ED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</w:t>
            </w:r>
            <w:r w:rsidR="002B3B66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28)</w:t>
            </w:r>
          </w:p>
          <w:p w14:paraId="5051AB16" w14:textId="64C4DA22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etropolitan (</w:t>
            </w:r>
            <w:r w:rsidR="002B3B66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25)</w:t>
            </w:r>
          </w:p>
          <w:p w14:paraId="681D39AA" w14:textId="38FCC450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ural (</w:t>
            </w:r>
            <w:r w:rsidR="002B3B66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35)</w:t>
            </w:r>
          </w:p>
        </w:tc>
        <w:tc>
          <w:tcPr>
            <w:tcW w:w="2410" w:type="dxa"/>
            <w:shd w:val="clear" w:color="auto" w:fill="auto"/>
          </w:tcPr>
          <w:p w14:paraId="443A2452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C34E1" w:rsidRPr="00A441E7" w14:paraId="13F50112" w14:textId="77777777" w:rsidTr="006F4E01">
        <w:tc>
          <w:tcPr>
            <w:tcW w:w="2660" w:type="dxa"/>
            <w:vMerge w:val="restart"/>
            <w:shd w:val="clear" w:color="auto" w:fill="auto"/>
          </w:tcPr>
          <w:p w14:paraId="08AA4D8D" w14:textId="1CAD2C0B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Social capital </w:t>
            </w:r>
          </w:p>
        </w:tc>
        <w:tc>
          <w:tcPr>
            <w:tcW w:w="2126" w:type="dxa"/>
            <w:gridSpan w:val="2"/>
            <w:shd w:val="clear" w:color="auto" w:fill="auto"/>
          </w:tcPr>
          <w:p w14:paraId="086DD99E" w14:textId="47BC4B23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arrell A&lt;/Author&gt;&lt;Year&gt;2004&lt;/Year&gt;&lt;RecNum&gt;175&lt;/RecNum&gt;&lt;DisplayText&gt;Farrell A, Tayler C et al. (2004)&lt;/DisplayText&gt;&lt;record&gt;&lt;rec-number&gt;175&lt;/rec-number&gt;&lt;foreign-keys&gt;&lt;key app="EN" db-id="ffw5fsvd2za5rdetrvzvsp2qv2zvf0epdwta" timestamp="1530511273"&gt;175&lt;/key&gt;&lt;/foreign-keys&gt;&lt;ref-type name="Journal Article"&gt;17&lt;/ref-type&gt;&lt;contributors&gt;&lt;authors&gt;&lt;author&gt;Farrell A,&lt;/author&gt;&lt;author&gt;Tayler C,&lt;/author&gt;&lt;author&gt;Tennent L,&lt;/author&gt;&lt;/authors&gt;&lt;/contributors&gt;&lt;titles&gt;&lt;title&gt;Building social capital in early childhood education and care: An Australian study&lt;/title&gt;&lt;secondary-title&gt;British Educational Research Journal&lt;/secondary-title&gt;&lt;/titles&gt;&lt;periodical&gt;&lt;full-title&gt;British Educational Research Journal&lt;/full-title&gt;&lt;/periodical&gt;&lt;pages&gt;623-632&lt;/pages&gt;&lt;volume&gt;30&lt;/volume&gt;&lt;number&gt;5&lt;/number&gt;&lt;dates&gt;&lt;year&gt;2004&lt;/year&gt;&lt;/dates&gt;&lt;urls&gt;&lt;/urls&gt;&lt;electronic-resource-num&gt;10.1080/0141192042000234610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arrell A, Tayler C et al. (200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79422922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formal conversations</w:t>
            </w:r>
          </w:p>
        </w:tc>
        <w:tc>
          <w:tcPr>
            <w:tcW w:w="1305" w:type="dxa"/>
            <w:shd w:val="clear" w:color="auto" w:fill="auto"/>
          </w:tcPr>
          <w:p w14:paraId="7A30FA07" w14:textId="7B3A7D81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38</w:t>
            </w:r>
          </w:p>
        </w:tc>
        <w:tc>
          <w:tcPr>
            <w:tcW w:w="1247" w:type="dxa"/>
            <w:shd w:val="clear" w:color="auto" w:fill="auto"/>
          </w:tcPr>
          <w:p w14:paraId="43F4E856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-8</w:t>
            </w:r>
          </w:p>
        </w:tc>
        <w:tc>
          <w:tcPr>
            <w:tcW w:w="2551" w:type="dxa"/>
            <w:shd w:val="clear" w:color="auto" w:fill="auto"/>
          </w:tcPr>
          <w:p w14:paraId="25820695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rban – unspecified but heterogeneous in ethnicity, race and language</w:t>
            </w:r>
          </w:p>
          <w:p w14:paraId="084345B8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ural – predominately Australians of European background</w:t>
            </w:r>
          </w:p>
        </w:tc>
        <w:tc>
          <w:tcPr>
            <w:tcW w:w="2410" w:type="dxa"/>
            <w:shd w:val="clear" w:color="auto" w:fill="auto"/>
          </w:tcPr>
          <w:p w14:paraId="17D6512E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llecting data: children are consulted </w:t>
            </w:r>
          </w:p>
        </w:tc>
      </w:tr>
      <w:tr w:rsidR="004C34E1" w:rsidRPr="00A441E7" w14:paraId="3D1CED74" w14:textId="77777777" w:rsidTr="006F4E01">
        <w:tc>
          <w:tcPr>
            <w:tcW w:w="2660" w:type="dxa"/>
            <w:vMerge/>
            <w:shd w:val="clear" w:color="auto" w:fill="auto"/>
          </w:tcPr>
          <w:p w14:paraId="5A3DA1CC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gridSpan w:val="2"/>
            <w:shd w:val="clear" w:color="auto" w:fill="auto"/>
          </w:tcPr>
          <w:p w14:paraId="0974EE92" w14:textId="2A6789F5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ottrell&lt;/Author&gt;&lt;Year&gt;2009&lt;/Year&gt;&lt;RecNum&gt;235&lt;/RecNum&gt;&lt;DisplayText&gt;Bottrell (2009)&lt;/DisplayText&gt;&lt;record&gt;&lt;rec-number&gt;235&lt;/rec-number&gt;&lt;foreign-keys&gt;&lt;key app="EN" db-id="ffw5fsvd2za5rdetrvzvsp2qv2zvf0epdwta" timestamp="1537916587"&gt;235&lt;/key&gt;&lt;/foreign-keys&gt;&lt;ref-type name="Journal Article"&gt;17&lt;/ref-type&gt;&lt;contributors&gt;&lt;authors&gt;&lt;author&gt;Bottrell, D.&lt;/author&gt;&lt;/authors&gt;&lt;/contributors&gt;&lt;titles&gt;&lt;title&gt;Dealing with disadvantage: Resilience and the social capital of young people’s networks&lt;/title&gt;&lt;secondary-title&gt;Youth &amp;amp; Society&lt;/secondary-title&gt;&lt;/titles&gt;&lt;periodical&gt;&lt;full-title&gt;Youth &amp;amp; Society&lt;/full-title&gt;&lt;/periodical&gt;&lt;pages&gt;476-501&lt;/pages&gt;&lt;volume&gt;40&lt;/volume&gt;&lt;number&gt;4&lt;/number&gt;&lt;dates&gt;&lt;year&gt;2009&lt;/year&gt;&lt;/dates&gt;&lt;urls&gt;&lt;/urls&gt;&lt;electronic-resource-num&gt;10.1177/0044118X08327518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ottrell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65F11A3F" w14:textId="1F7FB144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305" w:type="dxa"/>
            <w:shd w:val="clear" w:color="auto" w:fill="auto"/>
          </w:tcPr>
          <w:p w14:paraId="6D88E077" w14:textId="79877633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2</w:t>
            </w:r>
          </w:p>
        </w:tc>
        <w:tc>
          <w:tcPr>
            <w:tcW w:w="1247" w:type="dxa"/>
            <w:shd w:val="clear" w:color="auto" w:fill="auto"/>
          </w:tcPr>
          <w:p w14:paraId="37181F8E" w14:textId="6BCBF99C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3-24</w:t>
            </w:r>
          </w:p>
        </w:tc>
        <w:tc>
          <w:tcPr>
            <w:tcW w:w="2551" w:type="dxa"/>
            <w:shd w:val="clear" w:color="auto" w:fill="auto"/>
          </w:tcPr>
          <w:p w14:paraId="0B33BAAE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 = 12)</w:t>
            </w:r>
          </w:p>
          <w:p w14:paraId="337F5AD6" w14:textId="1FF9173D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ainly </w:t>
            </w:r>
            <w:r w:rsidR="006A36E6" w:rsidRPr="00A441E7">
              <w:rPr>
                <w:rFonts w:ascii="Times New Roman" w:hAnsi="Times New Roman" w:cs="Times New Roman"/>
              </w:rPr>
              <w:t>Indigenous</w:t>
            </w:r>
            <w:r w:rsidRPr="00A441E7">
              <w:rPr>
                <w:rFonts w:ascii="Times New Roman" w:hAnsi="Times New Roman" w:cs="Times New Roman"/>
              </w:rPr>
              <w:t xml:space="preserve"> and Anglo-Australian</w:t>
            </w:r>
          </w:p>
        </w:tc>
        <w:tc>
          <w:tcPr>
            <w:tcW w:w="2410" w:type="dxa"/>
            <w:shd w:val="clear" w:color="auto" w:fill="auto"/>
          </w:tcPr>
          <w:p w14:paraId="37CC8BD3" w14:textId="7C705F85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C34E1" w:rsidRPr="00A441E7" w14:paraId="67A9A27A" w14:textId="77777777" w:rsidTr="006F4E01">
        <w:tc>
          <w:tcPr>
            <w:tcW w:w="2660" w:type="dxa"/>
            <w:shd w:val="clear" w:color="auto" w:fill="auto"/>
          </w:tcPr>
          <w:p w14:paraId="51B361D3" w14:textId="06F0E1DE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Young children’s views on national identity</w:t>
            </w:r>
          </w:p>
        </w:tc>
        <w:tc>
          <w:tcPr>
            <w:tcW w:w="2126" w:type="dxa"/>
            <w:gridSpan w:val="2"/>
            <w:shd w:val="clear" w:color="auto" w:fill="auto"/>
          </w:tcPr>
          <w:p w14:paraId="69BCB5F0" w14:textId="20078FAF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ockett S&lt;/Author&gt;&lt;Year&gt;2003&lt;/Year&gt;&lt;RecNum&gt;211&lt;/RecNum&gt;&lt;DisplayText&gt;Dockett S and Cusack M (2003)&lt;/DisplayText&gt;&lt;record&gt;&lt;rec-number&gt;211&lt;/rec-number&gt;&lt;foreign-keys&gt;&lt;key app="EN" db-id="ffw5fsvd2za5rdetrvzvsp2qv2zvf0epdwta" timestamp="1533184738"&gt;211&lt;/key&gt;&lt;/foreign-keys&gt;&lt;ref-type name="Journal Article"&gt;17&lt;/ref-type&gt;&lt;contributors&gt;&lt;authors&gt;&lt;author&gt;Dockett S,&lt;/author&gt;&lt;author&gt;Cusack M,&lt;/author&gt;&lt;/authors&gt;&lt;/contributors&gt;&lt;titles&gt;&lt;title&gt;Young children&amp;apos;s views of Australia and Australians&lt;/title&gt;&lt;secondary-title&gt;Childhood Education&lt;/secondary-title&gt;&lt;/titles&gt;&lt;periodical&gt;&lt;full-title&gt;Childhood Education&lt;/full-title&gt;&lt;/periodical&gt;&lt;pages&gt;364-368&lt;/pages&gt;&lt;volume&gt;79&lt;/volume&gt;&lt;number&gt;6&lt;/number&gt;&lt;dates&gt;&lt;year&gt;2003&lt;/year&gt;&lt;/dates&gt;&lt;urls&gt;&lt;related-urls&gt;&lt;url&gt;https://search.proquest.com/socialsciencepremium/docview/210386166/fulltextPDF/9E6D711A571745FCPQ/27?accountid=36155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ockett S and Cusack M (2003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079CB3AC" w14:textId="7314FDD9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</w:tc>
        <w:tc>
          <w:tcPr>
            <w:tcW w:w="1305" w:type="dxa"/>
            <w:shd w:val="clear" w:color="auto" w:fill="auto"/>
          </w:tcPr>
          <w:p w14:paraId="21A58E26" w14:textId="3D5B786B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2</w:t>
            </w:r>
          </w:p>
        </w:tc>
        <w:tc>
          <w:tcPr>
            <w:tcW w:w="1247" w:type="dxa"/>
            <w:shd w:val="clear" w:color="auto" w:fill="auto"/>
          </w:tcPr>
          <w:p w14:paraId="674B1847" w14:textId="5ABE53D3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5-8</w:t>
            </w:r>
          </w:p>
        </w:tc>
        <w:tc>
          <w:tcPr>
            <w:tcW w:w="2551" w:type="dxa"/>
            <w:shd w:val="clear" w:color="auto" w:fill="auto"/>
          </w:tcPr>
          <w:p w14:paraId="52A2A7A8" w14:textId="67F912F2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Kindergarten (</w:t>
            </w:r>
            <w:r w:rsidR="002B3B66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23)</w:t>
            </w:r>
          </w:p>
          <w:p w14:paraId="4506C859" w14:textId="406747D5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Year 1 (</w:t>
            </w:r>
            <w:r w:rsidR="002B3B66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5)</w:t>
            </w:r>
          </w:p>
          <w:p w14:paraId="3040E2E3" w14:textId="50F99E34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Year 2 (</w:t>
            </w:r>
            <w:r w:rsidR="002B3B66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14)</w:t>
            </w:r>
          </w:p>
          <w:p w14:paraId="46EF38C7" w14:textId="38867E7D" w:rsidR="004C34E1" w:rsidRPr="00A441E7" w:rsidRDefault="002B3B66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 number from n</w:t>
            </w:r>
            <w:r w:rsidR="004C34E1" w:rsidRPr="00A441E7">
              <w:rPr>
                <w:rFonts w:ascii="Times New Roman" w:hAnsi="Times New Roman" w:cs="Times New Roman"/>
              </w:rPr>
              <w:t xml:space="preserve">on-English speaking backgrounds </w:t>
            </w:r>
          </w:p>
        </w:tc>
        <w:tc>
          <w:tcPr>
            <w:tcW w:w="2410" w:type="dxa"/>
            <w:shd w:val="clear" w:color="auto" w:fill="auto"/>
          </w:tcPr>
          <w:p w14:paraId="62621417" w14:textId="567FE9C9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C34E1" w:rsidRPr="00A441E7" w14:paraId="209B2255" w14:textId="77777777" w:rsidTr="00852212">
        <w:tc>
          <w:tcPr>
            <w:tcW w:w="14567" w:type="dxa"/>
            <w:gridSpan w:val="8"/>
            <w:shd w:val="clear" w:color="auto" w:fill="auto"/>
          </w:tcPr>
          <w:p w14:paraId="0B323801" w14:textId="77777777" w:rsidR="004C34E1" w:rsidRPr="00A441E7" w:rsidRDefault="004C34E1" w:rsidP="004C34E1">
            <w:pPr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EXPERIENCES OF PARTICIPATION IN COMMUNITY-BASED PROGRAMS</w:t>
            </w:r>
          </w:p>
        </w:tc>
      </w:tr>
      <w:tr w:rsidR="004C34E1" w:rsidRPr="00A441E7" w14:paraId="1BFEC97D" w14:textId="77777777" w:rsidTr="006F4E01">
        <w:tc>
          <w:tcPr>
            <w:tcW w:w="2660" w:type="dxa"/>
            <w:shd w:val="clear" w:color="auto" w:fill="auto"/>
          </w:tcPr>
          <w:p w14:paraId="4F674BB3" w14:textId="657D7DA2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valuation of a sports-based mentoring program</w:t>
            </w:r>
          </w:p>
        </w:tc>
        <w:tc>
          <w:tcPr>
            <w:tcW w:w="2126" w:type="dxa"/>
            <w:gridSpan w:val="2"/>
            <w:shd w:val="clear" w:color="auto" w:fill="auto"/>
          </w:tcPr>
          <w:p w14:paraId="48CFF7C8" w14:textId="2F2C1F19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Peralta L&lt;/Author&gt;&lt;Year&gt;2016&lt;/Year&gt;&lt;RecNum&gt;179&lt;/RecNum&gt;&lt;DisplayText&gt;Peralta L and Cinelli R (2016)&lt;/DisplayText&gt;&lt;record&gt;&lt;rec-number&gt;179&lt;/rec-number&gt;&lt;foreign-keys&gt;&lt;key app="EN" db-id="ffw5fsvd2za5rdetrvzvsp2qv2zvf0epdwta" timestamp="1530770416"&gt;179&lt;/key&gt;&lt;/foreign-keys&gt;&lt;ref-type name="Journal Article"&gt;17&lt;/ref-type&gt;&lt;contributors&gt;&lt;authors&gt;&lt;author&gt;Peralta L,&lt;/author&gt;&lt;author&gt;Cinelli R,&lt;/author&gt;&lt;/authors&gt;&lt;/contributors&gt;&lt;titles&gt;&lt;title&gt;An evaluation of an Australian Aboriginal controlled-community organization&amp;apos;s remote sports-based programme: A qualitative investigation&lt;/title&gt;&lt;secondary-title&gt;Sport in Society&lt;/secondary-title&gt;&lt;/titles&gt;&lt;periodical&gt;&lt;full-title&gt;Sport in Society&lt;/full-title&gt;&lt;/periodical&gt;&lt;pages&gt;973-989&lt;/pages&gt;&lt;volume&gt;19&lt;/volume&gt;&lt;number&gt;7&lt;/number&gt;&lt;dates&gt;&lt;year&gt;2016&lt;/year&gt;&lt;/dates&gt;&lt;urls&gt;&lt;/urls&gt;&lt;electronic-resource-num&gt;10.1080/17430437.2015.1096247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Peralta L and Cinelli R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6D6180C1" w14:textId="1B3176E1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</w:t>
            </w:r>
          </w:p>
        </w:tc>
        <w:tc>
          <w:tcPr>
            <w:tcW w:w="1305" w:type="dxa"/>
            <w:shd w:val="clear" w:color="auto" w:fill="auto"/>
          </w:tcPr>
          <w:p w14:paraId="509568CB" w14:textId="4EE716A1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1</w:t>
            </w:r>
          </w:p>
        </w:tc>
        <w:tc>
          <w:tcPr>
            <w:tcW w:w="1247" w:type="dxa"/>
            <w:shd w:val="clear" w:color="auto" w:fill="auto"/>
          </w:tcPr>
          <w:p w14:paraId="0EE2172E" w14:textId="481505A6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8-18 </w:t>
            </w:r>
          </w:p>
        </w:tc>
        <w:tc>
          <w:tcPr>
            <w:tcW w:w="2551" w:type="dxa"/>
            <w:shd w:val="clear" w:color="auto" w:fill="auto"/>
          </w:tcPr>
          <w:p w14:paraId="129FF49D" w14:textId="79027ECA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ll identified as </w:t>
            </w:r>
            <w:r w:rsidR="004D340A" w:rsidRPr="00A441E7">
              <w:rPr>
                <w:rFonts w:ascii="Times New Roman" w:hAnsi="Times New Roman" w:cs="Times New Roman"/>
              </w:rPr>
              <w:t>Indigenous</w:t>
            </w:r>
          </w:p>
        </w:tc>
        <w:tc>
          <w:tcPr>
            <w:tcW w:w="2410" w:type="dxa"/>
            <w:shd w:val="clear" w:color="auto" w:fill="auto"/>
          </w:tcPr>
          <w:p w14:paraId="1D77E7A8" w14:textId="6C9CF931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C34E1" w:rsidRPr="00A441E7" w14:paraId="665FE4DE" w14:textId="77777777" w:rsidTr="006F4E01">
        <w:tc>
          <w:tcPr>
            <w:tcW w:w="2660" w:type="dxa"/>
            <w:vMerge w:val="restart"/>
            <w:shd w:val="clear" w:color="auto" w:fill="auto"/>
          </w:tcPr>
          <w:p w14:paraId="0B96CC64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xperiences/</w:t>
            </w:r>
          </w:p>
          <w:p w14:paraId="7A80D18B" w14:textId="0438A176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erspectives of participation in community-based programs</w:t>
            </w:r>
          </w:p>
        </w:tc>
        <w:tc>
          <w:tcPr>
            <w:tcW w:w="2126" w:type="dxa"/>
            <w:gridSpan w:val="2"/>
            <w:shd w:val="clear" w:color="auto" w:fill="auto"/>
          </w:tcPr>
          <w:p w14:paraId="3AF3CA51" w14:textId="72EDD5A0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ernandez Y&lt;/Author&gt;&lt;Year&gt;2018&lt;/Year&gt;&lt;RecNum&gt;177&lt;/RecNum&gt;&lt;DisplayText&gt;Fernandez Y, Ziviani J et al. (2018)&lt;/DisplayText&gt;&lt;record&gt;&lt;rec-number&gt;177&lt;/rec-number&gt;&lt;foreign-keys&gt;&lt;key app="EN" db-id="ffw5fsvd2za5rdetrvzvsp2qv2zvf0epdwta" timestamp="1530767877"&gt;177&lt;/key&gt;&lt;/foreign-keys&gt;&lt;ref-type name="Journal Article"&gt;17&lt;/ref-type&gt;&lt;contributors&gt;&lt;authors&gt;&lt;author&gt;Fernandez Y,&lt;/author&gt;&lt;author&gt;Ziviani J,&lt;/author&gt;&lt;author&gt;Cuskelly M,&lt;/author&gt;&lt;author&gt;Colquhoun R,&lt;/author&gt;&lt;author&gt;Jones F,&lt;/author&gt;&lt;/authors&gt;&lt;/contributors&gt;&lt;titles&gt;&lt;title&gt;Participation in community leisure programs: Experiences and perspectives of children with developmental difficulties and their parents&lt;/title&gt;&lt;secondary-title&gt;Leisure Sciences&lt;/secondary-title&gt;&lt;/titles&gt;&lt;periodical&gt;&lt;full-title&gt;Leisure Sciences&lt;/full-title&gt;&lt;/periodical&gt;&lt;pages&gt;110-130&lt;/pages&gt;&lt;volume&gt;40&lt;/volume&gt;&lt;number&gt;3&lt;/number&gt;&lt;dates&gt;&lt;year&gt;2018&lt;/year&gt;&lt;/dates&gt;&lt;urls&gt;&lt;/urls&gt;&lt;electronic-resource-num&gt;10.1080/01490400.2017.1408509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Fernandez Y, Ziviani J et al. (2018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35A552FA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305" w:type="dxa"/>
            <w:shd w:val="clear" w:color="auto" w:fill="auto"/>
          </w:tcPr>
          <w:p w14:paraId="226D1A96" w14:textId="5FA17829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</w:t>
            </w:r>
          </w:p>
        </w:tc>
        <w:tc>
          <w:tcPr>
            <w:tcW w:w="1247" w:type="dxa"/>
            <w:shd w:val="clear" w:color="auto" w:fill="auto"/>
          </w:tcPr>
          <w:p w14:paraId="4EA1B732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5-10</w:t>
            </w:r>
          </w:p>
        </w:tc>
        <w:tc>
          <w:tcPr>
            <w:tcW w:w="2551" w:type="dxa"/>
            <w:shd w:val="clear" w:color="auto" w:fill="auto"/>
          </w:tcPr>
          <w:p w14:paraId="2CFDD6AD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7)</w:t>
            </w:r>
          </w:p>
          <w:p w14:paraId="212178B3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3)</w:t>
            </w:r>
          </w:p>
          <w:p w14:paraId="1C203A4E" w14:textId="57DA18B5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omplex </w:t>
            </w:r>
            <w:r w:rsidR="002B3B66" w:rsidRPr="00A441E7">
              <w:rPr>
                <w:rFonts w:ascii="Times New Roman" w:hAnsi="Times New Roman" w:cs="Times New Roman"/>
              </w:rPr>
              <w:t>disabilities</w:t>
            </w:r>
            <w:r w:rsidRPr="00A441E7">
              <w:rPr>
                <w:rFonts w:ascii="Times New Roman" w:hAnsi="Times New Roman" w:cs="Times New Roman"/>
              </w:rPr>
              <w:t xml:space="preserve"> (N=14)</w:t>
            </w:r>
          </w:p>
          <w:p w14:paraId="1B697C8F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redominately motor (N=6)</w:t>
            </w:r>
          </w:p>
          <w:p w14:paraId="38DC3299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SD (N=1)</w:t>
            </w:r>
          </w:p>
          <w:p w14:paraId="728DD758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Genetic disorder (N=1)</w:t>
            </w:r>
          </w:p>
        </w:tc>
        <w:tc>
          <w:tcPr>
            <w:tcW w:w="2410" w:type="dxa"/>
            <w:shd w:val="clear" w:color="auto" w:fill="auto"/>
          </w:tcPr>
          <w:p w14:paraId="468B3AE9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C34E1" w:rsidRPr="00A441E7" w14:paraId="537B3191" w14:textId="77777777" w:rsidTr="006F4E01">
        <w:tc>
          <w:tcPr>
            <w:tcW w:w="2660" w:type="dxa"/>
            <w:vMerge/>
            <w:shd w:val="clear" w:color="auto" w:fill="auto"/>
          </w:tcPr>
          <w:p w14:paraId="380071EB" w14:textId="24F4F6BE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gridSpan w:val="2"/>
            <w:shd w:val="clear" w:color="auto" w:fill="auto"/>
          </w:tcPr>
          <w:p w14:paraId="041F1D64" w14:textId="671FC38E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Green R&lt;/Author&gt;&lt;Year&gt;2013&lt;/Year&gt;&lt;RecNum&gt;204&lt;/RecNum&gt;&lt;DisplayText&gt;Green R, Mitchell P et al. (2013)&lt;/DisplayText&gt;&lt;record&gt;&lt;rec-number&gt;204&lt;/rec-number&gt;&lt;foreign-keys&gt;&lt;key app="EN" db-id="ffw5fsvd2za5rdetrvzvsp2qv2zvf0epdwta" timestamp="1533175605"&gt;204&lt;/key&gt;&lt;/foreign-keys&gt;&lt;ref-type name="Journal Article"&gt;17&lt;/ref-type&gt;&lt;contributors&gt;&lt;authors&gt;&lt;author&gt;Green R,&lt;/author&gt;&lt;author&gt;Mitchell P,&lt;/author&gt;&lt;author&gt;Bruun A,&lt;/author&gt;&lt;/authors&gt;&lt;/contributors&gt;&lt;titles&gt;&lt;title&gt;Bonds and bridges: Perspectives of service-engaged young people on the value of relationships in addressing alcohol and other drug isses&lt;/title&gt;&lt;secondary-title&gt;Journal of Youth Studies&lt;/secondary-title&gt;&lt;/titles&gt;&lt;periodical&gt;&lt;full-title&gt;Journal of Youth Studies&lt;/full-title&gt;&lt;/periodical&gt;&lt;pages&gt;421-440&lt;/pages&gt;&lt;volume&gt;16&lt;/volume&gt;&lt;number&gt;4&lt;/number&gt;&lt;dates&gt;&lt;year&gt;2013&lt;/year&gt;&lt;/dates&gt;&lt;urls&gt;&lt;/urls&gt;&lt;electronic-resource-num&gt;10.1080/13676261.2012.718433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Green R, Mitchell P et al. (2013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15CC4FEA" w14:textId="1FF712E4" w:rsidR="002B3B66" w:rsidRPr="00A441E7" w:rsidRDefault="002B3B66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</w:t>
            </w:r>
            <w:r w:rsidR="004C34E1" w:rsidRPr="00A441E7">
              <w:rPr>
                <w:rFonts w:ascii="Times New Roman" w:hAnsi="Times New Roman" w:cs="Times New Roman"/>
              </w:rPr>
              <w:t>nterviews</w:t>
            </w:r>
          </w:p>
          <w:p w14:paraId="38B730B6" w14:textId="649C8800" w:rsidR="004C34E1" w:rsidRPr="00A441E7" w:rsidRDefault="002B3B66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</w:t>
            </w:r>
            <w:r w:rsidR="004C34E1" w:rsidRPr="00A441E7">
              <w:rPr>
                <w:rFonts w:ascii="Times New Roman" w:hAnsi="Times New Roman" w:cs="Times New Roman"/>
              </w:rPr>
              <w:t xml:space="preserve">apping tool </w:t>
            </w:r>
          </w:p>
        </w:tc>
        <w:tc>
          <w:tcPr>
            <w:tcW w:w="1305" w:type="dxa"/>
            <w:shd w:val="clear" w:color="auto" w:fill="auto"/>
          </w:tcPr>
          <w:p w14:paraId="66D49679" w14:textId="0C5EE3CE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2</w:t>
            </w:r>
          </w:p>
        </w:tc>
        <w:tc>
          <w:tcPr>
            <w:tcW w:w="1247" w:type="dxa"/>
            <w:shd w:val="clear" w:color="auto" w:fill="auto"/>
          </w:tcPr>
          <w:p w14:paraId="049D906E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5-22</w:t>
            </w:r>
          </w:p>
        </w:tc>
        <w:tc>
          <w:tcPr>
            <w:tcW w:w="2551" w:type="dxa"/>
            <w:shd w:val="clear" w:color="auto" w:fill="auto"/>
          </w:tcPr>
          <w:p w14:paraId="2BBA71BA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0)</w:t>
            </w:r>
          </w:p>
          <w:p w14:paraId="4B9299D2" w14:textId="0696498C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22)</w:t>
            </w:r>
          </w:p>
          <w:p w14:paraId="5223E3AE" w14:textId="569E0760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ustralian (</w:t>
            </w:r>
            <w:r w:rsidR="002B3B66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28)</w:t>
            </w:r>
          </w:p>
          <w:p w14:paraId="45E2749C" w14:textId="67A8563C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ew Zealand (</w:t>
            </w:r>
            <w:r w:rsidR="002B3B66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5)</w:t>
            </w:r>
          </w:p>
          <w:p w14:paraId="1BA05BD1" w14:textId="43D8DC9E" w:rsidR="004C34E1" w:rsidRPr="00A441E7" w:rsidRDefault="002B3B66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Indigenous</w:t>
            </w:r>
            <w:r w:rsidR="004C34E1" w:rsidRPr="00A441E7">
              <w:rPr>
                <w:rFonts w:ascii="Times New Roman" w:hAnsi="Times New Roman" w:cs="Times New Roman"/>
              </w:rPr>
              <w:t xml:space="preserve"> (</w:t>
            </w:r>
            <w:r w:rsidRPr="00A441E7">
              <w:rPr>
                <w:rFonts w:ascii="Times New Roman" w:hAnsi="Times New Roman" w:cs="Times New Roman"/>
              </w:rPr>
              <w:t>N</w:t>
            </w:r>
            <w:r w:rsidR="004C34E1" w:rsidRPr="00A441E7">
              <w:rPr>
                <w:rFonts w:ascii="Times New Roman" w:hAnsi="Times New Roman" w:cs="Times New Roman"/>
              </w:rPr>
              <w:t>=4)</w:t>
            </w:r>
          </w:p>
          <w:p w14:paraId="71EF1DEA" w14:textId="4EFA4860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frican (</w:t>
            </w:r>
            <w:r w:rsidR="002B3B66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2)</w:t>
            </w:r>
          </w:p>
          <w:p w14:paraId="7D5B94A9" w14:textId="0C1A0E62" w:rsidR="004C34E1" w:rsidRPr="00A441E7" w:rsidRDefault="002B3B66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Other </w:t>
            </w:r>
            <w:r w:rsidR="004C34E1" w:rsidRPr="00A441E7">
              <w:rPr>
                <w:rFonts w:ascii="Times New Roman" w:hAnsi="Times New Roman" w:cs="Times New Roman"/>
              </w:rPr>
              <w:t>(</w:t>
            </w:r>
            <w:r w:rsidR="00152FA1" w:rsidRPr="00A441E7">
              <w:rPr>
                <w:rFonts w:ascii="Times New Roman" w:hAnsi="Times New Roman" w:cs="Times New Roman"/>
              </w:rPr>
              <w:t>N</w:t>
            </w:r>
            <w:r w:rsidR="004C34E1" w:rsidRPr="00A441E7">
              <w:rPr>
                <w:rFonts w:ascii="Times New Roman" w:hAnsi="Times New Roman" w:cs="Times New Roman"/>
              </w:rPr>
              <w:t>=3)</w:t>
            </w:r>
          </w:p>
          <w:p w14:paraId="762D8969" w14:textId="45CCD9AB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Mix of inner city, greater metropolitan and rural areas </w:t>
            </w:r>
          </w:p>
        </w:tc>
        <w:tc>
          <w:tcPr>
            <w:tcW w:w="2410" w:type="dxa"/>
            <w:shd w:val="clear" w:color="auto" w:fill="auto"/>
          </w:tcPr>
          <w:p w14:paraId="4BFD6792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Collecting data: children are consulted</w:t>
            </w:r>
          </w:p>
        </w:tc>
      </w:tr>
      <w:tr w:rsidR="004C34E1" w:rsidRPr="00A441E7" w14:paraId="7BD2AE03" w14:textId="77777777" w:rsidTr="006F4E01">
        <w:tc>
          <w:tcPr>
            <w:tcW w:w="2660" w:type="dxa"/>
            <w:vMerge/>
            <w:shd w:val="clear" w:color="auto" w:fill="auto"/>
          </w:tcPr>
          <w:p w14:paraId="3829663C" w14:textId="64AA8A59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gridSpan w:val="2"/>
            <w:shd w:val="clear" w:color="auto" w:fill="auto"/>
          </w:tcPr>
          <w:p w14:paraId="5C2D832F" w14:textId="6C94D4F5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A441E7">
              <w:rPr>
                <w:rFonts w:ascii="Times New Roman" w:hAnsi="Times New Roman" w:cs="Times New Roman"/>
                <w:lang w:val="en-US"/>
              </w:rPr>
              <w:instrText xml:space="preserve"> ADDIN EN.CITE &lt;EndNote&gt;&lt;Cite AuthorYear="1"&gt;&lt;Author&gt;Nathan S&lt;/Author&gt;&lt;Year&gt;2013 &lt;/Year&gt;&lt;RecNum&gt;190&lt;/RecNum&gt;&lt;DisplayText&gt;Nathan S, Kemp L et al. (2013 )&lt;/DisplayText&gt;&lt;record&gt;&lt;rec-number&gt;190&lt;/rec-number&gt;&lt;foreign-keys&gt;&lt;key app="EN" db-id="ffw5fsvd2za5rdetrvzvsp2qv2zvf0epdwta" timestamp="1534726464"&gt;190&lt;/key&gt;&lt;/foreign-keys&gt;&lt;ref-type name="Journal Article"&gt;17&lt;/ref-type&gt;&lt;contributors&gt;&lt;authors&gt;&lt;author&gt;Nathan S, &lt;/author&gt;&lt;author&gt;Kemp L,&lt;/author&gt;&lt;author&gt;Bunde-Birouste A,&lt;/author&gt;&lt;author&gt;MacKenzie J,&lt;/author&gt;&lt;author&gt;Evers C,&lt;/author&gt;&lt;author&gt;Shwe T,&lt;/author&gt;&lt;/authors&gt;&lt;/contributors&gt;&lt;titles&gt;&lt;title&gt;“We wouldn’t of made friends if we didn’t come to Football United”: The impacts of a football program on young people’s peer, prosocial and cross-cultural relationships.&lt;/title&gt;&lt;secondary-title&gt;BMC Public Health&lt;/secondary-title&gt;&lt;/titles&gt;&lt;periodical&gt;&lt;full-title&gt;BMC Public Health&lt;/full-title&gt;&lt;/periodical&gt;&lt;pages&gt;399-415&lt;/pages&gt;&lt;volume&gt;13&lt;/volume&gt;&lt;dates&gt;&lt;year&gt;2013 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  <w:lang w:val="en-US"/>
              </w:rPr>
              <w:t>Nathan S, Kemp L et al. (2013 )</w:t>
            </w:r>
            <w:r w:rsidRPr="00A441E7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590E81C2" w14:textId="4BB23EA1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</w:t>
            </w:r>
          </w:p>
        </w:tc>
        <w:tc>
          <w:tcPr>
            <w:tcW w:w="1305" w:type="dxa"/>
            <w:shd w:val="clear" w:color="auto" w:fill="auto"/>
          </w:tcPr>
          <w:p w14:paraId="1C94C798" w14:textId="429FD404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79</w:t>
            </w:r>
          </w:p>
        </w:tc>
        <w:tc>
          <w:tcPr>
            <w:tcW w:w="1247" w:type="dxa"/>
            <w:shd w:val="clear" w:color="auto" w:fill="auto"/>
          </w:tcPr>
          <w:p w14:paraId="12B9DD13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1-18</w:t>
            </w:r>
          </w:p>
        </w:tc>
        <w:tc>
          <w:tcPr>
            <w:tcW w:w="2551" w:type="dxa"/>
            <w:shd w:val="clear" w:color="auto" w:fill="auto"/>
          </w:tcPr>
          <w:p w14:paraId="10443D86" w14:textId="5EC742E5" w:rsidR="004C34E1" w:rsidRPr="00A441E7" w:rsidRDefault="004C34E1" w:rsidP="004C34E1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 cross-section of age, gender and cultural background</w:t>
            </w:r>
          </w:p>
        </w:tc>
        <w:tc>
          <w:tcPr>
            <w:tcW w:w="2410" w:type="dxa"/>
            <w:shd w:val="clear" w:color="auto" w:fill="auto"/>
          </w:tcPr>
          <w:p w14:paraId="24F8E76B" w14:textId="7777777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C34E1" w:rsidRPr="00A441E7" w14:paraId="1BC187BA" w14:textId="77777777" w:rsidTr="006F4E01">
        <w:tc>
          <w:tcPr>
            <w:tcW w:w="2660" w:type="dxa"/>
            <w:vMerge w:val="restart"/>
            <w:shd w:val="clear" w:color="auto" w:fill="auto"/>
          </w:tcPr>
          <w:p w14:paraId="6B4250B9" w14:textId="071E31A0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Perceptions on youth programs in remote Indigenous communities </w:t>
            </w:r>
          </w:p>
        </w:tc>
        <w:tc>
          <w:tcPr>
            <w:tcW w:w="2126" w:type="dxa"/>
            <w:gridSpan w:val="2"/>
            <w:shd w:val="clear" w:color="auto" w:fill="auto"/>
          </w:tcPr>
          <w:p w14:paraId="6A1FAC69" w14:textId="54FC4177" w:rsidR="004C34E1" w:rsidRPr="00A441E7" w:rsidRDefault="004C34E1" w:rsidP="004C34E1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A441E7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A441E7">
              <w:rPr>
                <w:rFonts w:ascii="Times New Roman" w:hAnsi="Times New Roman" w:cs="Times New Roman"/>
                <w:lang w:val="en-US"/>
              </w:rPr>
              <w:instrText xml:space="preserve"> ADDIN EN.CITE &lt;EndNote&gt;&lt;Cite AuthorYear="1"&gt;&lt;Author&gt;Flouris&lt;/Author&gt;&lt;Year&gt;2016&lt;/Year&gt;&lt;RecNum&gt;236&lt;/RecNum&gt;&lt;DisplayText&gt;Flouris, Crane et al. (2016)&lt;/DisplayText&gt;&lt;record&gt;&lt;rec-number&gt;236&lt;/rec-number&gt;&lt;foreign-keys&gt;&lt;key app="EN" db-id="ffw5fsvd2za5rdetrvzvsp2qv2zvf0epdwta" timestamp="1537917289"&gt;236&lt;/key&gt;&lt;/foreign-keys&gt;&lt;ref-type name="Journal Article"&gt;17&lt;/ref-type&gt;&lt;contributors&gt;&lt;authors&gt;&lt;author&gt;Flouris, A.&lt;/author&gt;&lt;author&gt;Crane, P.&lt;/author&gt;&lt;author&gt;Lindeman, M.A.&lt;/author&gt;&lt;/authors&gt;&lt;/contributors&gt;&lt;titles&gt;&lt;title&gt;Youth programmes in remote Indigenous communities: Context matters&lt;/title&gt;&lt;secondary-title&gt;Rural Society&lt;/secondary-title&gt;&lt;/titles&gt;&lt;periodical&gt;&lt;full-title&gt;Rural Society&lt;/full-title&gt;&lt;/periodical&gt;&lt;pages&gt;37-54&lt;/pages&gt;&lt;volume&gt;25&lt;/volume&gt;&lt;number&gt;1&lt;/number&gt;&lt;dates&gt;&lt;year&gt;2016&lt;/year&gt;&lt;/dates&gt;&lt;urls&gt;&lt;/urls&gt;&lt;electronic-resource-num&gt;10.1080/10371656.2016.1150197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  <w:lang w:val="en-US"/>
              </w:rPr>
              <w:t>Flouris, Crane et al. (2016)</w:t>
            </w:r>
            <w:r w:rsidRPr="00A441E7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5C2624DD" w14:textId="6C684912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-depth, semi-structured interviews</w:t>
            </w:r>
          </w:p>
        </w:tc>
        <w:tc>
          <w:tcPr>
            <w:tcW w:w="1305" w:type="dxa"/>
            <w:shd w:val="clear" w:color="auto" w:fill="auto"/>
          </w:tcPr>
          <w:p w14:paraId="3E6121A1" w14:textId="757A2AE6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32 </w:t>
            </w:r>
          </w:p>
        </w:tc>
        <w:tc>
          <w:tcPr>
            <w:tcW w:w="1247" w:type="dxa"/>
            <w:shd w:val="clear" w:color="auto" w:fill="auto"/>
          </w:tcPr>
          <w:p w14:paraId="2F53F42F" w14:textId="544F0587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&gt;16 - &gt;35</w:t>
            </w:r>
          </w:p>
        </w:tc>
        <w:tc>
          <w:tcPr>
            <w:tcW w:w="2551" w:type="dxa"/>
            <w:shd w:val="clear" w:color="auto" w:fill="auto"/>
          </w:tcPr>
          <w:p w14:paraId="42CB689F" w14:textId="7693FFA8" w:rsidR="004C34E1" w:rsidRPr="00A441E7" w:rsidRDefault="004C34E1" w:rsidP="004C34E1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ll Indigenous living in remote Central Australian communities </w:t>
            </w:r>
          </w:p>
        </w:tc>
        <w:tc>
          <w:tcPr>
            <w:tcW w:w="2410" w:type="dxa"/>
            <w:shd w:val="clear" w:color="auto" w:fill="auto"/>
          </w:tcPr>
          <w:p w14:paraId="1079626C" w14:textId="26C3B44A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4C34E1" w:rsidRPr="00A441E7" w14:paraId="04807227" w14:textId="77777777" w:rsidTr="006F4E01">
        <w:tc>
          <w:tcPr>
            <w:tcW w:w="2660" w:type="dxa"/>
            <w:vMerge/>
            <w:shd w:val="clear" w:color="auto" w:fill="auto"/>
          </w:tcPr>
          <w:p w14:paraId="74D8210E" w14:textId="35DE9351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gridSpan w:val="2"/>
            <w:shd w:val="clear" w:color="auto" w:fill="auto"/>
          </w:tcPr>
          <w:p w14:paraId="227903B5" w14:textId="3055BDA2" w:rsidR="004C34E1" w:rsidRPr="00A441E7" w:rsidRDefault="004C34E1" w:rsidP="004C34E1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Peralta L&lt;/Author&gt;&lt;Year&gt;2018&lt;/Year&gt;&lt;RecNum&gt;178&lt;/RecNum&gt;&lt;DisplayText&gt;Peralta L, Cinelli R et al. (2018)&lt;/DisplayText&gt;&lt;record&gt;&lt;rec-number&gt;178&lt;/rec-number&gt;&lt;foreign-keys&gt;&lt;key app="EN" db-id="ffw5fsvd2za5rdetrvzvsp2qv2zvf0epdwta" timestamp="1530770272"&gt;178&lt;/key&gt;&lt;/foreign-keys&gt;&lt;ref-type name="Journal Article"&gt;17&lt;/ref-type&gt;&lt;contributors&gt;&lt;authors&gt;&lt;author&gt;Peralta L,&lt;/author&gt;&lt;author&gt;Cinelli R,&lt;/author&gt;&lt;author&gt;Bennie A,&lt;/author&gt;&lt;/authors&gt;&lt;/contributors&gt;&lt;titles&gt;&lt;title&gt;Mentoring as a tool to engage Aboriginal youth in remote Australian communities: A qualitative investigation of community members, mentees, teachers, and mentors&amp;apos; perspectives&lt;/title&gt;&lt;secondary-title&gt;Mentoring &amp;amp; Tutoring: Partnership in Learning&lt;/secondary-title&gt;&lt;/titles&gt;&lt;periodical&gt;&lt;full-title&gt;Mentoring &amp;amp; Tutoring: Partnership in Learning&lt;/full-title&gt;&lt;/periodical&gt;&lt;pages&gt;30-49&lt;/pages&gt;&lt;volume&gt;26&lt;/volume&gt;&lt;number&gt;1&lt;/number&gt;&lt;dates&gt;&lt;year&gt;2018&lt;/year&gt;&lt;/dates&gt;&lt;urls&gt;&lt;/urls&gt;&lt;electronic-resource-num&gt;10.1080/13611267.2018.1445436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Peralta L, Cinelli R et al. (2018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268" w:type="dxa"/>
            <w:shd w:val="clear" w:color="auto" w:fill="auto"/>
          </w:tcPr>
          <w:p w14:paraId="6458C2CC" w14:textId="2F0A9B0D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</w:p>
          <w:p w14:paraId="179006B5" w14:textId="3C35E8DF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rtwork</w:t>
            </w:r>
          </w:p>
        </w:tc>
        <w:tc>
          <w:tcPr>
            <w:tcW w:w="1305" w:type="dxa"/>
            <w:shd w:val="clear" w:color="auto" w:fill="auto"/>
          </w:tcPr>
          <w:p w14:paraId="0B5DF9F7" w14:textId="7C97AAEB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5</w:t>
            </w:r>
          </w:p>
        </w:tc>
        <w:tc>
          <w:tcPr>
            <w:tcW w:w="1247" w:type="dxa"/>
            <w:shd w:val="clear" w:color="auto" w:fill="auto"/>
          </w:tcPr>
          <w:p w14:paraId="2F4B32A7" w14:textId="0E7B636D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551" w:type="dxa"/>
            <w:shd w:val="clear" w:color="auto" w:fill="auto"/>
          </w:tcPr>
          <w:p w14:paraId="72E2F3CD" w14:textId="6FE943E4" w:rsidR="004C34E1" w:rsidRPr="00A441E7" w:rsidRDefault="004C34E1" w:rsidP="004C34E1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ll identified as </w:t>
            </w:r>
            <w:r w:rsidR="004D340A" w:rsidRPr="00A441E7">
              <w:rPr>
                <w:rFonts w:ascii="Times New Roman" w:hAnsi="Times New Roman" w:cs="Times New Roman"/>
              </w:rPr>
              <w:t>Indigenous</w:t>
            </w:r>
          </w:p>
        </w:tc>
        <w:tc>
          <w:tcPr>
            <w:tcW w:w="2410" w:type="dxa"/>
            <w:shd w:val="clear" w:color="auto" w:fill="auto"/>
          </w:tcPr>
          <w:p w14:paraId="07AFF617" w14:textId="7A3A9E79" w:rsidR="004C34E1" w:rsidRPr="00A441E7" w:rsidRDefault="004C34E1" w:rsidP="004C34E1">
            <w:pPr>
              <w:contextualSpacing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</w:tbl>
    <w:p w14:paraId="7145ECA5" w14:textId="77777777" w:rsidR="008822B8" w:rsidRPr="00A441E7" w:rsidRDefault="008822B8" w:rsidP="008A3096">
      <w:pPr>
        <w:rPr>
          <w:rFonts w:ascii="Times New Roman" w:hAnsi="Times New Roman" w:cs="Times New Roman"/>
          <w:b/>
          <w:sz w:val="28"/>
          <w:szCs w:val="28"/>
        </w:rPr>
      </w:pPr>
    </w:p>
    <w:p w14:paraId="294704B8" w14:textId="77777777" w:rsidR="00306C25" w:rsidRPr="00A441E7" w:rsidRDefault="00306C25" w:rsidP="00306C25">
      <w:pPr>
        <w:rPr>
          <w:rFonts w:ascii="Times New Roman" w:hAnsi="Times New Roman" w:cs="Times New Roman"/>
          <w:b/>
          <w:sz w:val="28"/>
          <w:szCs w:val="28"/>
        </w:rPr>
      </w:pPr>
      <w:r w:rsidRPr="00A441E7">
        <w:rPr>
          <w:rFonts w:ascii="Times New Roman" w:hAnsi="Times New Roman" w:cs="Times New Roman"/>
          <w:b/>
          <w:caps/>
          <w:sz w:val="28"/>
          <w:szCs w:val="28"/>
        </w:rPr>
        <w:t>Disability</w:t>
      </w:r>
    </w:p>
    <w:tbl>
      <w:tblPr>
        <w:tblStyle w:val="TableGrid"/>
        <w:tblW w:w="14596" w:type="dxa"/>
        <w:tblLayout w:type="fixed"/>
        <w:tblLook w:val="04A0" w:firstRow="1" w:lastRow="0" w:firstColumn="1" w:lastColumn="0" w:noHBand="0" w:noVBand="1"/>
      </w:tblPr>
      <w:tblGrid>
        <w:gridCol w:w="2622"/>
        <w:gridCol w:w="2084"/>
        <w:gridCol w:w="2348"/>
        <w:gridCol w:w="1134"/>
        <w:gridCol w:w="1382"/>
        <w:gridCol w:w="2647"/>
        <w:gridCol w:w="2379"/>
      </w:tblGrid>
      <w:tr w:rsidR="00217D58" w:rsidRPr="00A441E7" w14:paraId="339DC10B" w14:textId="77777777" w:rsidTr="0010047C">
        <w:tc>
          <w:tcPr>
            <w:tcW w:w="262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248CC88F" w14:textId="56841CBC" w:rsidR="00217D58" w:rsidRPr="00A441E7" w:rsidRDefault="00217D58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Topic area</w:t>
            </w:r>
          </w:p>
        </w:tc>
        <w:tc>
          <w:tcPr>
            <w:tcW w:w="20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47F6D4E4" w14:textId="6A0C9CD7" w:rsidR="00217D58" w:rsidRPr="00A441E7" w:rsidRDefault="00217D58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Reference</w:t>
            </w:r>
          </w:p>
        </w:tc>
        <w:tc>
          <w:tcPr>
            <w:tcW w:w="234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6351F87B" w14:textId="28139A6F" w:rsidR="00217D58" w:rsidRPr="00A441E7" w:rsidRDefault="00217D58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Method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24CF41C1" w14:textId="27B227B0" w:rsidR="00217D58" w:rsidRPr="00A441E7" w:rsidRDefault="00217D58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138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5E3BA40C" w14:textId="77777777" w:rsidR="00217D58" w:rsidRPr="00A441E7" w:rsidRDefault="00217D58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Age range</w:t>
            </w:r>
          </w:p>
          <w:p w14:paraId="3E1A5325" w14:textId="5A048791" w:rsidR="004C34E1" w:rsidRPr="00A441E7" w:rsidRDefault="004C34E1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(years)</w:t>
            </w:r>
          </w:p>
        </w:tc>
        <w:tc>
          <w:tcPr>
            <w:tcW w:w="264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D9D9" w:themeFill="background1" w:themeFillShade="D9"/>
          </w:tcPr>
          <w:p w14:paraId="4874DDAE" w14:textId="77777777" w:rsidR="00217D58" w:rsidRPr="00A441E7" w:rsidRDefault="00217D58" w:rsidP="00217D5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 xml:space="preserve">Participant </w:t>
            </w:r>
          </w:p>
          <w:p w14:paraId="479D1B86" w14:textId="3D46A26B" w:rsidR="00217D58" w:rsidRPr="00A441E7" w:rsidRDefault="004C34E1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d</w:t>
            </w:r>
            <w:r w:rsidR="00217D58" w:rsidRPr="00A441E7">
              <w:rPr>
                <w:rFonts w:ascii="Times New Roman" w:hAnsi="Times New Roman" w:cs="Times New Roman"/>
                <w:b/>
              </w:rPr>
              <w:t>iversity</w:t>
            </w:r>
          </w:p>
        </w:tc>
        <w:tc>
          <w:tcPr>
            <w:tcW w:w="2379" w:type="dxa"/>
            <w:tcBorders>
              <w:top w:val="single" w:sz="12" w:space="0" w:color="auto"/>
            </w:tcBorders>
            <w:shd w:val="clear" w:color="auto" w:fill="D9D9D9" w:themeFill="background1" w:themeFillShade="D9"/>
          </w:tcPr>
          <w:p w14:paraId="7135AF94" w14:textId="600A9614" w:rsidR="00217D58" w:rsidRPr="00A441E7" w:rsidRDefault="00217D58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ature of participation</w:t>
            </w:r>
          </w:p>
        </w:tc>
      </w:tr>
      <w:tr w:rsidR="00306C25" w:rsidRPr="00A441E7" w14:paraId="1376917C" w14:textId="77777777" w:rsidTr="0010047C">
        <w:tc>
          <w:tcPr>
            <w:tcW w:w="14596" w:type="dxa"/>
            <w:gridSpan w:val="7"/>
            <w:tcBorders>
              <w:top w:val="single" w:sz="12" w:space="0" w:color="auto"/>
              <w:bottom w:val="single" w:sz="12" w:space="0" w:color="auto"/>
            </w:tcBorders>
          </w:tcPr>
          <w:p w14:paraId="46039BA3" w14:textId="77777777" w:rsidR="00306C25" w:rsidRPr="00A441E7" w:rsidRDefault="00306C25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CONCEPTS AND EXPERIENCES ASSOCIATED WITH DISABILITY</w:t>
            </w:r>
          </w:p>
        </w:tc>
      </w:tr>
      <w:tr w:rsidR="00FB5654" w:rsidRPr="00A441E7" w14:paraId="6224268F" w14:textId="77777777" w:rsidTr="0010047C">
        <w:tc>
          <w:tcPr>
            <w:tcW w:w="2622" w:type="dxa"/>
            <w:tcBorders>
              <w:top w:val="single" w:sz="12" w:space="0" w:color="auto"/>
            </w:tcBorders>
            <w:shd w:val="clear" w:color="auto" w:fill="auto"/>
          </w:tcPr>
          <w:p w14:paraId="3D6A91B5" w14:textId="566DD5EB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mmunity connection</w:t>
            </w:r>
          </w:p>
        </w:tc>
        <w:tc>
          <w:tcPr>
            <w:tcW w:w="2084" w:type="dxa"/>
            <w:tcBorders>
              <w:top w:val="single" w:sz="12" w:space="0" w:color="auto"/>
            </w:tcBorders>
            <w:shd w:val="clear" w:color="auto" w:fill="auto"/>
          </w:tcPr>
          <w:p w14:paraId="3C64AB17" w14:textId="4EB48C22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Robinson S&lt;/Author&gt;&lt;Year&gt;2015&lt;/Year&gt;&lt;RecNum&gt;108&lt;/RecNum&gt;&lt;DisplayText&gt;Robinson S and Notara D (2015)&lt;/DisplayText&gt;&lt;record&gt;&lt;rec-number&gt;108&lt;/rec-number&gt;&lt;foreign-keys&gt;&lt;key app="EN" db-id="ffw5fsvd2za5rdetrvzvsp2qv2zvf0epdwta" timestamp="1528335623"&gt;108&lt;/key&gt;&lt;/foreign-keys&gt;&lt;ref-type name="Journal Article"&gt;17&lt;/ref-type&gt;&lt;contributors&gt;&lt;authors&gt;&lt;author&gt;Robinson S,&lt;/author&gt;&lt;author&gt;Notara D,&lt;/author&gt;&lt;/authors&gt;&lt;/contributors&gt;&lt;titles&gt;&lt;title&gt;Building belonging and connection for children with disability and their families: A co-designed research and community development project in a regional community&lt;/title&gt;&lt;secondary-title&gt;Community Development Journal&lt;/secondary-title&gt;&lt;/titles&gt;&lt;periodical&gt;&lt;full-title&gt;Community Development Journal&lt;/full-title&gt;&lt;/periodical&gt;&lt;pages&gt;724-741&lt;/pages&gt;&lt;volume&gt;50&lt;/volume&gt;&lt;number&gt;4&lt;/number&gt;&lt;dates&gt;&lt;year&gt;2015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Robinson S and Notara D (201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</w:tcBorders>
            <w:shd w:val="clear" w:color="auto" w:fill="auto"/>
          </w:tcPr>
          <w:p w14:paraId="7D045F21" w14:textId="7F70E68A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vidual and group interviews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14:paraId="2BC263A9" w14:textId="29493572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3</w:t>
            </w:r>
          </w:p>
        </w:tc>
        <w:tc>
          <w:tcPr>
            <w:tcW w:w="1382" w:type="dxa"/>
            <w:tcBorders>
              <w:top w:val="single" w:sz="12" w:space="0" w:color="auto"/>
            </w:tcBorders>
            <w:shd w:val="clear" w:color="auto" w:fill="auto"/>
          </w:tcPr>
          <w:p w14:paraId="5B7608CF" w14:textId="78940CE2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&lt;8 (80% aged 4 or older)</w:t>
            </w:r>
          </w:p>
        </w:tc>
        <w:tc>
          <w:tcPr>
            <w:tcW w:w="2647" w:type="dxa"/>
            <w:tcBorders>
              <w:top w:val="single" w:sz="12" w:space="0" w:color="auto"/>
            </w:tcBorders>
            <w:shd w:val="clear" w:color="auto" w:fill="auto"/>
          </w:tcPr>
          <w:p w14:paraId="62BF3C53" w14:textId="77777777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Wide range of different impairments</w:t>
            </w:r>
          </w:p>
          <w:p w14:paraId="5A3CD2CD" w14:textId="48FB1514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ll </w:t>
            </w:r>
            <w:r w:rsidR="004D340A" w:rsidRPr="00A441E7">
              <w:rPr>
                <w:rFonts w:ascii="Times New Roman" w:hAnsi="Times New Roman" w:cs="Times New Roman"/>
              </w:rPr>
              <w:t>from</w:t>
            </w:r>
            <w:r w:rsidRPr="00A441E7">
              <w:rPr>
                <w:rFonts w:ascii="Times New Roman" w:hAnsi="Times New Roman" w:cs="Times New Roman"/>
              </w:rPr>
              <w:t xml:space="preserve"> a rural community</w:t>
            </w:r>
          </w:p>
        </w:tc>
        <w:tc>
          <w:tcPr>
            <w:tcW w:w="2379" w:type="dxa"/>
            <w:tcBorders>
              <w:top w:val="single" w:sz="12" w:space="0" w:color="auto"/>
            </w:tcBorders>
            <w:shd w:val="clear" w:color="auto" w:fill="auto"/>
          </w:tcPr>
          <w:p w14:paraId="33A9D4E8" w14:textId="77777777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6A6FE800" w14:textId="15599862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dvocacy and mobilisation to achieve policy impact: Adults consult children</w:t>
            </w:r>
          </w:p>
        </w:tc>
      </w:tr>
      <w:tr w:rsidR="00FB5654" w:rsidRPr="00A441E7" w14:paraId="1DE32B4B" w14:textId="77777777" w:rsidTr="0010047C">
        <w:tc>
          <w:tcPr>
            <w:tcW w:w="2622" w:type="dxa"/>
            <w:tcBorders>
              <w:top w:val="single" w:sz="12" w:space="0" w:color="auto"/>
            </w:tcBorders>
            <w:shd w:val="clear" w:color="auto" w:fill="auto"/>
          </w:tcPr>
          <w:p w14:paraId="62F0F874" w14:textId="32B7282C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nstructed ‘play-worlds’</w:t>
            </w:r>
          </w:p>
        </w:tc>
        <w:tc>
          <w:tcPr>
            <w:tcW w:w="2084" w:type="dxa"/>
            <w:tcBorders>
              <w:top w:val="single" w:sz="12" w:space="0" w:color="auto"/>
            </w:tcBorders>
            <w:shd w:val="clear" w:color="auto" w:fill="auto"/>
          </w:tcPr>
          <w:p w14:paraId="517853AE" w14:textId="378CF960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urke J&lt;/Author&gt;&lt;Year&gt;2012&lt;/Year&gt;&lt;RecNum&gt;55&lt;/RecNum&gt;&lt;DisplayText&gt;Burke J (2012)&lt;/DisplayText&gt;&lt;record&gt;&lt;rec-number&gt;55&lt;/rec-number&gt;&lt;foreign-keys&gt;&lt;key app="EN" db-id="ffw5fsvd2za5rdetrvzvsp2qv2zvf0epdwta" timestamp="1527048567"&gt;55&lt;/key&gt;&lt;/foreign-keys&gt;&lt;ref-type name="Journal Article"&gt;17&lt;/ref-type&gt;&lt;contributors&gt;&lt;authors&gt;&lt;author&gt;Burke J,&lt;/author&gt;&lt;/authors&gt;&lt;/contributors&gt;&lt;titles&gt;&lt;title&gt;‘Some kids climb up: some kids climb down’: Culturally constructed play-worlds of children with impairments&lt;/title&gt;&lt;secondary-title&gt;Disability and Society&lt;/secondary-title&gt;&lt;/titles&gt;&lt;periodical&gt;&lt;full-title&gt;Disability and Society&lt;/full-title&gt;&lt;/periodical&gt;&lt;pages&gt;965-981&lt;/pages&gt;&lt;volume&gt;27&lt;/volume&gt;&lt;number&gt;7&lt;/number&gt;&lt;dates&gt;&lt;year&gt;2012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urke J (201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</w:tcBorders>
            <w:shd w:val="clear" w:color="auto" w:fill="auto"/>
          </w:tcPr>
          <w:p w14:paraId="102F1660" w14:textId="3647A61A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hotographic scrapbooks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14:paraId="75BBFF32" w14:textId="44EAFECA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5 (children with impairments)</w:t>
            </w:r>
          </w:p>
          <w:p w14:paraId="797A2462" w14:textId="483A1381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N=37 (children </w:t>
            </w:r>
            <w:r w:rsidRPr="00A441E7">
              <w:rPr>
                <w:rFonts w:ascii="Times New Roman" w:hAnsi="Times New Roman" w:cs="Times New Roman"/>
              </w:rPr>
              <w:lastRenderedPageBreak/>
              <w:t>without impairments)</w:t>
            </w:r>
          </w:p>
        </w:tc>
        <w:tc>
          <w:tcPr>
            <w:tcW w:w="1382" w:type="dxa"/>
            <w:tcBorders>
              <w:top w:val="single" w:sz="12" w:space="0" w:color="auto"/>
            </w:tcBorders>
            <w:shd w:val="clear" w:color="auto" w:fill="auto"/>
          </w:tcPr>
          <w:p w14:paraId="5DD2B6B1" w14:textId="770B1CE4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6-10</w:t>
            </w:r>
          </w:p>
        </w:tc>
        <w:tc>
          <w:tcPr>
            <w:tcW w:w="2647" w:type="dxa"/>
            <w:tcBorders>
              <w:top w:val="single" w:sz="12" w:space="0" w:color="auto"/>
            </w:tcBorders>
            <w:shd w:val="clear" w:color="auto" w:fill="auto"/>
          </w:tcPr>
          <w:p w14:paraId="77B77E23" w14:textId="00605FA7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379" w:type="dxa"/>
            <w:tcBorders>
              <w:top w:val="single" w:sz="12" w:space="0" w:color="auto"/>
            </w:tcBorders>
            <w:shd w:val="clear" w:color="auto" w:fill="auto"/>
          </w:tcPr>
          <w:p w14:paraId="556EFCC0" w14:textId="0C4230DC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FB5654" w:rsidRPr="00A441E7" w14:paraId="0AA3DC19" w14:textId="77777777" w:rsidTr="0010047C">
        <w:tc>
          <w:tcPr>
            <w:tcW w:w="2622" w:type="dxa"/>
            <w:vMerge w:val="restart"/>
            <w:tcBorders>
              <w:top w:val="single" w:sz="12" w:space="0" w:color="auto"/>
            </w:tcBorders>
            <w:shd w:val="clear" w:color="auto" w:fill="auto"/>
          </w:tcPr>
          <w:p w14:paraId="2DAE4645" w14:textId="20C3235D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isablement / Bullying</w:t>
            </w:r>
          </w:p>
        </w:tc>
        <w:tc>
          <w:tcPr>
            <w:tcW w:w="2084" w:type="dxa"/>
            <w:tcBorders>
              <w:top w:val="single" w:sz="12" w:space="0" w:color="auto"/>
            </w:tcBorders>
            <w:shd w:val="clear" w:color="auto" w:fill="auto"/>
          </w:tcPr>
          <w:p w14:paraId="11CA873B" w14:textId="79307A2D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ourke S&lt;/Author&gt;&lt;Year&gt;2010&lt;/Year&gt;&lt;RecNum&gt;109&lt;/RecNum&gt;&lt;DisplayText&gt;Bourke S and Burgman I (2010)&lt;/DisplayText&gt;&lt;record&gt;&lt;rec-number&gt;109&lt;/rec-number&gt;&lt;foreign-keys&gt;&lt;key app="EN" db-id="ffw5fsvd2za5rdetrvzvsp2qv2zvf0epdwta" timestamp="1528335895"&gt;109&lt;/key&gt;&lt;/foreign-keys&gt;&lt;ref-type name="Journal Article"&gt;17&lt;/ref-type&gt;&lt;contributors&gt;&lt;authors&gt;&lt;author&gt;Bourke S, &lt;/author&gt;&lt;author&gt;Burgman I,&lt;/author&gt;&lt;/authors&gt;&lt;/contributors&gt;&lt;titles&gt;&lt;title&gt;Coping with bullying in Australian schools: How children with disabilities experience support from friends, parents and teachers&lt;/title&gt;&lt;secondary-title&gt;Disability &amp;amp; Society&lt;/secondary-title&gt;&lt;/titles&gt;&lt;periodical&gt;&lt;full-title&gt;Disability &amp;amp; Society&lt;/full-title&gt;&lt;/periodical&gt;&lt;pages&gt;359-371&lt;/pages&gt;&lt;volume&gt;25&lt;/volume&gt;&lt;number&gt;3&lt;/number&gt;&lt;dates&gt;&lt;year&gt;2010&lt;/year&gt;&lt;/dates&gt;&lt;urls&gt;&lt;/urls&gt;&lt;electronic-resource-num&gt;10.1080/09687591003701264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ourke S and Burgman I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</w:tcBorders>
            <w:shd w:val="clear" w:color="auto" w:fill="auto"/>
          </w:tcPr>
          <w:p w14:paraId="21B2A4D2" w14:textId="53CC16EB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-depth interviews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14:paraId="5D69E394" w14:textId="579817E7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</w:t>
            </w:r>
          </w:p>
        </w:tc>
        <w:tc>
          <w:tcPr>
            <w:tcW w:w="1382" w:type="dxa"/>
            <w:tcBorders>
              <w:top w:val="single" w:sz="12" w:space="0" w:color="auto"/>
            </w:tcBorders>
            <w:shd w:val="clear" w:color="auto" w:fill="auto"/>
          </w:tcPr>
          <w:p w14:paraId="424C960F" w14:textId="00D9CD4B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2647" w:type="dxa"/>
            <w:tcBorders>
              <w:top w:val="single" w:sz="12" w:space="0" w:color="auto"/>
            </w:tcBorders>
            <w:shd w:val="clear" w:color="auto" w:fill="auto"/>
          </w:tcPr>
          <w:p w14:paraId="4D9AFEBD" w14:textId="481A87A0" w:rsidR="00152FA1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Physical </w:t>
            </w:r>
            <w:r w:rsidR="00152FA1" w:rsidRPr="00A441E7">
              <w:rPr>
                <w:rFonts w:ascii="Times New Roman" w:hAnsi="Times New Roman" w:cs="Times New Roman"/>
              </w:rPr>
              <w:t xml:space="preserve">disability </w:t>
            </w:r>
            <w:r w:rsidRPr="00A441E7">
              <w:rPr>
                <w:rFonts w:ascii="Times New Roman" w:hAnsi="Times New Roman" w:cs="Times New Roman"/>
              </w:rPr>
              <w:t>(</w:t>
            </w:r>
            <w:r w:rsidR="00152FA1" w:rsidRPr="00A441E7">
              <w:rPr>
                <w:rFonts w:ascii="Times New Roman" w:hAnsi="Times New Roman" w:cs="Times New Roman"/>
              </w:rPr>
              <w:t>N</w:t>
            </w:r>
            <w:r w:rsidRPr="00A441E7">
              <w:rPr>
                <w:rFonts w:ascii="Times New Roman" w:hAnsi="Times New Roman" w:cs="Times New Roman"/>
              </w:rPr>
              <w:t>=5)</w:t>
            </w:r>
          </w:p>
          <w:p w14:paraId="0F258981" w14:textId="77B9D418" w:rsidR="00FB5654" w:rsidRPr="00A441E7" w:rsidRDefault="00152FA1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V</w:t>
            </w:r>
            <w:r w:rsidR="00FB5654" w:rsidRPr="00A441E7">
              <w:rPr>
                <w:rFonts w:ascii="Times New Roman" w:hAnsi="Times New Roman" w:cs="Times New Roman"/>
              </w:rPr>
              <w:t>isual</w:t>
            </w:r>
            <w:r w:rsidRPr="00A441E7">
              <w:rPr>
                <w:rFonts w:ascii="Times New Roman" w:hAnsi="Times New Roman" w:cs="Times New Roman"/>
              </w:rPr>
              <w:t xml:space="preserve"> disability</w:t>
            </w:r>
            <w:r w:rsidR="00FB5654" w:rsidRPr="00A441E7">
              <w:rPr>
                <w:rFonts w:ascii="Times New Roman" w:hAnsi="Times New Roman" w:cs="Times New Roman"/>
              </w:rPr>
              <w:t xml:space="preserve"> (</w:t>
            </w:r>
            <w:r w:rsidRPr="00A441E7">
              <w:rPr>
                <w:rFonts w:ascii="Times New Roman" w:hAnsi="Times New Roman" w:cs="Times New Roman"/>
              </w:rPr>
              <w:t>N</w:t>
            </w:r>
            <w:r w:rsidR="00FB5654" w:rsidRPr="00A441E7">
              <w:rPr>
                <w:rFonts w:ascii="Times New Roman" w:hAnsi="Times New Roman" w:cs="Times New Roman"/>
              </w:rPr>
              <w:t xml:space="preserve">=3) </w:t>
            </w:r>
            <w:r w:rsidRPr="00A441E7">
              <w:rPr>
                <w:rFonts w:ascii="Times New Roman" w:hAnsi="Times New Roman" w:cs="Times New Roman"/>
              </w:rPr>
              <w:t>H</w:t>
            </w:r>
            <w:r w:rsidR="00FB5654" w:rsidRPr="00A441E7">
              <w:rPr>
                <w:rFonts w:ascii="Times New Roman" w:hAnsi="Times New Roman" w:cs="Times New Roman"/>
              </w:rPr>
              <w:t xml:space="preserve">earing </w:t>
            </w:r>
            <w:r w:rsidRPr="00A441E7">
              <w:rPr>
                <w:rFonts w:ascii="Times New Roman" w:hAnsi="Times New Roman" w:cs="Times New Roman"/>
              </w:rPr>
              <w:t xml:space="preserve">disability </w:t>
            </w:r>
            <w:r w:rsidR="00FB5654" w:rsidRPr="00A441E7">
              <w:rPr>
                <w:rFonts w:ascii="Times New Roman" w:hAnsi="Times New Roman" w:cs="Times New Roman"/>
              </w:rPr>
              <w:t>(</w:t>
            </w:r>
            <w:r w:rsidRPr="00A441E7">
              <w:rPr>
                <w:rFonts w:ascii="Times New Roman" w:hAnsi="Times New Roman" w:cs="Times New Roman"/>
              </w:rPr>
              <w:t>N</w:t>
            </w:r>
            <w:r w:rsidR="00FB5654" w:rsidRPr="00A441E7">
              <w:rPr>
                <w:rFonts w:ascii="Times New Roman" w:hAnsi="Times New Roman" w:cs="Times New Roman"/>
              </w:rPr>
              <w:t xml:space="preserve">=2) </w:t>
            </w:r>
          </w:p>
        </w:tc>
        <w:tc>
          <w:tcPr>
            <w:tcW w:w="2379" w:type="dxa"/>
            <w:tcBorders>
              <w:top w:val="single" w:sz="12" w:space="0" w:color="auto"/>
            </w:tcBorders>
            <w:shd w:val="clear" w:color="auto" w:fill="auto"/>
          </w:tcPr>
          <w:p w14:paraId="681E0F2D" w14:textId="77777777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2E18DB5A" w14:textId="77777777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</w:p>
        </w:tc>
      </w:tr>
      <w:tr w:rsidR="00FB5654" w:rsidRPr="00A441E7" w14:paraId="53819FC7" w14:textId="77777777" w:rsidTr="005F6D13">
        <w:tc>
          <w:tcPr>
            <w:tcW w:w="2622" w:type="dxa"/>
            <w:vMerge/>
            <w:shd w:val="clear" w:color="auto" w:fill="auto"/>
          </w:tcPr>
          <w:p w14:paraId="4EB19D0F" w14:textId="77777777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4" w:type="dxa"/>
            <w:tcBorders>
              <w:top w:val="single" w:sz="12" w:space="0" w:color="auto"/>
            </w:tcBorders>
            <w:shd w:val="clear" w:color="auto" w:fill="auto"/>
          </w:tcPr>
          <w:p w14:paraId="0EE31CAC" w14:textId="7D0FCF5B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cMaugh A&lt;/Author&gt;&lt;Year&gt;2011&lt;/Year&gt;&lt;RecNum&gt;54&lt;/RecNum&gt;&lt;DisplayText&gt;McMaugh A (2011)&lt;/DisplayText&gt;&lt;record&gt;&lt;rec-number&gt;54&lt;/rec-number&gt;&lt;foreign-keys&gt;&lt;key app="EN" db-id="ffw5fsvd2za5rdetrvzvsp2qv2zvf0epdwta" timestamp="1527048463"&gt;54&lt;/key&gt;&lt;/foreign-keys&gt;&lt;ref-type name="Journal Article"&gt;17&lt;/ref-type&gt;&lt;contributors&gt;&lt;authors&gt;&lt;author&gt;McMaugh A,&lt;/author&gt;&lt;/authors&gt;&lt;/contributors&gt;&lt;titles&gt;&lt;title&gt; En/countering disablement in school life in Australia: Children talk about peer relations and living with illness and disability.&lt;/title&gt;&lt;secondary-title&gt;Disability and Society&lt;/secondary-title&gt;&lt;/titles&gt;&lt;periodical&gt;&lt;full-title&gt;Disability and Society&lt;/full-title&gt;&lt;/periodical&gt;&lt;pages&gt;853-866&lt;/pages&gt;&lt;volume&gt;26&lt;/volume&gt;&lt;number&gt;7&lt;/number&gt;&lt;dates&gt;&lt;year&gt;2011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cMaugh A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</w:tcBorders>
            <w:shd w:val="clear" w:color="auto" w:fill="auto"/>
          </w:tcPr>
          <w:p w14:paraId="39CFAC41" w14:textId="6292BFB5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-depth interviews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14:paraId="6F10152C" w14:textId="32D16117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4</w:t>
            </w:r>
          </w:p>
        </w:tc>
        <w:tc>
          <w:tcPr>
            <w:tcW w:w="1382" w:type="dxa"/>
            <w:tcBorders>
              <w:top w:val="single" w:sz="12" w:space="0" w:color="auto"/>
            </w:tcBorders>
            <w:shd w:val="clear" w:color="auto" w:fill="auto"/>
          </w:tcPr>
          <w:p w14:paraId="570937D6" w14:textId="25867D22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2647" w:type="dxa"/>
            <w:tcBorders>
              <w:top w:val="single" w:sz="12" w:space="0" w:color="auto"/>
            </w:tcBorders>
            <w:shd w:val="clear" w:color="auto" w:fill="auto"/>
          </w:tcPr>
          <w:p w14:paraId="17AFFA84" w14:textId="337B49A9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had a chronic physical illness and/or physical disability</w:t>
            </w:r>
          </w:p>
        </w:tc>
        <w:tc>
          <w:tcPr>
            <w:tcW w:w="2379" w:type="dxa"/>
            <w:tcBorders>
              <w:top w:val="single" w:sz="12" w:space="0" w:color="auto"/>
            </w:tcBorders>
            <w:shd w:val="clear" w:color="auto" w:fill="auto"/>
          </w:tcPr>
          <w:p w14:paraId="552A5166" w14:textId="1BC596BD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FB5654" w:rsidRPr="00A441E7" w14:paraId="1881F489" w14:textId="77777777" w:rsidTr="0010047C">
        <w:tc>
          <w:tcPr>
            <w:tcW w:w="2622" w:type="dxa"/>
            <w:vMerge w:val="restart"/>
            <w:tcBorders>
              <w:top w:val="single" w:sz="12" w:space="0" w:color="auto"/>
            </w:tcBorders>
            <w:shd w:val="clear" w:color="auto" w:fill="auto"/>
          </w:tcPr>
          <w:p w14:paraId="30458582" w14:textId="5CEA2D28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xperiences of siblings of children with disabilities</w:t>
            </w:r>
          </w:p>
        </w:tc>
        <w:tc>
          <w:tcPr>
            <w:tcW w:w="2084" w:type="dxa"/>
            <w:tcBorders>
              <w:top w:val="single" w:sz="12" w:space="0" w:color="auto"/>
            </w:tcBorders>
            <w:shd w:val="clear" w:color="auto" w:fill="auto"/>
          </w:tcPr>
          <w:p w14:paraId="761F9CFF" w14:textId="1ED32E86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achraz V&lt;/Author&gt;&lt;Year&gt;2009&lt;/Year&gt;&lt;RecNum&gt;101&lt;/RecNum&gt;&lt;DisplayText&gt;Bachraz V and Grace R (2009)&lt;/DisplayText&gt;&lt;record&gt;&lt;rec-number&gt;101&lt;/rec-number&gt;&lt;foreign-keys&gt;&lt;key app="EN" db-id="ffw5fsvd2za5rdetrvzvsp2qv2zvf0epdwta" timestamp="1527471117"&gt;101&lt;/key&gt;&lt;/foreign-keys&gt;&lt;ref-type name="Journal Article"&gt;17&lt;/ref-type&gt;&lt;contributors&gt;&lt;authors&gt;&lt;author&gt;Bachraz V,&lt;/author&gt;&lt;author&gt;Grace R,&lt;/author&gt;&lt;/authors&gt;&lt;/contributors&gt;&lt;titles&gt;&lt;title&gt;Creating a different kind of normal: Parent and child perspectives on sibling relationships when one child in the family has Autism Spectrum Disorder&lt;/title&gt;&lt;secondary-title&gt;Contemporary Issues in Early Childhood&lt;/secondary-title&gt;&lt;/titles&gt;&lt;periodical&gt;&lt;full-title&gt;Contemporary Issues in Early Childhood&lt;/full-title&gt;&lt;/periodical&gt;&lt;pages&gt;317-330&lt;/pages&gt;&lt;volume&gt;10&lt;/volume&gt;&lt;number&gt;9&lt;/number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achraz V and Grace R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  <w:r w:rsidRPr="00A441E7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348" w:type="dxa"/>
            <w:tcBorders>
              <w:top w:val="single" w:sz="12" w:space="0" w:color="auto"/>
            </w:tcBorders>
            <w:shd w:val="clear" w:color="auto" w:fill="auto"/>
          </w:tcPr>
          <w:p w14:paraId="35D6DB7F" w14:textId="145DC7BE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Interviews </w:t>
            </w:r>
            <w:r w:rsidR="00152FA1" w:rsidRPr="00A441E7">
              <w:rPr>
                <w:rFonts w:ascii="Times New Roman" w:hAnsi="Times New Roman" w:cs="Times New Roman"/>
              </w:rPr>
              <w:t>O</w:t>
            </w:r>
            <w:r w:rsidRPr="00A441E7">
              <w:rPr>
                <w:rFonts w:ascii="Times New Roman" w:hAnsi="Times New Roman" w:cs="Times New Roman"/>
              </w:rPr>
              <w:t>bservation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14:paraId="0EAF7088" w14:textId="4786BB9E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3</w:t>
            </w:r>
          </w:p>
        </w:tc>
        <w:tc>
          <w:tcPr>
            <w:tcW w:w="1382" w:type="dxa"/>
            <w:tcBorders>
              <w:top w:val="single" w:sz="12" w:space="0" w:color="auto"/>
            </w:tcBorders>
            <w:shd w:val="clear" w:color="auto" w:fill="auto"/>
          </w:tcPr>
          <w:p w14:paraId="7B7CB944" w14:textId="16D882C1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2647" w:type="dxa"/>
            <w:tcBorders>
              <w:top w:val="single" w:sz="12" w:space="0" w:color="auto"/>
            </w:tcBorders>
            <w:shd w:val="clear" w:color="auto" w:fill="auto"/>
          </w:tcPr>
          <w:p w14:paraId="7ADC57D1" w14:textId="0B1CDE3D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Anglo-Australian</w:t>
            </w:r>
          </w:p>
        </w:tc>
        <w:tc>
          <w:tcPr>
            <w:tcW w:w="2379" w:type="dxa"/>
            <w:tcBorders>
              <w:top w:val="single" w:sz="12" w:space="0" w:color="auto"/>
            </w:tcBorders>
            <w:shd w:val="clear" w:color="auto" w:fill="auto"/>
          </w:tcPr>
          <w:p w14:paraId="7221DF57" w14:textId="6D867F82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FB5654" w:rsidRPr="00A441E7" w14:paraId="2B7D6537" w14:textId="77777777" w:rsidTr="005F6D13">
        <w:tc>
          <w:tcPr>
            <w:tcW w:w="2622" w:type="dxa"/>
            <w:vMerge/>
            <w:shd w:val="clear" w:color="auto" w:fill="auto"/>
          </w:tcPr>
          <w:p w14:paraId="5D4EE1F5" w14:textId="77777777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4" w:type="dxa"/>
            <w:tcBorders>
              <w:top w:val="single" w:sz="12" w:space="0" w:color="auto"/>
            </w:tcBorders>
            <w:shd w:val="clear" w:color="auto" w:fill="auto"/>
          </w:tcPr>
          <w:p w14:paraId="363F6E36" w14:textId="5BD684A7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arr J&lt;/Author&gt;&lt;Year&gt;2010&lt;/Year&gt;&lt;RecNum&gt;66&lt;/RecNum&gt;&lt;DisplayText&gt;Barr J and McLeod S (2010)&lt;/DisplayText&gt;&lt;record&gt;&lt;rec-number&gt;66&lt;/rec-number&gt;&lt;foreign-keys&gt;&lt;key app="EN" db-id="ffw5fsvd2za5rdetrvzvsp2qv2zvf0epdwta" timestamp="1527134580"&gt;66&lt;/key&gt;&lt;/foreign-keys&gt;&lt;ref-type name="Journal Article"&gt;17&lt;/ref-type&gt;&lt;contributors&gt;&lt;authors&gt;&lt;author&gt;Barr J,&lt;/author&gt;&lt;author&gt;McLeod S,&lt;/author&gt;&lt;/authors&gt;&lt;/contributors&gt;&lt;titles&gt;&lt;title&gt;‘They never see how hard it is to be me’: Siblings’ observations of strangers, peers and family&lt;/title&gt;&lt;secondary-title&gt;International Journal of Speech-Language Pathology&lt;/secondary-title&gt;&lt;/titles&gt;&lt;periodical&gt;&lt;full-title&gt;International Journal of Speech-Language Pathology&lt;/full-title&gt;&lt;/periodical&gt;&lt;pages&gt;162-171&lt;/pages&gt;&lt;volume&gt;12&lt;/volume&gt;&lt;number&gt;2&lt;/number&gt;&lt;dates&gt;&lt;year&gt;2010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arr J and McLeod S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</w:tcBorders>
            <w:shd w:val="clear" w:color="auto" w:fill="auto"/>
          </w:tcPr>
          <w:p w14:paraId="3A73F146" w14:textId="4FABE032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ntries to an internet sibling support site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14:paraId="0CFBD43D" w14:textId="0FC4BCBA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676 entries</w:t>
            </w:r>
          </w:p>
        </w:tc>
        <w:tc>
          <w:tcPr>
            <w:tcW w:w="1382" w:type="dxa"/>
            <w:tcBorders>
              <w:top w:val="single" w:sz="12" w:space="0" w:color="auto"/>
            </w:tcBorders>
            <w:shd w:val="clear" w:color="auto" w:fill="auto"/>
          </w:tcPr>
          <w:p w14:paraId="3409D86A" w14:textId="0988E7E4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647" w:type="dxa"/>
            <w:tcBorders>
              <w:top w:val="single" w:sz="12" w:space="0" w:color="auto"/>
            </w:tcBorders>
            <w:shd w:val="clear" w:color="auto" w:fill="auto"/>
          </w:tcPr>
          <w:p w14:paraId="78C03372" w14:textId="6434D1C5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379" w:type="dxa"/>
            <w:tcBorders>
              <w:top w:val="single" w:sz="12" w:space="0" w:color="auto"/>
            </w:tcBorders>
            <w:shd w:val="clear" w:color="auto" w:fill="auto"/>
          </w:tcPr>
          <w:p w14:paraId="00828D8F" w14:textId="59605865" w:rsidR="00FB5654" w:rsidRPr="00A441E7" w:rsidRDefault="00FB5654" w:rsidP="00FB5654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306C25" w:rsidRPr="00A441E7" w14:paraId="48F63190" w14:textId="77777777" w:rsidTr="0010047C">
        <w:tc>
          <w:tcPr>
            <w:tcW w:w="2622" w:type="dxa"/>
            <w:vMerge w:val="restart"/>
            <w:tcBorders>
              <w:top w:val="single" w:sz="12" w:space="0" w:color="auto"/>
            </w:tcBorders>
            <w:shd w:val="clear" w:color="auto" w:fill="auto"/>
          </w:tcPr>
          <w:p w14:paraId="46B810A6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riendship and belonging</w:t>
            </w:r>
          </w:p>
        </w:tc>
        <w:tc>
          <w:tcPr>
            <w:tcW w:w="2084" w:type="dxa"/>
            <w:tcBorders>
              <w:top w:val="single" w:sz="12" w:space="0" w:color="auto"/>
            </w:tcBorders>
            <w:shd w:val="clear" w:color="auto" w:fill="auto"/>
          </w:tcPr>
          <w:p w14:paraId="1E63788A" w14:textId="76FDD62E" w:rsidR="00306C25" w:rsidRPr="00A441E7" w:rsidRDefault="00306C25" w:rsidP="00596E0D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="00596E0D"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Foley KR&lt;/Author&gt;&lt;Year&gt;2012&lt;/Year&gt;&lt;RecNum&gt;106&lt;/RecNum&gt;&lt;DisplayText&gt;Foley KR, Blackmore AM et al. (2012)&lt;/DisplayText&gt;&lt;record&gt;&lt;rec-number&gt;106&lt;/rec-number&gt;&lt;foreign-keys&gt;&lt;key app="EN" db-id="ffw5fsvd2za5rdetrvzvsp2qv2zvf0epdwta" timestamp="1528335301"&gt;106&lt;/key&gt;&lt;/foreign-keys&gt;&lt;ref-type name="Journal Article"&gt;17&lt;/ref-type&gt;&lt;contributors&gt;&lt;authors&gt;&lt;author&gt;Foley KR,&lt;/author&gt;&lt;author&gt;Blackmore AM,&lt;/author&gt;&lt;author&gt;Girdler S,&lt;/author&gt;&lt;author&gt;O&amp;apos;Donnell M, &lt;/author&gt;&lt;author&gt;Glauert R, &lt;/author&gt;&lt;author&gt;Llewellyn G,&lt;/author&gt;&lt;author&gt;Leonard H,&lt;/author&gt;&lt;/authors&gt;&lt;/contributors&gt;&lt;titles&gt;&lt;title&gt;To feel belonged: The voices of children and youth with disabilities on the meaning of wellbeing&lt;/title&gt;&lt;secondary-title&gt;Child Indicators Research&lt;/secondary-title&gt;&lt;/titles&gt;&lt;periodical&gt;&lt;full-title&gt;Child Indicators Research&lt;/full-title&gt;&lt;/periodical&gt;&lt;pages&gt;375-391&lt;/pages&gt;&lt;volume&gt;5&lt;/volume&gt;&lt;number&gt;2&lt;/number&gt;&lt;dates&gt;&lt;year&gt;2012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="00596E0D" w:rsidRPr="00A441E7">
              <w:rPr>
                <w:rFonts w:ascii="Times New Roman" w:hAnsi="Times New Roman" w:cs="Times New Roman"/>
                <w:noProof/>
              </w:rPr>
              <w:t>Foley KR, Blackmore AM et al. (201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</w:tcBorders>
            <w:shd w:val="clear" w:color="auto" w:fill="auto"/>
          </w:tcPr>
          <w:p w14:paraId="6913FD81" w14:textId="0E4ED52E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ocus groups Interview</w:t>
            </w:r>
            <w:r w:rsidR="00152FA1" w:rsidRPr="00A441E7"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14:paraId="3EF1209F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</w:t>
            </w:r>
          </w:p>
        </w:tc>
        <w:tc>
          <w:tcPr>
            <w:tcW w:w="1382" w:type="dxa"/>
            <w:tcBorders>
              <w:top w:val="single" w:sz="12" w:space="0" w:color="auto"/>
            </w:tcBorders>
            <w:shd w:val="clear" w:color="auto" w:fill="auto"/>
          </w:tcPr>
          <w:p w14:paraId="437D36AC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6</w:t>
            </w:r>
          </w:p>
        </w:tc>
        <w:tc>
          <w:tcPr>
            <w:tcW w:w="2647" w:type="dxa"/>
            <w:tcBorders>
              <w:top w:val="single" w:sz="12" w:space="0" w:color="auto"/>
            </w:tcBorders>
            <w:shd w:val="clear" w:color="auto" w:fill="auto"/>
          </w:tcPr>
          <w:p w14:paraId="35A74631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attended mainstream schools or education support centres in mainstream schools</w:t>
            </w:r>
          </w:p>
        </w:tc>
        <w:tc>
          <w:tcPr>
            <w:tcW w:w="2379" w:type="dxa"/>
            <w:tcBorders>
              <w:top w:val="single" w:sz="12" w:space="0" w:color="auto"/>
            </w:tcBorders>
            <w:shd w:val="clear" w:color="auto" w:fill="auto"/>
          </w:tcPr>
          <w:p w14:paraId="6D3C9A3E" w14:textId="2B942F95" w:rsidR="00306C25" w:rsidRPr="00A441E7" w:rsidRDefault="007F63AD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306C25" w:rsidRPr="00A441E7" w14:paraId="1EDB7F5F" w14:textId="77777777" w:rsidTr="0010047C">
        <w:tc>
          <w:tcPr>
            <w:tcW w:w="2622" w:type="dxa"/>
            <w:vMerge/>
            <w:shd w:val="clear" w:color="auto" w:fill="auto"/>
          </w:tcPr>
          <w:p w14:paraId="27D830AA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4" w:type="dxa"/>
            <w:shd w:val="clear" w:color="auto" w:fill="auto"/>
          </w:tcPr>
          <w:p w14:paraId="2BCFAAF2" w14:textId="12E28348" w:rsidR="00306C25" w:rsidRPr="00A441E7" w:rsidRDefault="00306C25" w:rsidP="00596E0D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="00596E0D"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orrison R&lt;/Author&gt;&lt;Year&gt;2009&lt;/Year&gt;&lt;RecNum&gt;107&lt;/RecNum&gt;&lt;DisplayText&gt;Morrison R and Burgman I (2009)&lt;/DisplayText&gt;&lt;record&gt;&lt;rec-number&gt;107&lt;/rec-number&gt;&lt;foreign-keys&gt;&lt;key app="EN" db-id="ffw5fsvd2za5rdetrvzvsp2qv2zvf0epdwta" timestamp="1528335466"&gt;107&lt;/key&gt;&lt;/foreign-keys&gt;&lt;ref-type name="Journal Article"&gt;17&lt;/ref-type&gt;&lt;contributors&gt;&lt;authors&gt;&lt;author&gt;Morrison R,&lt;/author&gt;&lt;author&gt;Burgman I,&lt;/author&gt;&lt;/authors&gt;&lt;/contributors&gt;&lt;titles&gt;&lt;title&gt;Friendship experiences among children with disabilities who attend mainstream Australian schools&lt;/title&gt;&lt;secondary-title&gt;Can J Occup Ther&lt;/secondary-title&gt;&lt;/titles&gt;&lt;periodical&gt;&lt;full-title&gt;Can J Occup Ther&lt;/full-title&gt;&lt;/periodical&gt;&lt;pages&gt;145-52&lt;/pages&gt;&lt;volume&gt;76&lt;/volume&gt;&lt;number&gt;3&lt;/number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="00596E0D" w:rsidRPr="00A441E7">
              <w:rPr>
                <w:rFonts w:ascii="Times New Roman" w:hAnsi="Times New Roman" w:cs="Times New Roman"/>
                <w:noProof/>
              </w:rPr>
              <w:t>Morrison R and Burgman I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shd w:val="clear" w:color="auto" w:fill="auto"/>
          </w:tcPr>
          <w:p w14:paraId="58DDE0CD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 (3-5 sessions)</w:t>
            </w:r>
          </w:p>
        </w:tc>
        <w:tc>
          <w:tcPr>
            <w:tcW w:w="1134" w:type="dxa"/>
            <w:shd w:val="clear" w:color="auto" w:fill="auto"/>
          </w:tcPr>
          <w:p w14:paraId="5305FEF9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</w:t>
            </w:r>
          </w:p>
        </w:tc>
        <w:tc>
          <w:tcPr>
            <w:tcW w:w="1382" w:type="dxa"/>
            <w:shd w:val="clear" w:color="auto" w:fill="auto"/>
          </w:tcPr>
          <w:p w14:paraId="281382E1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2647" w:type="dxa"/>
            <w:shd w:val="clear" w:color="auto" w:fill="auto"/>
          </w:tcPr>
          <w:p w14:paraId="6F7FE875" w14:textId="77777777" w:rsidR="00152FA1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Variety of physical, intellectual and sensory disabilities</w:t>
            </w:r>
          </w:p>
          <w:p w14:paraId="0F90C536" w14:textId="1905C745" w:rsidR="00306C25" w:rsidRPr="00A441E7" w:rsidRDefault="00152FA1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</w:t>
            </w:r>
            <w:r w:rsidR="00306C25" w:rsidRPr="00A441E7">
              <w:rPr>
                <w:rFonts w:ascii="Times New Roman" w:hAnsi="Times New Roman" w:cs="Times New Roman"/>
              </w:rPr>
              <w:t>ll attended mainstream primary school</w:t>
            </w:r>
          </w:p>
        </w:tc>
        <w:tc>
          <w:tcPr>
            <w:tcW w:w="2379" w:type="dxa"/>
            <w:shd w:val="clear" w:color="auto" w:fill="auto"/>
          </w:tcPr>
          <w:p w14:paraId="3FEA696E" w14:textId="5AE174C2" w:rsidR="00306C25" w:rsidRPr="00A441E7" w:rsidRDefault="007F63AD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306C25" w:rsidRPr="00A441E7" w14:paraId="7A6758EE" w14:textId="77777777" w:rsidTr="0010047C">
        <w:tc>
          <w:tcPr>
            <w:tcW w:w="2622" w:type="dxa"/>
            <w:vMerge/>
            <w:tcBorders>
              <w:bottom w:val="single" w:sz="12" w:space="0" w:color="auto"/>
            </w:tcBorders>
            <w:shd w:val="clear" w:color="auto" w:fill="auto"/>
          </w:tcPr>
          <w:p w14:paraId="65B23441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4" w:type="dxa"/>
            <w:tcBorders>
              <w:bottom w:val="single" w:sz="12" w:space="0" w:color="auto"/>
            </w:tcBorders>
            <w:shd w:val="clear" w:color="auto" w:fill="auto"/>
          </w:tcPr>
          <w:p w14:paraId="008B8C2A" w14:textId="7D9ACDC1" w:rsidR="00306C25" w:rsidRPr="00A441E7" w:rsidRDefault="00306C25" w:rsidP="00596E0D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="00596E0D"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Webster A&lt;/Author&gt;&lt;Year&gt;2013&lt;/Year&gt;&lt;RecNum&gt;56&lt;/RecNum&gt;&lt;DisplayText&gt;Webster A and Carter M (2013)&lt;/DisplayText&gt;&lt;record&gt;&lt;rec-number&gt;56&lt;/rec-number&gt;&lt;foreign-keys&gt;&lt;key app="EN" db-id="ffw5fsvd2za5rdetrvzvsp2qv2zvf0epdwta" timestamp="1527048675"&gt;56&lt;/key&gt;&lt;/foreign-keys&gt;&lt;ref-type name="Journal Article"&gt;17&lt;/ref-type&gt;&lt;contributors&gt;&lt;authors&gt;&lt;author&gt;Webster A,&lt;/author&gt;&lt;author&gt;Carter M,&lt;/author&gt;&lt;/authors&gt;&lt;/contributors&gt;&lt;titles&gt;&lt;title&gt;Mutual liking, enjoyment, and shared interactions in the closest relationships between children with developmental disabilities and peers in inclusive school settings.&lt;/title&gt;&lt;secondary-title&gt;Journal of Developmental and Physical Disabilities&lt;/secondary-title&gt;&lt;/titles&gt;&lt;periodical&gt;&lt;full-title&gt;Journal of Developmental and Physical Disabilities&lt;/full-title&gt;&lt;/periodical&gt;&lt;pages&gt;373-393&lt;/pages&gt;&lt;volume&gt;25&lt;/volume&gt;&lt;dates&gt;&lt;year&gt;2013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="00596E0D" w:rsidRPr="00A441E7">
              <w:rPr>
                <w:rFonts w:ascii="Times New Roman" w:hAnsi="Times New Roman" w:cs="Times New Roman"/>
                <w:noProof/>
              </w:rPr>
              <w:t>Webster A and Carter M (2013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bottom w:val="single" w:sz="12" w:space="0" w:color="auto"/>
            </w:tcBorders>
            <w:shd w:val="clear" w:color="auto" w:fill="auto"/>
          </w:tcPr>
          <w:p w14:paraId="048CE5FA" w14:textId="6874FAB9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Questionnaire</w:t>
            </w:r>
            <w:r w:rsidR="00F9773D" w:rsidRPr="00A441E7">
              <w:rPr>
                <w:rFonts w:ascii="Times New Roman" w:hAnsi="Times New Roman" w:cs="Times New Roman"/>
              </w:rPr>
              <w:t>s</w:t>
            </w:r>
            <w:r w:rsidRPr="00A441E7">
              <w:rPr>
                <w:rFonts w:ascii="Times New Roman" w:hAnsi="Times New Roman" w:cs="Times New Roman"/>
              </w:rPr>
              <w:t xml:space="preserve"> </w:t>
            </w:r>
            <w:r w:rsidR="00152FA1" w:rsidRPr="00A441E7">
              <w:rPr>
                <w:rFonts w:ascii="Times New Roman" w:hAnsi="Times New Roman" w:cs="Times New Roman"/>
              </w:rPr>
              <w:t>I</w:t>
            </w:r>
            <w:r w:rsidRPr="00A441E7">
              <w:rPr>
                <w:rFonts w:ascii="Times New Roman" w:hAnsi="Times New Roman" w:cs="Times New Roman"/>
              </w:rPr>
              <w:t>nterviews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auto"/>
          </w:tcPr>
          <w:p w14:paraId="2C5F5C93" w14:textId="6E238BF7" w:rsidR="0010047C" w:rsidRPr="00A441E7" w:rsidRDefault="0010047C" w:rsidP="0010047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63</w:t>
            </w:r>
          </w:p>
          <w:p w14:paraId="616F2D94" w14:textId="6AD1358C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82" w:type="dxa"/>
            <w:tcBorders>
              <w:bottom w:val="single" w:sz="12" w:space="0" w:color="auto"/>
            </w:tcBorders>
            <w:shd w:val="clear" w:color="auto" w:fill="auto"/>
          </w:tcPr>
          <w:p w14:paraId="01346DD5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5-12</w:t>
            </w:r>
          </w:p>
        </w:tc>
        <w:tc>
          <w:tcPr>
            <w:tcW w:w="2647" w:type="dxa"/>
            <w:tcBorders>
              <w:bottom w:val="single" w:sz="12" w:space="0" w:color="auto"/>
            </w:tcBorders>
            <w:shd w:val="clear" w:color="auto" w:fill="auto"/>
          </w:tcPr>
          <w:p w14:paraId="188FE9C5" w14:textId="023AE0B8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 range of disabilities were represented</w:t>
            </w:r>
          </w:p>
          <w:p w14:paraId="1060889A" w14:textId="77777777" w:rsidR="0010047C" w:rsidRPr="00A441E7" w:rsidRDefault="0010047C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hildren with disabilities (N=16)</w:t>
            </w:r>
          </w:p>
          <w:p w14:paraId="5366451E" w14:textId="418A1EED" w:rsidR="0010047C" w:rsidRPr="00A441E7" w:rsidRDefault="0010047C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hildren as nominated peers (without disability) (N=47)</w:t>
            </w:r>
          </w:p>
        </w:tc>
        <w:tc>
          <w:tcPr>
            <w:tcW w:w="2379" w:type="dxa"/>
            <w:tcBorders>
              <w:bottom w:val="single" w:sz="12" w:space="0" w:color="auto"/>
            </w:tcBorders>
            <w:shd w:val="clear" w:color="auto" w:fill="auto"/>
          </w:tcPr>
          <w:p w14:paraId="15766758" w14:textId="0DA77238" w:rsidR="00306C25" w:rsidRPr="00A441E7" w:rsidRDefault="007F63AD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306C25" w:rsidRPr="00A441E7" w14:paraId="602A4838" w14:textId="77777777" w:rsidTr="0010047C">
        <w:tc>
          <w:tcPr>
            <w:tcW w:w="26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0B200C1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nline social networking</w:t>
            </w:r>
          </w:p>
        </w:tc>
        <w:tc>
          <w:tcPr>
            <w:tcW w:w="20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7D3BBD7" w14:textId="746376F3" w:rsidR="00306C25" w:rsidRPr="00A441E7" w:rsidRDefault="00306C25" w:rsidP="00596E0D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="00596E0D"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Raghavendra P&lt;/Author&gt;&lt;Year&gt;2013&lt;/Year&gt;&lt;RecNum&gt;59&lt;/RecNum&gt;&lt;DisplayText&gt;Raghavendra P, Newman L et al. (2013)&lt;/DisplayText&gt;&lt;record&gt;&lt;rec-number&gt;59&lt;/rec-number&gt;&lt;foreign-keys&gt;&lt;key app="EN" db-id="ffw5fsvd2za5rdetrvzvsp2qv2zvf0epdwta" timestamp="1527048979"&gt;59&lt;/key&gt;&lt;/foreign-keys&gt;&lt;ref-type name="Journal Article"&gt;17&lt;/ref-type&gt;&lt;contributors&gt;&lt;authors&gt;&lt;author&gt;Raghavendra P, &lt;/author&gt;&lt;author&gt;Newman L, &lt;/author&gt;&lt;author&gt;Grace E,&lt;/author&gt;&lt;author&gt;Woods D,&lt;/author&gt;&lt;/authors&gt;&lt;/contributors&gt;&lt;titles&gt;&lt;title&gt;‘I could never do that before’: Effectiveness of a tailored internet support intervention to increase the social participation of youth with disabilities&lt;/title&gt;&lt;secondary-title&gt;Child: Care, Health and Development&lt;/secondary-title&gt;&lt;/titles&gt;&lt;periodical&gt;&lt;full-title&gt;Child: Care, Health and Development&lt;/full-title&gt;&lt;/periodical&gt;&lt;pages&gt;552-561&lt;/pages&gt;&lt;volume&gt;39&lt;/volume&gt;&lt;number&gt;4&lt;/number&gt;&lt;dates&gt;&lt;year&gt;2013&lt;/year&gt;&lt;/dates&gt;&lt;urls&gt;&lt;/urls&gt;&lt;electronic-resource-num&gt;10.1111/cch.12048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="00596E0D" w:rsidRPr="00A441E7">
              <w:rPr>
                <w:rFonts w:ascii="Times New Roman" w:hAnsi="Times New Roman" w:cs="Times New Roman"/>
                <w:noProof/>
              </w:rPr>
              <w:t>Raghavendra P, Newman L et al. (2013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AC7E5B1" w14:textId="418362E0" w:rsidR="00152FA1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Questionnaire</w:t>
            </w:r>
            <w:r w:rsidR="00F9773D" w:rsidRPr="00A441E7">
              <w:rPr>
                <w:rFonts w:ascii="Times New Roman" w:hAnsi="Times New Roman" w:cs="Times New Roman"/>
              </w:rPr>
              <w:t>s</w:t>
            </w:r>
            <w:r w:rsidRPr="00A441E7">
              <w:rPr>
                <w:rFonts w:ascii="Times New Roman" w:hAnsi="Times New Roman" w:cs="Times New Roman"/>
              </w:rPr>
              <w:t xml:space="preserve"> </w:t>
            </w:r>
          </w:p>
          <w:p w14:paraId="60D9E4C5" w14:textId="5428A054" w:rsidR="00306C25" w:rsidRPr="00A441E7" w:rsidRDefault="00152FA1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</w:t>
            </w:r>
            <w:r w:rsidR="00306C25" w:rsidRPr="00A441E7">
              <w:rPr>
                <w:rFonts w:ascii="Times New Roman" w:hAnsi="Times New Roman" w:cs="Times New Roman"/>
              </w:rPr>
              <w:t>n-depth interview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22A4637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8</w:t>
            </w:r>
          </w:p>
        </w:tc>
        <w:tc>
          <w:tcPr>
            <w:tcW w:w="138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4AD46DFE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0-18</w:t>
            </w:r>
          </w:p>
        </w:tc>
        <w:tc>
          <w:tcPr>
            <w:tcW w:w="264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528C8416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with physical disabilities, with or without communication needs</w:t>
            </w:r>
          </w:p>
        </w:tc>
        <w:tc>
          <w:tcPr>
            <w:tcW w:w="237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3B41F86" w14:textId="5CB13234" w:rsidR="00306C25" w:rsidRPr="00A441E7" w:rsidRDefault="007F63AD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306C25" w:rsidRPr="00A441E7" w14:paraId="33774A43" w14:textId="77777777" w:rsidTr="0010047C">
        <w:tc>
          <w:tcPr>
            <w:tcW w:w="2622" w:type="dxa"/>
            <w:tcBorders>
              <w:top w:val="single" w:sz="4" w:space="0" w:color="auto"/>
              <w:bottom w:val="single" w:sz="4" w:space="0" w:color="auto"/>
            </w:tcBorders>
          </w:tcPr>
          <w:p w14:paraId="512185F4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Quality of Life</w:t>
            </w:r>
          </w:p>
        </w:tc>
        <w:tc>
          <w:tcPr>
            <w:tcW w:w="2084" w:type="dxa"/>
            <w:tcBorders>
              <w:top w:val="single" w:sz="12" w:space="0" w:color="auto"/>
              <w:bottom w:val="single" w:sz="12" w:space="0" w:color="auto"/>
            </w:tcBorders>
          </w:tcPr>
          <w:p w14:paraId="7E2EDC6A" w14:textId="53987AB6" w:rsidR="00306C25" w:rsidRPr="00A441E7" w:rsidRDefault="00596E0D" w:rsidP="00596E0D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Davis E&lt;/Author&gt;&lt;Year&gt;2009&lt;/Year&gt;&lt;RecNum&gt;102&lt;/RecNum&gt;&lt;DisplayText&gt;Davis E, Shelly A et al. (2009)&lt;/DisplayText&gt;&lt;record&gt;&lt;rec-number&gt;102&lt;/rec-number&gt;&lt;foreign-keys&gt;&lt;key app="EN" db-id="ffw5fsvd2za5rdetrvzvsp2qv2zvf0epdwta" timestamp="1527471243"&gt;102&lt;/key&gt;&lt;/foreign-keys&gt;&lt;ref-type name="Journal Article"&gt;17&lt;/ref-type&gt;&lt;contributors&gt;&lt;authors&gt;&lt;author&gt;Davis E, &lt;/author&gt;&lt;author&gt;Shelly A, &lt;/author&gt;&lt;author&gt;Waters E, &lt;/author&gt;&lt;author&gt;Mackinnon A, &lt;/author&gt;&lt;author&gt;Reddihough D, &lt;/author&gt;&lt;author&gt;Boyd R, &lt;/author&gt;&lt;author&gt;Graham HK,&lt;/author&gt;&lt;/authors&gt;&lt;/contributors&gt;&lt;titles&gt;&lt;title&gt;Quality of life of adolescents with cerebral palsy: Perspectives of adolescents and parents&lt;/title&gt;&lt;secondary-title&gt;Developmental Medicine and Clinical Neurology&lt;/secondary-title&gt;&lt;/titles&gt;&lt;periodical&gt;&lt;full-title&gt;Developmental Medicine and Clinical Neurology&lt;/full-title&gt;&lt;/periodical&gt;&lt;pages&gt;193-199&lt;/pages&gt;&lt;volume&gt;51&lt;/volume&gt;&lt;number&gt;3&lt;/number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Davis E, Shelly A et al.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  <w:bottom w:val="single" w:sz="12" w:space="0" w:color="auto"/>
            </w:tcBorders>
          </w:tcPr>
          <w:p w14:paraId="66CAC87D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</w:tcPr>
          <w:p w14:paraId="0C7A5887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7</w:t>
            </w:r>
          </w:p>
        </w:tc>
        <w:tc>
          <w:tcPr>
            <w:tcW w:w="1382" w:type="dxa"/>
            <w:tcBorders>
              <w:top w:val="single" w:sz="12" w:space="0" w:color="auto"/>
              <w:bottom w:val="single" w:sz="12" w:space="0" w:color="auto"/>
            </w:tcBorders>
          </w:tcPr>
          <w:p w14:paraId="4CA2E2D9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3-18</w:t>
            </w:r>
          </w:p>
        </w:tc>
        <w:tc>
          <w:tcPr>
            <w:tcW w:w="2647" w:type="dxa"/>
            <w:tcBorders>
              <w:top w:val="single" w:sz="12" w:space="0" w:color="auto"/>
              <w:bottom w:val="single" w:sz="12" w:space="0" w:color="auto"/>
            </w:tcBorders>
          </w:tcPr>
          <w:p w14:paraId="1FE57454" w14:textId="0A675A33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had cerebral palsy</w:t>
            </w:r>
          </w:p>
        </w:tc>
        <w:tc>
          <w:tcPr>
            <w:tcW w:w="2379" w:type="dxa"/>
            <w:tcBorders>
              <w:top w:val="single" w:sz="12" w:space="0" w:color="auto"/>
              <w:bottom w:val="single" w:sz="12" w:space="0" w:color="auto"/>
            </w:tcBorders>
          </w:tcPr>
          <w:p w14:paraId="40AC77A8" w14:textId="6CF5E078" w:rsidR="00306C25" w:rsidRPr="00A441E7" w:rsidRDefault="007F63AD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306C25" w:rsidRPr="00A441E7" w14:paraId="4B7F8CB7" w14:textId="77777777" w:rsidTr="0010047C">
        <w:tc>
          <w:tcPr>
            <w:tcW w:w="2622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0268CB34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Support for children of parents with intellectual disabilities</w:t>
            </w:r>
          </w:p>
        </w:tc>
        <w:tc>
          <w:tcPr>
            <w:tcW w:w="20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9483BB9" w14:textId="245F8D52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="00596E0D"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Collings S&lt;/Author&gt;&lt;Year&gt;2017&lt;/Year&gt;&lt;RecNum&gt;111&lt;/RecNum&gt;&lt;DisplayText&gt;Collings S, Llewellyn G et al. (2017)&lt;/DisplayText&gt;&lt;record&gt;&lt;rec-number&gt;111&lt;/rec-number&gt;&lt;foreign-keys&gt;&lt;key app="EN" db-id="ffw5fsvd2za5rdetrvzvsp2qv2zvf0epdwta" timestamp="1528336802"&gt;111&lt;/key&gt;&lt;/foreign-keys&gt;&lt;ref-type name="Journal Article"&gt;17&lt;/ref-type&gt;&lt;contributors&gt;&lt;authors&gt;&lt;author&gt;Collings S,&lt;/author&gt;&lt;author&gt;Llewellyn G,&lt;/author&gt;&lt;author&gt;Grace R,&lt;/author&gt;&lt;/authors&gt;&lt;/contributors&gt;&lt;titles&gt;&lt;title&gt;Home and the social worlds beyond: Exploring influences in the lives of children of mothers with intellectual disability&lt;/title&gt;&lt;secondary-title&gt;Child: Care, health and development&lt;/secondary-title&gt;&lt;/titles&gt;&lt;periodical&gt;&lt;full-title&gt;Child: Care, Health and Development&lt;/full-title&gt;&lt;/periodical&gt;&lt;pages&gt;697–708&lt;/pages&gt;&lt;volume&gt;43&lt;/volume&gt;&lt;number&gt;5&lt;/number&gt;&lt;dates&gt;&lt;year&gt;2017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="00596E0D" w:rsidRPr="00A441E7">
              <w:rPr>
                <w:rFonts w:ascii="Times New Roman" w:hAnsi="Times New Roman" w:cs="Times New Roman"/>
                <w:noProof/>
              </w:rPr>
              <w:t>Collings S, Llewellyn G et al. (201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3327D3AB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</w:p>
          <w:p w14:paraId="19F01F15" w14:textId="292F223E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34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BE5164D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E954382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7</w:t>
            </w:r>
          </w:p>
        </w:tc>
        <w:tc>
          <w:tcPr>
            <w:tcW w:w="138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F4B7E8D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7-11</w:t>
            </w:r>
          </w:p>
        </w:tc>
        <w:tc>
          <w:tcPr>
            <w:tcW w:w="264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FFCFE1D" w14:textId="77777777" w:rsidR="00152FA1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from low SES backgrounds</w:t>
            </w:r>
          </w:p>
          <w:p w14:paraId="2CDD6979" w14:textId="47AD5C47" w:rsidR="00152FA1" w:rsidRPr="00A441E7" w:rsidRDefault="00152FA1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</w:t>
            </w:r>
            <w:r w:rsidR="00306C25" w:rsidRPr="00A441E7">
              <w:rPr>
                <w:rFonts w:ascii="Times New Roman" w:hAnsi="Times New Roman" w:cs="Times New Roman"/>
              </w:rPr>
              <w:t>ll had mothers with intellectual disability, from rural (n=1) and urban (n=6) areas</w:t>
            </w:r>
          </w:p>
          <w:p w14:paraId="5E429869" w14:textId="2A722DCE" w:rsidR="00306C25" w:rsidRPr="00A441E7" w:rsidRDefault="00152FA1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</w:t>
            </w:r>
            <w:r w:rsidR="00306C25" w:rsidRPr="00A441E7">
              <w:rPr>
                <w:rFonts w:ascii="Times New Roman" w:hAnsi="Times New Roman" w:cs="Times New Roman"/>
              </w:rPr>
              <w:t>dditional support needs</w:t>
            </w:r>
            <w:r w:rsidRPr="00A441E7">
              <w:rPr>
                <w:rFonts w:ascii="Times New Roman" w:hAnsi="Times New Roman" w:cs="Times New Roman"/>
              </w:rPr>
              <w:t xml:space="preserve"> (N=2)</w:t>
            </w:r>
          </w:p>
        </w:tc>
        <w:tc>
          <w:tcPr>
            <w:tcW w:w="237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BDDEAA5" w14:textId="3F38B42B" w:rsidR="00306C25" w:rsidRPr="00A441E7" w:rsidRDefault="007F63AD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306C25" w:rsidRPr="00A441E7" w14:paraId="42518CDC" w14:textId="77777777" w:rsidTr="0010047C">
        <w:tc>
          <w:tcPr>
            <w:tcW w:w="14596" w:type="dxa"/>
            <w:gridSpan w:val="7"/>
            <w:tcBorders>
              <w:top w:val="single" w:sz="12" w:space="0" w:color="auto"/>
              <w:bottom w:val="single" w:sz="12" w:space="0" w:color="auto"/>
            </w:tcBorders>
          </w:tcPr>
          <w:p w14:paraId="09815975" w14:textId="77777777" w:rsidR="00306C25" w:rsidRPr="00A441E7" w:rsidRDefault="00306C25" w:rsidP="00306C25">
            <w:pPr>
              <w:jc w:val="center"/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  <w:b/>
              </w:rPr>
              <w:t>FEEDBACK AND INSIGHTS INTO SERVICE PROVISION</w:t>
            </w:r>
          </w:p>
        </w:tc>
      </w:tr>
      <w:tr w:rsidR="00306C25" w:rsidRPr="00A441E7" w14:paraId="7E944A6B" w14:textId="77777777" w:rsidTr="0010047C">
        <w:tc>
          <w:tcPr>
            <w:tcW w:w="2622" w:type="dxa"/>
            <w:vMerge w:val="restart"/>
            <w:tcBorders>
              <w:top w:val="single" w:sz="12" w:space="0" w:color="auto"/>
            </w:tcBorders>
            <w:shd w:val="clear" w:color="auto" w:fill="auto"/>
          </w:tcPr>
          <w:p w14:paraId="4D95A5F8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mmunication and partnership in medical settings</w:t>
            </w:r>
          </w:p>
        </w:tc>
        <w:tc>
          <w:tcPr>
            <w:tcW w:w="2084" w:type="dxa"/>
            <w:tcBorders>
              <w:top w:val="single" w:sz="12" w:space="0" w:color="auto"/>
            </w:tcBorders>
            <w:shd w:val="clear" w:color="auto" w:fill="auto"/>
          </w:tcPr>
          <w:p w14:paraId="010CF0F7" w14:textId="5CF6076E" w:rsidR="00306C25" w:rsidRPr="00A441E7" w:rsidRDefault="00306C25" w:rsidP="00E0162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="00E0162B"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Garth B&lt;/Author&gt;&lt;Year&gt;2009&lt;/Year&gt;&lt;RecNum&gt;112&lt;/RecNum&gt;&lt;DisplayText&gt;Garth B, Murphy G et al. (2009)&lt;/DisplayText&gt;&lt;record&gt;&lt;rec-number&gt;112&lt;/rec-number&gt;&lt;foreign-keys&gt;&lt;key app="EN" db-id="ffw5fsvd2za5rdetrvzvsp2qv2zvf0epdwta" timestamp="1528337138"&gt;112&lt;/key&gt;&lt;/foreign-keys&gt;&lt;ref-type name="Journal Article"&gt;17&lt;/ref-type&gt;&lt;contributors&gt;&lt;authors&gt;&lt;author&gt;Garth B, &lt;/author&gt;&lt;author&gt;Murphy G,&lt;/author&gt;&lt;author&gt;Reddihough D,&lt;/author&gt;&lt;/authors&gt;&lt;/contributors&gt;&lt;titles&gt;&lt;title&gt;Perceptions of participation: Child patients with a disability in the doctor–parent–child partnership&amp;#xD;&lt;/title&gt;&lt;secondary-title&gt;Patient Education and Counselling&lt;/secondary-title&gt;&lt;/titles&gt;&lt;periodical&gt;&lt;full-title&gt;Patient Education and Counselling&lt;/full-title&gt;&lt;/periodical&gt;&lt;pages&gt;45-52&lt;/pages&gt;&lt;volume&gt;74&lt;/volume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="00E0162B" w:rsidRPr="00A441E7">
              <w:rPr>
                <w:rFonts w:ascii="Times New Roman" w:hAnsi="Times New Roman" w:cs="Times New Roman"/>
                <w:noProof/>
              </w:rPr>
              <w:t>Garth B, Murphy G et al.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</w:tcBorders>
            <w:shd w:val="clear" w:color="auto" w:fill="auto"/>
          </w:tcPr>
          <w:p w14:paraId="727A1015" w14:textId="0397BD04" w:rsidR="00152FA1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  <w:p w14:paraId="6884ED59" w14:textId="234CC25C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“</w:t>
            </w:r>
            <w:r w:rsidR="00152FA1" w:rsidRPr="00A441E7">
              <w:rPr>
                <w:rFonts w:ascii="Times New Roman" w:hAnsi="Times New Roman" w:cs="Times New Roman"/>
              </w:rPr>
              <w:t>B</w:t>
            </w:r>
            <w:r w:rsidRPr="00A441E7">
              <w:rPr>
                <w:rFonts w:ascii="Times New Roman" w:hAnsi="Times New Roman" w:cs="Times New Roman"/>
              </w:rPr>
              <w:t>ox activity”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14:paraId="4E926352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0</w:t>
            </w:r>
          </w:p>
        </w:tc>
        <w:tc>
          <w:tcPr>
            <w:tcW w:w="1382" w:type="dxa"/>
            <w:tcBorders>
              <w:top w:val="single" w:sz="12" w:space="0" w:color="auto"/>
            </w:tcBorders>
            <w:shd w:val="clear" w:color="auto" w:fill="auto"/>
          </w:tcPr>
          <w:p w14:paraId="60F92CFC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2</w:t>
            </w:r>
          </w:p>
        </w:tc>
        <w:tc>
          <w:tcPr>
            <w:tcW w:w="2647" w:type="dxa"/>
            <w:tcBorders>
              <w:top w:val="single" w:sz="12" w:space="0" w:color="auto"/>
            </w:tcBorders>
            <w:shd w:val="clear" w:color="auto" w:fill="auto"/>
          </w:tcPr>
          <w:p w14:paraId="523FA479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participants diagnosed with Cerebral Palsy</w:t>
            </w:r>
          </w:p>
        </w:tc>
        <w:tc>
          <w:tcPr>
            <w:tcW w:w="2379" w:type="dxa"/>
            <w:tcBorders>
              <w:top w:val="single" w:sz="12" w:space="0" w:color="auto"/>
            </w:tcBorders>
            <w:shd w:val="clear" w:color="auto" w:fill="auto"/>
          </w:tcPr>
          <w:p w14:paraId="6E95A97E" w14:textId="76750F9B" w:rsidR="00306C25" w:rsidRPr="00A441E7" w:rsidRDefault="007F63AD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306C25" w:rsidRPr="00A441E7" w14:paraId="4DD2BD56" w14:textId="77777777" w:rsidTr="0010047C">
        <w:tc>
          <w:tcPr>
            <w:tcW w:w="2622" w:type="dxa"/>
            <w:vMerge/>
            <w:shd w:val="clear" w:color="auto" w:fill="auto"/>
          </w:tcPr>
          <w:p w14:paraId="19F7F09F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4" w:type="dxa"/>
            <w:shd w:val="clear" w:color="auto" w:fill="auto"/>
          </w:tcPr>
          <w:p w14:paraId="57D6C014" w14:textId="7AAF735E" w:rsidR="00306C25" w:rsidRPr="00A441E7" w:rsidRDefault="00306C25" w:rsidP="00E0162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="00E0162B"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Garth B&lt;/Author&gt;&lt;Year&gt;2010&lt;/Year&gt;&lt;RecNum&gt;115&lt;/RecNum&gt;&lt;DisplayText&gt;Garth B and Aroni R (2010)&lt;/DisplayText&gt;&lt;record&gt;&lt;rec-number&gt;115&lt;/rec-number&gt;&lt;foreign-keys&gt;&lt;key app="EN" db-id="ffw5fsvd2za5rdetrvzvsp2qv2zvf0epdwta" timestamp="1528341607"&gt;115&lt;/key&gt;&lt;/foreign-keys&gt;&lt;ref-type name="Journal Article"&gt;17&lt;/ref-type&gt;&lt;contributors&gt;&lt;authors&gt;&lt;author&gt;Garth B,&lt;/author&gt;&lt;author&gt;Aroni R,&lt;/author&gt;&lt;/authors&gt;&lt;/contributors&gt;&lt;titles&gt;&lt;title&gt;&amp;apos;I value what you have to say&amp;apos;. Seeking the perspective of children with a disability, not just their parents&lt;/title&gt;&lt;secondary-title&gt;Disability &amp;amp; Society&amp;#xD;&lt;/secondary-title&gt;&lt;/titles&gt;&lt;pages&gt;561-576&lt;/pages&gt;&lt;volume&gt;18&lt;/volume&gt;&lt;number&gt;5&lt;/number&gt;&lt;dates&gt;&lt;year&gt;2010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="00E0162B" w:rsidRPr="00A441E7">
              <w:rPr>
                <w:rFonts w:ascii="Times New Roman" w:hAnsi="Times New Roman" w:cs="Times New Roman"/>
                <w:noProof/>
              </w:rPr>
              <w:t>Garth B and Aroni R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shd w:val="clear" w:color="auto" w:fill="auto"/>
          </w:tcPr>
          <w:p w14:paraId="6493A192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34" w:type="dxa"/>
            <w:shd w:val="clear" w:color="auto" w:fill="auto"/>
          </w:tcPr>
          <w:p w14:paraId="0EAA43DF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4</w:t>
            </w:r>
          </w:p>
        </w:tc>
        <w:tc>
          <w:tcPr>
            <w:tcW w:w="1382" w:type="dxa"/>
            <w:shd w:val="clear" w:color="auto" w:fill="auto"/>
          </w:tcPr>
          <w:p w14:paraId="34FA6FB8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6-12</w:t>
            </w:r>
          </w:p>
        </w:tc>
        <w:tc>
          <w:tcPr>
            <w:tcW w:w="2647" w:type="dxa"/>
            <w:shd w:val="clear" w:color="auto" w:fill="auto"/>
          </w:tcPr>
          <w:p w14:paraId="2BEA1F2B" w14:textId="77777777" w:rsidR="00152FA1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participants diagnosed with Cerebral Palsy</w:t>
            </w:r>
          </w:p>
          <w:p w14:paraId="069CB80B" w14:textId="4FBA72A9" w:rsidR="00306C25" w:rsidRPr="00A441E7" w:rsidRDefault="00152FA1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</w:t>
            </w:r>
            <w:r w:rsidR="00306C25" w:rsidRPr="00A441E7">
              <w:rPr>
                <w:rFonts w:ascii="Times New Roman" w:hAnsi="Times New Roman" w:cs="Times New Roman"/>
              </w:rPr>
              <w:t>ll attended a specialist school</w:t>
            </w:r>
          </w:p>
        </w:tc>
        <w:tc>
          <w:tcPr>
            <w:tcW w:w="2379" w:type="dxa"/>
            <w:shd w:val="clear" w:color="auto" w:fill="auto"/>
          </w:tcPr>
          <w:p w14:paraId="03E4940A" w14:textId="46B5BCC6" w:rsidR="007F63AD" w:rsidRPr="00A441E7" w:rsidRDefault="007F63AD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730FF84E" w14:textId="77777777" w:rsidR="007F63AD" w:rsidRPr="00A441E7" w:rsidRDefault="007F63AD" w:rsidP="00306C25">
            <w:pPr>
              <w:rPr>
                <w:rFonts w:ascii="Times New Roman" w:hAnsi="Times New Roman" w:cs="Times New Roman"/>
              </w:rPr>
            </w:pPr>
          </w:p>
          <w:p w14:paraId="3EEE0F6E" w14:textId="15B4B625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</w:p>
        </w:tc>
      </w:tr>
      <w:tr w:rsidR="00366A38" w:rsidRPr="00A441E7" w14:paraId="4ACD8377" w14:textId="77777777" w:rsidTr="0010047C">
        <w:tc>
          <w:tcPr>
            <w:tcW w:w="26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9B11FC" w14:textId="76B0A687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Disability awareness program</w:t>
            </w:r>
          </w:p>
        </w:tc>
        <w:tc>
          <w:tcPr>
            <w:tcW w:w="20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10DC631" w14:textId="71F18DF7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Ison N&lt;/Author&gt;&lt;Year&gt;2010&lt;/Year&gt;&lt;RecNum&gt;57&lt;/RecNum&gt;&lt;DisplayText&gt;Ison N, McIntyre et al. (2010)&lt;/DisplayText&gt;&lt;record&gt;&lt;rec-number&gt;57&lt;/rec-number&gt;&lt;foreign-keys&gt;&lt;key app="EN" db-id="ffw5fsvd2za5rdetrvzvsp2qv2zvf0epdwta" timestamp="1527048802"&gt;57&lt;/key&gt;&lt;/foreign-keys&gt;&lt;ref-type name="Journal Article"&gt;17&lt;/ref-type&gt;&lt;contributors&gt;&lt;authors&gt;&lt;author&gt;Ison N, &lt;/author&gt;&lt;author&gt;McIntyre, S, &lt;/author&gt;&lt;author&gt;Rothery S, &lt;/author&gt;&lt;author&gt;Smithers-Sheedy H, &lt;/author&gt;&lt;author&gt;Goldsmith S, &lt;/author&gt;&lt;author&gt;Parsonage S, &lt;/author&gt;&lt;author&gt;Foy L,&lt;/author&gt;&lt;/authors&gt;&lt;/contributors&gt;&lt;titles&gt;&lt;title&gt;‘Just like you’: A disability awareness programme for children that enhanced knowledge, attitudes and acceptance: Pilot study findings&lt;/title&gt;&lt;secondary-title&gt;Developmental Neurorehabilitation&lt;/secondary-title&gt;&lt;/titles&gt;&lt;periodical&gt;&lt;full-title&gt;Developmental Neurorehabilitation&lt;/full-title&gt;&lt;/periodical&gt;&lt;pages&gt;360-368&lt;/pages&gt;&lt;volume&gt;13&lt;/volume&gt;&lt;number&gt;5&lt;/number&gt;&lt;dates&gt;&lt;year&gt;2010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Ison N, McIntyre et al. (2010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87910E0" w14:textId="3ADADDDF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Questionnaire</w:t>
            </w:r>
            <w:r w:rsidR="00152FA1" w:rsidRPr="00A441E7">
              <w:rPr>
                <w:rFonts w:ascii="Times New Roman" w:hAnsi="Times New Roman" w:cs="Times New Roman"/>
              </w:rPr>
              <w:t xml:space="preserve">s </w:t>
            </w:r>
            <w:r w:rsidRPr="00A441E7">
              <w:rPr>
                <w:rFonts w:ascii="Times New Roman" w:hAnsi="Times New Roman" w:cs="Times New Roman"/>
              </w:rPr>
              <w:t>Focus group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6327A144" w14:textId="77777777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47 (Questionnaire)</w:t>
            </w:r>
          </w:p>
          <w:p w14:paraId="578961BA" w14:textId="06F1AC61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4 (</w:t>
            </w:r>
            <w:r w:rsidR="00152FA1" w:rsidRPr="00A441E7">
              <w:rPr>
                <w:rFonts w:ascii="Times New Roman" w:hAnsi="Times New Roman" w:cs="Times New Roman"/>
              </w:rPr>
              <w:t>focus group</w:t>
            </w:r>
            <w:r w:rsidRPr="00A441E7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38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4C76FC41" w14:textId="1A91BEAD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9-11</w:t>
            </w:r>
          </w:p>
        </w:tc>
        <w:tc>
          <w:tcPr>
            <w:tcW w:w="264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BAA8FE7" w14:textId="77777777" w:rsidR="00152FA1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</w:t>
            </w:r>
            <w:r w:rsidR="00152FA1" w:rsidRPr="00A441E7">
              <w:rPr>
                <w:rFonts w:ascii="Times New Roman" w:hAnsi="Times New Roman" w:cs="Times New Roman"/>
              </w:rPr>
              <w:t>specified</w:t>
            </w:r>
          </w:p>
          <w:p w14:paraId="0BB821BC" w14:textId="495F6955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argeting children who do not experience disability</w:t>
            </w:r>
          </w:p>
        </w:tc>
        <w:tc>
          <w:tcPr>
            <w:tcW w:w="237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1F2CDCA" w14:textId="6F305D50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306C25" w:rsidRPr="00A441E7" w14:paraId="754D6F46" w14:textId="77777777" w:rsidTr="0010047C">
        <w:tc>
          <w:tcPr>
            <w:tcW w:w="26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2290D4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Quality improvement at a paediatric physiotherapy service</w:t>
            </w:r>
          </w:p>
        </w:tc>
        <w:tc>
          <w:tcPr>
            <w:tcW w:w="20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21B1C56" w14:textId="1E989D1C" w:rsidR="00306C25" w:rsidRPr="00A441E7" w:rsidRDefault="00306C25" w:rsidP="00E0162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="00E0162B"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Greenstein C&lt;/Author&gt;&lt;Year&gt;2016&lt;/Year&gt;&lt;RecNum&gt;113&lt;/RecNum&gt;&lt;DisplayText&gt;Greenstein C, Lowell A et al. (2016)&lt;/DisplayText&gt;&lt;record&gt;&lt;rec-number&gt;113&lt;/rec-number&gt;&lt;foreign-keys&gt;&lt;key app="EN" db-id="ffw5fsvd2za5rdetrvzvsp2qv2zvf0epdwta" timestamp="1528338039"&gt;113&lt;/key&gt;&lt;/foreign-keys&gt;&lt;ref-type name="Journal Article"&gt;17&lt;/ref-type&gt;&lt;contributors&gt;&lt;authors&gt;&lt;author&gt;Greenstein C,&lt;/author&gt;&lt;author&gt;Lowell A,&lt;/author&gt;&lt;author&gt;Thomas D,&lt;/author&gt;&lt;/authors&gt;&lt;/contributors&gt;&lt;titles&gt;&lt;title&gt;Communication and context are important to Indigenous children with physical disability and their carers at a community-based physiotherapy service: A qualitative study&amp;#xD;&lt;/title&gt;&lt;secondary-title&gt;Journal of Physiotherapy&lt;/secondary-title&gt;&lt;/titles&gt;&lt;periodical&gt;&lt;full-title&gt;Journal of Physiotherapy&lt;/full-title&gt;&lt;/periodical&gt;&lt;pages&gt;42-47&lt;/pages&gt;&lt;volume&gt;62&lt;/volume&gt;&lt;dates&gt;&lt;year&gt;2016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="00E0162B" w:rsidRPr="00A441E7">
              <w:rPr>
                <w:rFonts w:ascii="Times New Roman" w:hAnsi="Times New Roman" w:cs="Times New Roman"/>
                <w:noProof/>
              </w:rPr>
              <w:t>Greenstein C, Lowell A et al. (2016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551AEAE1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pen-ended Interview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4B19933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5</w:t>
            </w:r>
          </w:p>
        </w:tc>
        <w:tc>
          <w:tcPr>
            <w:tcW w:w="138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C4EFCBD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21</w:t>
            </w:r>
          </w:p>
        </w:tc>
        <w:tc>
          <w:tcPr>
            <w:tcW w:w="264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6D42B5E0" w14:textId="507E6600" w:rsidR="00306C25" w:rsidRPr="00A441E7" w:rsidRDefault="00152FA1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were</w:t>
            </w:r>
            <w:r w:rsidR="00306C25" w:rsidRPr="00A441E7">
              <w:rPr>
                <w:rFonts w:ascii="Times New Roman" w:hAnsi="Times New Roman" w:cs="Times New Roman"/>
              </w:rPr>
              <w:t xml:space="preserve"> Indigenous</w:t>
            </w:r>
            <w:r w:rsidRPr="00A441E7">
              <w:rPr>
                <w:rFonts w:ascii="Times New Roman" w:hAnsi="Times New Roman" w:cs="Times New Roman"/>
              </w:rPr>
              <w:t xml:space="preserve"> with </w:t>
            </w:r>
            <w:r w:rsidR="00306C25" w:rsidRPr="00A441E7">
              <w:rPr>
                <w:rFonts w:ascii="Times New Roman" w:hAnsi="Times New Roman" w:cs="Times New Roman"/>
              </w:rPr>
              <w:t>physical disabilities</w:t>
            </w:r>
          </w:p>
        </w:tc>
        <w:tc>
          <w:tcPr>
            <w:tcW w:w="237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3483CB3" w14:textId="3AA118D6" w:rsidR="00306C25" w:rsidRPr="00A441E7" w:rsidRDefault="007F63AD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306C25" w:rsidRPr="00A441E7" w14:paraId="0717238F" w14:textId="77777777" w:rsidTr="0010047C">
        <w:tc>
          <w:tcPr>
            <w:tcW w:w="26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B2BEE0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atisfaction with assistive technology</w:t>
            </w:r>
          </w:p>
        </w:tc>
        <w:tc>
          <w:tcPr>
            <w:tcW w:w="20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2516754" w14:textId="0A6712A0" w:rsidR="00306C25" w:rsidRPr="00A441E7" w:rsidRDefault="00306C25" w:rsidP="00E0162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="00E0162B"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urchland S&lt;/Author&gt;&lt;Year&gt;2011&lt;/Year&gt;&lt;RecNum&gt;58&lt;/RecNum&gt;&lt;DisplayText&gt;Murchland S, Kernot J et al. (2011)&lt;/DisplayText&gt;&lt;record&gt;&lt;rec-number&gt;58&lt;/rec-number&gt;&lt;foreign-keys&gt;&lt;key app="EN" db-id="ffw5fsvd2za5rdetrvzvsp2qv2zvf0epdwta" timestamp="1527048883"&gt;58&lt;/key&gt;&lt;/foreign-keys&gt;&lt;ref-type name="Journal Article"&gt;17&lt;/ref-type&gt;&lt;contributors&gt;&lt;authors&gt;&lt;author&gt;Murchland S, &lt;/author&gt;&lt;author&gt;Kernot J,  &lt;/author&gt;&lt;author&gt;Parkyn H,&lt;/author&gt;&lt;/authors&gt;&lt;/contributors&gt;&lt;titles&gt;&lt;title&gt;Children&amp;apos;s satisfaction with assistive technology solutions for schoolwork using the QUEST 2.1: Children&amp;apos;s Version&lt;/title&gt;&lt;secondary-title&gt;Assistive Technology&lt;/secondary-title&gt;&lt;/titles&gt;&lt;periodical&gt;&lt;full-title&gt;Assistive Technology&lt;/full-title&gt;&lt;/periodical&gt;&lt;pages&gt;162-176&lt;/pages&gt;&lt;volume&gt;23&lt;/volume&gt;&lt;number&gt;3&lt;/number&gt;&lt;dates&gt;&lt;year&gt;2011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="00E0162B" w:rsidRPr="00A441E7">
              <w:rPr>
                <w:rFonts w:ascii="Times New Roman" w:hAnsi="Times New Roman" w:cs="Times New Roman"/>
                <w:noProof/>
              </w:rPr>
              <w:t>Murchland S, Kernot J et al. (2011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7F5ADBA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Questionnaire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716727D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98</w:t>
            </w:r>
          </w:p>
        </w:tc>
        <w:tc>
          <w:tcPr>
            <w:tcW w:w="138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33325E7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8</w:t>
            </w:r>
          </w:p>
        </w:tc>
        <w:tc>
          <w:tcPr>
            <w:tcW w:w="264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4C41ED41" w14:textId="05DF4B11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Urban (80.6%) </w:t>
            </w:r>
            <w:r w:rsidR="00152FA1" w:rsidRPr="00A441E7">
              <w:rPr>
                <w:rFonts w:ascii="Times New Roman" w:hAnsi="Times New Roman" w:cs="Times New Roman"/>
              </w:rPr>
              <w:t>R</w:t>
            </w:r>
            <w:r w:rsidRPr="00A441E7">
              <w:rPr>
                <w:rFonts w:ascii="Times New Roman" w:hAnsi="Times New Roman" w:cs="Times New Roman"/>
              </w:rPr>
              <w:t>ural/remote (19.4%)</w:t>
            </w:r>
          </w:p>
          <w:p w14:paraId="1837A464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Representing a range of physical and intellectual disabilities.</w:t>
            </w:r>
          </w:p>
        </w:tc>
        <w:tc>
          <w:tcPr>
            <w:tcW w:w="237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9AA58A3" w14:textId="03486B4A" w:rsidR="00306C25" w:rsidRPr="00A441E7" w:rsidRDefault="007F63AD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366A38" w:rsidRPr="00A441E7" w14:paraId="2B349C3E" w14:textId="77777777" w:rsidTr="0010047C">
        <w:tc>
          <w:tcPr>
            <w:tcW w:w="26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BBDD39" w14:textId="26540A40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herapy and remediation experiences</w:t>
            </w:r>
          </w:p>
        </w:tc>
        <w:tc>
          <w:tcPr>
            <w:tcW w:w="20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4B2296FE" w14:textId="011A0083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ircher G&lt;/Author&gt;&lt;Year&gt;2005&lt;/Year&gt;&lt;RecNum&gt;116&lt;/RecNum&gt;&lt;DisplayText&gt;Bircher G and Darbyshire P (2005)&lt;/DisplayText&gt;&lt;record&gt;&lt;rec-number&gt;116&lt;/rec-number&gt;&lt;foreign-keys&gt;&lt;key app="EN" db-id="ffw5fsvd2za5rdetrvzvsp2qv2zvf0epdwta" timestamp="1528341762"&gt;116&lt;/key&gt;&lt;/foreign-keys&gt;&lt;ref-type name="Journal Article"&gt;17&lt;/ref-type&gt;&lt;contributors&gt;&lt;authors&gt;&lt;author&gt;Bircher G,&lt;/author&gt;&lt;author&gt;Darbyshire P,&lt;/author&gt;&lt;/authors&gt;&lt;/contributors&gt;&lt;titles&gt;&lt;title&gt;‘I know my body, I’ve lived in it all my life’: Therapy, surgery and remediation experiences of young people with disabilities&lt;/title&gt;&lt;secondary-title&gt;Contemporary Nurse&lt;/secondary-title&gt;&lt;/titles&gt;&lt;periodical&gt;&lt;full-title&gt;Contemporary Nurse&lt;/full-title&gt;&lt;/periodical&gt;&lt;pages&gt;18-33&lt;/pages&gt;&lt;volume&gt;18&lt;/volume&gt;&lt;number&gt;1-2&lt;/number&gt;&lt;dates&gt;&lt;year&gt;2005&lt;/year&gt;&lt;/dates&gt;&lt;urls&gt;&lt;/urls&gt;&lt;electronic-resource-num&gt;10.5172/conu.18.1-2.18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ircher G and Darbyshire P (2005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9076C76" w14:textId="5D924B19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terviews and focus groups over 3 round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F19B24E" w14:textId="5057F00C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0</w:t>
            </w:r>
          </w:p>
        </w:tc>
        <w:tc>
          <w:tcPr>
            <w:tcW w:w="138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7DA1801" w14:textId="58A0EC3A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8-18</w:t>
            </w:r>
          </w:p>
        </w:tc>
        <w:tc>
          <w:tcPr>
            <w:tcW w:w="264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44D7A4A5" w14:textId="30934E2E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had physical impairments</w:t>
            </w:r>
          </w:p>
        </w:tc>
        <w:tc>
          <w:tcPr>
            <w:tcW w:w="237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FD43652" w14:textId="1E2AFDC6" w:rsidR="00366A38" w:rsidRPr="00A441E7" w:rsidRDefault="00366A38" w:rsidP="00366A38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306C25" w:rsidRPr="00A441E7" w14:paraId="7083354D" w14:textId="77777777" w:rsidTr="0010047C">
        <w:tc>
          <w:tcPr>
            <w:tcW w:w="2622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1C5AAFB2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ransitioning to adult services</w:t>
            </w:r>
          </w:p>
        </w:tc>
        <w:tc>
          <w:tcPr>
            <w:tcW w:w="20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5E1309D7" w14:textId="169FA575" w:rsidR="00306C25" w:rsidRPr="00A441E7" w:rsidRDefault="00306C25" w:rsidP="00E0162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="00E0162B"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Young N&lt;/Author&gt;&lt;Year&gt;2009&lt;/Year&gt;&lt;RecNum&gt;100&lt;/RecNum&gt;&lt;DisplayText&gt;Young N, Barden W et al. (2009)&lt;/DisplayText&gt;&lt;record&gt;&lt;rec-number&gt;100&lt;/rec-number&gt;&lt;foreign-keys&gt;&lt;key app="EN" db-id="ffw5fsvd2za5rdetrvzvsp2qv2zvf0epdwta" timestamp="1527471044"&gt;100&lt;/key&gt;&lt;/foreign-keys&gt;&lt;ref-type name="Journal Article"&gt;17&lt;/ref-type&gt;&lt;contributors&gt;&lt;authors&gt;&lt;author&gt;Young N, &lt;/author&gt;&lt;author&gt;Barden W, &lt;/author&gt;&lt;author&gt;Mills W, &lt;/author&gt;&lt;author&gt;Burke T, &lt;/author&gt;&lt;author&gt;Law M, &lt;/author&gt;&lt;author&gt;Boydell K,&lt;/author&gt;&lt;/authors&gt;&lt;/contributors&gt;&lt;titles&gt;&lt;title&gt;Transition to adult-oriented health care: Perspectives of youth and adults with complex physical disabilities&lt;/title&gt;&lt;secondary-title&gt;Physical and Occupational Therapy in Paediatrics&lt;/secondary-title&gt;&lt;/titles&gt;&lt;periodical&gt;&lt;full-title&gt;Physical and Occupational Therapy in Paediatrics&lt;/full-title&gt;&lt;/periodical&gt;&lt;pages&gt;345-361&lt;/pages&gt;&lt;volume&gt;29&lt;/volume&gt;&lt;number&gt;4&lt;/number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="00E0162B" w:rsidRPr="00A441E7">
              <w:rPr>
                <w:rFonts w:ascii="Times New Roman" w:hAnsi="Times New Roman" w:cs="Times New Roman"/>
                <w:noProof/>
              </w:rPr>
              <w:t>Young N, Barden W et al.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34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1B6D7691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516A5D02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5</w:t>
            </w:r>
          </w:p>
        </w:tc>
        <w:tc>
          <w:tcPr>
            <w:tcW w:w="138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87F08BD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4-18</w:t>
            </w:r>
          </w:p>
        </w:tc>
        <w:tc>
          <w:tcPr>
            <w:tcW w:w="264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3C7F33E5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with physical disabilities</w:t>
            </w:r>
          </w:p>
        </w:tc>
        <w:tc>
          <w:tcPr>
            <w:tcW w:w="237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6F6AE22" w14:textId="6329A8B5" w:rsidR="00306C25" w:rsidRPr="00A441E7" w:rsidRDefault="007F63AD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</w:tbl>
    <w:p w14:paraId="5A6FE47E" w14:textId="77777777" w:rsidR="00306C25" w:rsidRPr="00840E10" w:rsidRDefault="00306C25" w:rsidP="00306C25">
      <w:pPr>
        <w:rPr>
          <w:rFonts w:ascii="Times New Roman" w:hAnsi="Times New Roman" w:cs="Times New Roman"/>
          <w:b/>
          <w:sz w:val="28"/>
          <w:szCs w:val="28"/>
        </w:rPr>
      </w:pPr>
      <w:r w:rsidRPr="00840E10">
        <w:rPr>
          <w:rFonts w:ascii="Times New Roman" w:hAnsi="Times New Roman" w:cs="Times New Roman"/>
          <w:b/>
          <w:sz w:val="28"/>
          <w:szCs w:val="28"/>
        </w:rPr>
        <w:lastRenderedPageBreak/>
        <w:t>JUVENILE JUSTICE</w:t>
      </w:r>
      <w:bookmarkStart w:id="0" w:name="_GoBack"/>
      <w:bookmarkEnd w:id="0"/>
    </w:p>
    <w:tbl>
      <w:tblPr>
        <w:tblStyle w:val="TableGrid"/>
        <w:tblW w:w="14567" w:type="dxa"/>
        <w:tblLayout w:type="fixed"/>
        <w:tblLook w:val="04A0" w:firstRow="1" w:lastRow="0" w:firstColumn="1" w:lastColumn="0" w:noHBand="0" w:noVBand="1"/>
      </w:tblPr>
      <w:tblGrid>
        <w:gridCol w:w="2660"/>
        <w:gridCol w:w="1984"/>
        <w:gridCol w:w="2410"/>
        <w:gridCol w:w="1134"/>
        <w:gridCol w:w="1418"/>
        <w:gridCol w:w="2551"/>
        <w:gridCol w:w="2410"/>
      </w:tblGrid>
      <w:tr w:rsidR="00217D58" w:rsidRPr="00A441E7" w14:paraId="782EF423" w14:textId="77777777" w:rsidTr="00217D58">
        <w:tc>
          <w:tcPr>
            <w:tcW w:w="2660" w:type="dxa"/>
            <w:shd w:val="clear" w:color="auto" w:fill="D9D9D9" w:themeFill="background1" w:themeFillShade="D9"/>
          </w:tcPr>
          <w:p w14:paraId="119DA27F" w14:textId="3FC0C0D7" w:rsidR="00217D58" w:rsidRPr="00A441E7" w:rsidRDefault="00217D58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Topic area</w:t>
            </w:r>
          </w:p>
        </w:tc>
        <w:tc>
          <w:tcPr>
            <w:tcW w:w="1984" w:type="dxa"/>
            <w:shd w:val="clear" w:color="auto" w:fill="D9D9D9" w:themeFill="background1" w:themeFillShade="D9"/>
          </w:tcPr>
          <w:p w14:paraId="676FAB1D" w14:textId="47A5BD27" w:rsidR="00217D58" w:rsidRPr="00A441E7" w:rsidRDefault="00217D58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Reference</w:t>
            </w:r>
          </w:p>
        </w:tc>
        <w:tc>
          <w:tcPr>
            <w:tcW w:w="2410" w:type="dxa"/>
            <w:shd w:val="clear" w:color="auto" w:fill="D9D9D9" w:themeFill="background1" w:themeFillShade="D9"/>
          </w:tcPr>
          <w:p w14:paraId="42047497" w14:textId="5AAB8DD7" w:rsidR="00217D58" w:rsidRPr="00A441E7" w:rsidRDefault="00217D58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Methods</w:t>
            </w:r>
          </w:p>
        </w:tc>
        <w:tc>
          <w:tcPr>
            <w:tcW w:w="1134" w:type="dxa"/>
            <w:shd w:val="clear" w:color="auto" w:fill="D9D9D9" w:themeFill="background1" w:themeFillShade="D9"/>
          </w:tcPr>
          <w:p w14:paraId="6732B9DC" w14:textId="3A59041D" w:rsidR="00217D58" w:rsidRPr="00A441E7" w:rsidRDefault="00217D58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1418" w:type="dxa"/>
            <w:shd w:val="clear" w:color="auto" w:fill="D9D9D9" w:themeFill="background1" w:themeFillShade="D9"/>
          </w:tcPr>
          <w:p w14:paraId="76420A3B" w14:textId="77777777" w:rsidR="00217D58" w:rsidRPr="00A441E7" w:rsidRDefault="00217D58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Age range</w:t>
            </w:r>
          </w:p>
          <w:p w14:paraId="201111C7" w14:textId="58F6A41A" w:rsidR="004C34E1" w:rsidRPr="00A441E7" w:rsidRDefault="004C34E1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(years)</w:t>
            </w:r>
          </w:p>
        </w:tc>
        <w:tc>
          <w:tcPr>
            <w:tcW w:w="2551" w:type="dxa"/>
            <w:shd w:val="clear" w:color="auto" w:fill="D9D9D9" w:themeFill="background1" w:themeFillShade="D9"/>
          </w:tcPr>
          <w:p w14:paraId="0F7D103F" w14:textId="77777777" w:rsidR="00217D58" w:rsidRPr="00A441E7" w:rsidRDefault="00217D58" w:rsidP="00217D5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 xml:space="preserve">Participant </w:t>
            </w:r>
          </w:p>
          <w:p w14:paraId="421CA0E8" w14:textId="3B287317" w:rsidR="00217D58" w:rsidRPr="00A441E7" w:rsidRDefault="004C34E1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d</w:t>
            </w:r>
            <w:r w:rsidR="00217D58" w:rsidRPr="00A441E7">
              <w:rPr>
                <w:rFonts w:ascii="Times New Roman" w:hAnsi="Times New Roman" w:cs="Times New Roman"/>
                <w:b/>
              </w:rPr>
              <w:t>iversity</w:t>
            </w:r>
          </w:p>
        </w:tc>
        <w:tc>
          <w:tcPr>
            <w:tcW w:w="2410" w:type="dxa"/>
            <w:shd w:val="clear" w:color="auto" w:fill="D9D9D9" w:themeFill="background1" w:themeFillShade="D9"/>
          </w:tcPr>
          <w:p w14:paraId="5F55C337" w14:textId="7FCDC45C" w:rsidR="00217D58" w:rsidRPr="00A441E7" w:rsidRDefault="00217D58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Nature of participation</w:t>
            </w:r>
          </w:p>
        </w:tc>
      </w:tr>
      <w:tr w:rsidR="00306C25" w:rsidRPr="00A441E7" w14:paraId="37347812" w14:textId="77777777" w:rsidTr="00217D58">
        <w:tc>
          <w:tcPr>
            <w:tcW w:w="14567" w:type="dxa"/>
            <w:gridSpan w:val="7"/>
          </w:tcPr>
          <w:p w14:paraId="3C58D6C8" w14:textId="77777777" w:rsidR="00306C25" w:rsidRPr="00A441E7" w:rsidRDefault="00306C25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RISK FACTORS AND CRIMINAL BEHAVIOURS</w:t>
            </w:r>
          </w:p>
        </w:tc>
      </w:tr>
      <w:tr w:rsidR="00217D58" w:rsidRPr="00A441E7" w14:paraId="0D3AB45E" w14:textId="77777777" w:rsidTr="00217D58">
        <w:tc>
          <w:tcPr>
            <w:tcW w:w="2660" w:type="dxa"/>
          </w:tcPr>
          <w:p w14:paraId="72EF13F7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mpact of incarceration on sustained behavioural change and recidivism</w:t>
            </w:r>
          </w:p>
        </w:tc>
        <w:tc>
          <w:tcPr>
            <w:tcW w:w="1984" w:type="dxa"/>
          </w:tcPr>
          <w:p w14:paraId="58DDEB3B" w14:textId="612812CA" w:rsidR="00306C25" w:rsidRPr="00A441E7" w:rsidRDefault="00306C25" w:rsidP="00010C0F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="00010C0F"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Ashkar P&lt;/Author&gt;&lt;Year&gt;2008&lt;/Year&gt;&lt;RecNum&gt;145&lt;/RecNum&gt;&lt;DisplayText&gt;Ashkar P and Kenny D (2008)&lt;/DisplayText&gt;&lt;record&gt;&lt;rec-number&gt;145&lt;/rec-number&gt;&lt;foreign-keys&gt;&lt;key app="EN" db-id="ffw5fsvd2za5rdetrvzvsp2qv2zvf0epdwta" timestamp="1529293826"&gt;145&lt;/key&gt;&lt;/foreign-keys&gt;&lt;ref-type name="Journal Article"&gt;17&lt;/ref-type&gt;&lt;contributors&gt;&lt;authors&gt;&lt;author&gt;Ashkar P,  &lt;/author&gt;&lt;author&gt;Kenny D,&lt;/author&gt;&lt;/authors&gt;&lt;/contributors&gt;&lt;titles&gt;&lt;title&gt;Views from the inside: Young offenders&amp;apos; subjective experiences of incarceration&lt;/title&gt;&lt;secondary-title&gt;International Journal of Offender Therapy and Comparative Criminology&lt;/secondary-title&gt;&lt;/titles&gt;&lt;periodical&gt;&lt;full-title&gt;International Journal of Offender Therapy and Comparative Criminology&lt;/full-title&gt;&lt;/periodical&gt;&lt;pages&gt;584-597&lt;/pages&gt;&lt;volume&gt;52&lt;/volume&gt;&lt;number&gt;5&lt;/number&gt;&lt;section&gt; &lt;/section&gt;&lt;dates&gt;&lt;year&gt;2008&lt;/year&gt;&lt;/dates&gt;&lt;urls&gt;&lt;/urls&gt;&lt;electronic-resource-num&gt;DOI: 10.1177/0306624X0831418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="00010C0F" w:rsidRPr="00A441E7">
              <w:rPr>
                <w:rFonts w:ascii="Times New Roman" w:hAnsi="Times New Roman" w:cs="Times New Roman"/>
                <w:noProof/>
              </w:rPr>
              <w:t>Ashkar P and Kenny D (2008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5496240E" w14:textId="77777777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Face-to-face semi-structured interviews </w:t>
            </w:r>
          </w:p>
        </w:tc>
        <w:tc>
          <w:tcPr>
            <w:tcW w:w="1134" w:type="dxa"/>
          </w:tcPr>
          <w:p w14:paraId="1EF1FCF6" w14:textId="6222B16B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6</w:t>
            </w:r>
          </w:p>
        </w:tc>
        <w:tc>
          <w:tcPr>
            <w:tcW w:w="1418" w:type="dxa"/>
          </w:tcPr>
          <w:p w14:paraId="448234F8" w14:textId="78F95551" w:rsidR="00306C25" w:rsidRPr="00A441E7" w:rsidRDefault="00306C2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19</w:t>
            </w:r>
          </w:p>
        </w:tc>
        <w:tc>
          <w:tcPr>
            <w:tcW w:w="2551" w:type="dxa"/>
          </w:tcPr>
          <w:p w14:paraId="5236F27F" w14:textId="461E73D6" w:rsidR="00306C25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aucasian (N=</w:t>
            </w:r>
            <w:r w:rsidR="00306C25" w:rsidRPr="00A441E7">
              <w:rPr>
                <w:rFonts w:ascii="Times New Roman" w:hAnsi="Times New Roman" w:cs="Times New Roman"/>
              </w:rPr>
              <w:t>8)</w:t>
            </w:r>
          </w:p>
          <w:p w14:paraId="2101DB43" w14:textId="55121C59" w:rsidR="00306C25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4) Middle Eastern (N=</w:t>
            </w:r>
            <w:r w:rsidR="00306C25" w:rsidRPr="00A441E7">
              <w:rPr>
                <w:rFonts w:ascii="Times New Roman" w:hAnsi="Times New Roman" w:cs="Times New Roman"/>
              </w:rPr>
              <w:t>2)</w:t>
            </w:r>
          </w:p>
          <w:p w14:paraId="5F456D1C" w14:textId="5337BFFB" w:rsidR="00306C25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acific Islander (N=</w:t>
            </w:r>
            <w:r w:rsidR="00306C25" w:rsidRPr="00A441E7">
              <w:rPr>
                <w:rFonts w:ascii="Times New Roman" w:hAnsi="Times New Roman" w:cs="Times New Roman"/>
              </w:rPr>
              <w:t>1)</w:t>
            </w:r>
          </w:p>
          <w:p w14:paraId="0577A7DD" w14:textId="5111AC2B" w:rsidR="00306C25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sian (N=</w:t>
            </w:r>
            <w:r w:rsidR="00306C25" w:rsidRPr="00A441E7">
              <w:rPr>
                <w:rFonts w:ascii="Times New Roman" w:hAnsi="Times New Roman" w:cs="Times New Roman"/>
              </w:rPr>
              <w:t>1)</w:t>
            </w:r>
          </w:p>
        </w:tc>
        <w:tc>
          <w:tcPr>
            <w:tcW w:w="2410" w:type="dxa"/>
          </w:tcPr>
          <w:p w14:paraId="6E6A06B8" w14:textId="77777777" w:rsidR="00010C0F" w:rsidRPr="00A441E7" w:rsidRDefault="00010C0F" w:rsidP="00010C0F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00490B14" w14:textId="77777777" w:rsidR="00306C25" w:rsidRPr="00A441E7" w:rsidRDefault="00306C25" w:rsidP="00306C2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217D58" w:rsidRPr="00A441E7" w14:paraId="096BB829" w14:textId="77777777" w:rsidTr="00217D58">
        <w:tc>
          <w:tcPr>
            <w:tcW w:w="2660" w:type="dxa"/>
          </w:tcPr>
          <w:p w14:paraId="2026332C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mpact of school and family on offending behaviours.</w:t>
            </w:r>
          </w:p>
        </w:tc>
        <w:tc>
          <w:tcPr>
            <w:tcW w:w="1984" w:type="dxa"/>
          </w:tcPr>
          <w:p w14:paraId="7485E99A" w14:textId="3DF90790" w:rsidR="00010C0F" w:rsidRPr="00A441E7" w:rsidDel="0063509C" w:rsidRDefault="00010C0F" w:rsidP="00010C0F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Ashkar P&lt;/Author&gt;&lt;Year&gt;2009&lt;/Year&gt;&lt;RecNum&gt;144&lt;/RecNum&gt;&lt;DisplayText&gt;Ashkar P and Kenny D (2009)&lt;/DisplayText&gt;&lt;record&gt;&lt;rec-number&gt;144&lt;/rec-number&gt;&lt;foreign-keys&gt;&lt;key app="EN" db-id="ffw5fsvd2za5rdetrvzvsp2qv2zvf0epdwta" timestamp="1529293741"&gt;144&lt;/key&gt;&lt;/foreign-keys&gt;&lt;ref-type name="Journal Article"&gt;17&lt;/ref-type&gt;&lt;contributors&gt;&lt;authors&gt;&lt;author&gt;Ashkar P,  &lt;/author&gt;&lt;author&gt;Kenny D,&lt;/author&gt;&lt;/authors&gt;&lt;/contributors&gt;&lt;titles&gt;&lt;title&gt;Young offenders&amp;apos; perceptions of school: An ecological analysis.&lt;/title&gt;&lt;secondary-title&gt;Psychiatry, Psychology and Law&lt;/secondary-title&gt;&lt;/titles&gt;&lt;periodical&gt;&lt;full-title&gt;Psychiatry, Psychology and Law&lt;/full-title&gt;&lt;/periodical&gt;&lt;pages&gt;355-368&lt;/pages&gt;&lt;volume&gt;16&lt;/volume&gt;&lt;number&gt;3&lt;/number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Ashkar P and Kenny D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505FA69A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34" w:type="dxa"/>
          </w:tcPr>
          <w:p w14:paraId="00874887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6</w:t>
            </w:r>
          </w:p>
        </w:tc>
        <w:tc>
          <w:tcPr>
            <w:tcW w:w="1418" w:type="dxa"/>
          </w:tcPr>
          <w:p w14:paraId="60F609B4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19</w:t>
            </w:r>
          </w:p>
        </w:tc>
        <w:tc>
          <w:tcPr>
            <w:tcW w:w="2551" w:type="dxa"/>
          </w:tcPr>
          <w:p w14:paraId="406693F4" w14:textId="77777777" w:rsidR="00D2442B" w:rsidRPr="00A441E7" w:rsidRDefault="00D2442B" w:rsidP="00D2442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aucasian (N=8)</w:t>
            </w:r>
          </w:p>
          <w:p w14:paraId="3A46C292" w14:textId="77777777" w:rsidR="00D2442B" w:rsidRPr="00A441E7" w:rsidRDefault="00D2442B" w:rsidP="00D2442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4) Middle Eastern (N=2)</w:t>
            </w:r>
          </w:p>
          <w:p w14:paraId="47A32717" w14:textId="77777777" w:rsidR="00D2442B" w:rsidRPr="00A441E7" w:rsidRDefault="00D2442B" w:rsidP="00D2442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acific Islander (N=1)</w:t>
            </w:r>
          </w:p>
          <w:p w14:paraId="15F0CDBE" w14:textId="591F8534" w:rsidR="00010C0F" w:rsidRPr="00A441E7" w:rsidRDefault="00D2442B" w:rsidP="00D2442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sian (N=1)</w:t>
            </w:r>
          </w:p>
        </w:tc>
        <w:tc>
          <w:tcPr>
            <w:tcW w:w="2410" w:type="dxa"/>
          </w:tcPr>
          <w:p w14:paraId="6EA14E3E" w14:textId="77777777" w:rsidR="00010C0F" w:rsidRPr="00A441E7" w:rsidRDefault="00010C0F" w:rsidP="00010C0F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5211A174" w14:textId="7490B5F4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</w:p>
        </w:tc>
      </w:tr>
      <w:tr w:rsidR="00010C0F" w:rsidRPr="00A441E7" w14:paraId="70388C26" w14:textId="77777777" w:rsidTr="00217D58">
        <w:tc>
          <w:tcPr>
            <w:tcW w:w="14567" w:type="dxa"/>
            <w:gridSpan w:val="7"/>
          </w:tcPr>
          <w:p w14:paraId="0484A848" w14:textId="77777777" w:rsidR="00010C0F" w:rsidRPr="00A441E7" w:rsidRDefault="00010C0F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BEHAVIOUR CHANGE AND DIVERSIONARY PROGRAMS IN JUVENILE JUSTICE</w:t>
            </w:r>
          </w:p>
        </w:tc>
      </w:tr>
      <w:tr w:rsidR="009C529B" w:rsidRPr="00A441E7" w14:paraId="5ADDC412" w14:textId="77777777" w:rsidTr="00217D58">
        <w:tc>
          <w:tcPr>
            <w:tcW w:w="2660" w:type="dxa"/>
          </w:tcPr>
          <w:p w14:paraId="2DF4FBCA" w14:textId="480E49AF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arly intervention programmes</w:t>
            </w:r>
          </w:p>
        </w:tc>
        <w:tc>
          <w:tcPr>
            <w:tcW w:w="1984" w:type="dxa"/>
          </w:tcPr>
          <w:p w14:paraId="2A6C5232" w14:textId="5AE0F051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oore T&lt;/Author&gt;&lt;Year&gt;2014&lt;/Year&gt;&lt;RecNum&gt;52&lt;/RecNum&gt;&lt;DisplayText&gt;Moore T and McArthur M (2014)&lt;/DisplayText&gt;&lt;record&gt;&lt;rec-number&gt;52&lt;/rec-number&gt;&lt;foreign-keys&gt;&lt;key app="EN" db-id="ffw5fsvd2za5rdetrvzvsp2qv2zvf0epdwta" timestamp="1526871860"&gt;52&lt;/key&gt;&lt;/foreign-keys&gt;&lt;ref-type name="Journal Article"&gt;17&lt;/ref-type&gt;&lt;contributors&gt;&lt;authors&gt;&lt;author&gt;Moore T,&lt;/author&gt;&lt;author&gt;McArthur M,&lt;/author&gt;&lt;/authors&gt;&lt;/contributors&gt;&lt;titles&gt;&lt;title&gt;If only I, they, we had done things differently: Young people talk about school difficulties and crime&lt;/title&gt;&lt;secondary-title&gt;Children and Youth Services Review&lt;/secondary-title&gt;&lt;/titles&gt;&lt;periodical&gt;&lt;full-title&gt;Children and Youth Services Review&lt;/full-title&gt;&lt;/periodical&gt;&lt;pages&gt;249-255&lt;/pages&gt;&lt;volume&gt;44&lt;/volume&gt;&lt;dates&gt;&lt;year&gt;2014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Moore T and McArthur M (2014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189A0B87" w14:textId="02703D9A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34" w:type="dxa"/>
          </w:tcPr>
          <w:p w14:paraId="68B8F8D5" w14:textId="26F7FF2F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1</w:t>
            </w:r>
          </w:p>
        </w:tc>
        <w:tc>
          <w:tcPr>
            <w:tcW w:w="1418" w:type="dxa"/>
          </w:tcPr>
          <w:p w14:paraId="1B2EE576" w14:textId="1305776F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18</w:t>
            </w:r>
          </w:p>
        </w:tc>
        <w:tc>
          <w:tcPr>
            <w:tcW w:w="2551" w:type="dxa"/>
          </w:tcPr>
          <w:p w14:paraId="53C3A122" w14:textId="77777777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4)</w:t>
            </w:r>
          </w:p>
          <w:p w14:paraId="13097DF4" w14:textId="77777777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ALD (N=3)</w:t>
            </w:r>
          </w:p>
          <w:p w14:paraId="6E31C2FE" w14:textId="77777777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thers (N=4)</w:t>
            </w:r>
          </w:p>
          <w:p w14:paraId="061283D0" w14:textId="77777777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9)</w:t>
            </w:r>
          </w:p>
          <w:p w14:paraId="7125B0C9" w14:textId="0F5767A8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s (N=2)</w:t>
            </w:r>
          </w:p>
        </w:tc>
        <w:tc>
          <w:tcPr>
            <w:tcW w:w="2410" w:type="dxa"/>
          </w:tcPr>
          <w:p w14:paraId="27304823" w14:textId="77777777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4DFC15D1" w14:textId="77777777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</w:p>
        </w:tc>
      </w:tr>
      <w:tr w:rsidR="00217D58" w:rsidRPr="00A441E7" w14:paraId="0F3FC4EA" w14:textId="77777777" w:rsidTr="00217D58">
        <w:tc>
          <w:tcPr>
            <w:tcW w:w="2660" w:type="dxa"/>
          </w:tcPr>
          <w:p w14:paraId="31197851" w14:textId="67F5CE44" w:rsidR="00010C0F" w:rsidRPr="00A441E7" w:rsidRDefault="009C384C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</w:t>
            </w:r>
            <w:r w:rsidR="00010C0F" w:rsidRPr="00A441E7">
              <w:rPr>
                <w:rFonts w:ascii="Times New Roman" w:hAnsi="Times New Roman" w:cs="Times New Roman"/>
              </w:rPr>
              <w:t>ffectiveness of challenging young offenders</w:t>
            </w:r>
          </w:p>
        </w:tc>
        <w:tc>
          <w:tcPr>
            <w:tcW w:w="1984" w:type="dxa"/>
          </w:tcPr>
          <w:p w14:paraId="39299B2F" w14:textId="192B52FE" w:rsidR="00010C0F" w:rsidRPr="00A441E7" w:rsidRDefault="00010C0F" w:rsidP="00D2442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="00D2442B"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Trotter C&lt;/Author&gt;&lt;Year&gt;2017&lt;/Year&gt;&lt;RecNum&gt;148&lt;/RecNum&gt;&lt;DisplayText&gt;Trotter C, Evans P et al. (2017)&lt;/DisplayText&gt;&lt;record&gt;&lt;rec-number&gt;148&lt;/rec-number&gt;&lt;foreign-keys&gt;&lt;key app="EN" db-id="ffw5fsvd2za5rdetrvzvsp2qv2zvf0epdwta" timestamp="1529294297"&gt;148&lt;/key&gt;&lt;/foreign-keys&gt;&lt;ref-type name="Journal Article"&gt;17&lt;/ref-type&gt;&lt;contributors&gt;&lt;authors&gt;&lt;author&gt;Trotter C, &lt;/author&gt;&lt;author&gt;Evans P, &lt;/author&gt;&lt;author&gt;Baidawi S,&lt;/author&gt;&lt;/authors&gt;&lt;/contributors&gt;&lt;titles&gt;&lt;title&gt;The effectiveness of challenging skills in work with young offenders&lt;/title&gt;&lt;secondary-title&gt;International Journal of Offender Therapy and Comparative Criminology&lt;/secondary-title&gt;&lt;/titles&gt;&lt;periodical&gt;&lt;full-title&gt;International Journal of Offender Therapy and Comparative Criminology&lt;/full-title&gt;&lt;/periodical&gt;&lt;pages&gt;397-412&lt;/pages&gt;&lt;volume&gt;61&lt;/volume&gt;&lt;number&gt;4&lt;/number&gt;&lt;dates&gt;&lt;year&gt;2017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="00D2442B" w:rsidRPr="00A441E7">
              <w:rPr>
                <w:rFonts w:ascii="Times New Roman" w:hAnsi="Times New Roman" w:cs="Times New Roman"/>
                <w:noProof/>
              </w:rPr>
              <w:t>Trotter C, Evans P et al. (2017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0C333929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Videotaped interviews</w:t>
            </w:r>
          </w:p>
        </w:tc>
        <w:tc>
          <w:tcPr>
            <w:tcW w:w="1134" w:type="dxa"/>
          </w:tcPr>
          <w:p w14:paraId="2424A0A1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16</w:t>
            </w:r>
          </w:p>
        </w:tc>
        <w:tc>
          <w:tcPr>
            <w:tcW w:w="1418" w:type="dxa"/>
          </w:tcPr>
          <w:p w14:paraId="2C3305F3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2-18</w:t>
            </w:r>
          </w:p>
        </w:tc>
        <w:tc>
          <w:tcPr>
            <w:tcW w:w="2551" w:type="dxa"/>
          </w:tcPr>
          <w:p w14:paraId="3C77FD5D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96)</w:t>
            </w:r>
          </w:p>
          <w:p w14:paraId="623FBA91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 (N=20)</w:t>
            </w:r>
          </w:p>
        </w:tc>
        <w:tc>
          <w:tcPr>
            <w:tcW w:w="2410" w:type="dxa"/>
          </w:tcPr>
          <w:p w14:paraId="60F18E24" w14:textId="77777777" w:rsidR="00010C0F" w:rsidRPr="00A441E7" w:rsidRDefault="00010C0F" w:rsidP="00010C0F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41E52817" w14:textId="58416CA3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</w:p>
        </w:tc>
      </w:tr>
      <w:tr w:rsidR="009C384C" w:rsidRPr="00A441E7" w14:paraId="6E1EB00B" w14:textId="77777777" w:rsidTr="00217D58">
        <w:tc>
          <w:tcPr>
            <w:tcW w:w="2660" w:type="dxa"/>
          </w:tcPr>
          <w:p w14:paraId="13ED2B6F" w14:textId="752F8442" w:rsidR="009C384C" w:rsidRPr="00A441E7" w:rsidRDefault="009C384C" w:rsidP="009C384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Evaluation of an injury prevention program </w:t>
            </w:r>
          </w:p>
        </w:tc>
        <w:tc>
          <w:tcPr>
            <w:tcW w:w="1984" w:type="dxa"/>
          </w:tcPr>
          <w:p w14:paraId="3AF1D7BB" w14:textId="77777777" w:rsidR="009C384C" w:rsidRPr="00A441E7" w:rsidRDefault="009C384C" w:rsidP="009C384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Ho KM&lt;/Author&gt;&lt;Year&gt;2012&lt;/Year&gt;&lt;RecNum&gt;53&lt;/RecNum&gt;&lt;DisplayText&gt;Ho KM, Litton E et al. (2012)&lt;/DisplayText&gt;&lt;record&gt;&lt;rec-number&gt;53&lt;/rec-number&gt;&lt;foreign-keys&gt;&lt;key app="EN" db-id="ffw5fsvd2za5rdetrvzvsp2qv2zvf0epdwta" timestamp="1526883553"&gt;53&lt;/key&gt;&lt;/foreign-keys&gt;&lt;ref-type name="Journal Article"&gt;17&lt;/ref-type&gt;&lt;contributors&gt;&lt;authors&gt;&lt;author&gt;Ho KM,&lt;/author&gt;&lt;author&gt;Litton E, &lt;/author&gt;&lt;author&gt;Geelhoed E, &lt;/author&gt;&lt;author&gt;Gope M, &lt;/author&gt;&lt;author&gt;Burrell M, &lt;/author&gt;&lt;author&gt;Coribel J, et al.&lt;/author&gt;&lt;/authors&gt;&lt;/contributors&gt;&lt;titles&gt;&lt;title&gt;Effect of an injury awareness education program on risk-taking behaviors and injuries in juvenile justice offenders: A retrospective cohort study&lt;/title&gt;&lt;secondary-title&gt;PLoS ONE&lt;/secondary-title&gt;&lt;/titles&gt;&lt;periodical&gt;&lt;full-title&gt;PLoS ONE&lt;/full-title&gt;&lt;/periodical&gt;&lt;pages&gt;e31776&lt;/pages&gt;&lt;volume&gt;7&lt;/volume&gt;&lt;number&gt;2&lt;/number&gt;&lt;section&gt;  &lt;/section&gt;&lt;dates&gt;&lt;year&gt;2012&lt;/year&gt;&lt;/dates&gt;&lt;urls&gt;&lt;related-urls&gt;&lt;url&gt;https://doi.org/10.1371/journal.pone.0031776&lt;/url&gt;&lt;/related-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Ho KM, Litton E et al. (201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  <w:p w14:paraId="6AEDEF3B" w14:textId="77777777" w:rsidR="009C384C" w:rsidRPr="00A441E7" w:rsidRDefault="009C384C" w:rsidP="009C384C">
            <w:pPr>
              <w:rPr>
                <w:rFonts w:ascii="Times New Roman" w:hAnsi="Times New Roman" w:cs="Times New Roman"/>
              </w:rPr>
            </w:pPr>
          </w:p>
          <w:p w14:paraId="0CA7ECF0" w14:textId="77777777" w:rsidR="009C384C" w:rsidRPr="00A441E7" w:rsidRDefault="009C384C" w:rsidP="009C384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10" w:type="dxa"/>
          </w:tcPr>
          <w:p w14:paraId="21395BBA" w14:textId="44FFA385" w:rsidR="009C384C" w:rsidRPr="00A441E7" w:rsidRDefault="009C384C" w:rsidP="009C384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2 questionnaires (before and after attending the program)</w:t>
            </w:r>
          </w:p>
        </w:tc>
        <w:tc>
          <w:tcPr>
            <w:tcW w:w="1134" w:type="dxa"/>
          </w:tcPr>
          <w:p w14:paraId="3080AC50" w14:textId="29E35BE4" w:rsidR="009C384C" w:rsidRPr="00A441E7" w:rsidRDefault="009C384C" w:rsidP="009C384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225</w:t>
            </w:r>
          </w:p>
        </w:tc>
        <w:tc>
          <w:tcPr>
            <w:tcW w:w="1418" w:type="dxa"/>
          </w:tcPr>
          <w:p w14:paraId="535F4650" w14:textId="5607923E" w:rsidR="009C384C" w:rsidRPr="00A441E7" w:rsidRDefault="009C384C" w:rsidP="009C384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4-21</w:t>
            </w:r>
          </w:p>
        </w:tc>
        <w:tc>
          <w:tcPr>
            <w:tcW w:w="2551" w:type="dxa"/>
          </w:tcPr>
          <w:p w14:paraId="7B822585" w14:textId="77777777" w:rsidR="009C384C" w:rsidRPr="00A441E7" w:rsidRDefault="009C384C" w:rsidP="009C384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s (N=191) Females (N=34)</w:t>
            </w:r>
          </w:p>
          <w:p w14:paraId="0467CA0A" w14:textId="77777777" w:rsidR="009B7515" w:rsidRPr="00A441E7" w:rsidRDefault="009C384C" w:rsidP="009C384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Caucasian (N=103) </w:t>
            </w:r>
          </w:p>
          <w:p w14:paraId="7969AC7D" w14:textId="5A9AED91" w:rsidR="00857C27" w:rsidRPr="00A441E7" w:rsidRDefault="009B7515" w:rsidP="009C384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</w:t>
            </w:r>
            <w:r w:rsidR="009C384C" w:rsidRPr="00A441E7">
              <w:rPr>
                <w:rFonts w:ascii="Times New Roman" w:hAnsi="Times New Roman" w:cs="Times New Roman"/>
              </w:rPr>
              <w:t xml:space="preserve"> (N=42) </w:t>
            </w:r>
          </w:p>
          <w:p w14:paraId="4AE646B8" w14:textId="633B6A4B" w:rsidR="009C384C" w:rsidRPr="00A441E7" w:rsidRDefault="009C384C" w:rsidP="009C384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 xml:space="preserve">Asian (N=7) </w:t>
            </w:r>
          </w:p>
          <w:p w14:paraId="09194F52" w14:textId="7A2FFEE2" w:rsidR="009C384C" w:rsidRPr="00A441E7" w:rsidRDefault="009C384C" w:rsidP="009C384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Other (N=73)</w:t>
            </w:r>
          </w:p>
        </w:tc>
        <w:tc>
          <w:tcPr>
            <w:tcW w:w="2410" w:type="dxa"/>
          </w:tcPr>
          <w:p w14:paraId="016AD37F" w14:textId="77777777" w:rsidR="009C384C" w:rsidRPr="00A441E7" w:rsidRDefault="009C384C" w:rsidP="009C384C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2B04B19D" w14:textId="77777777" w:rsidR="009C384C" w:rsidRPr="00A441E7" w:rsidRDefault="009C384C" w:rsidP="009C384C">
            <w:pPr>
              <w:rPr>
                <w:rFonts w:ascii="Times New Roman" w:hAnsi="Times New Roman" w:cs="Times New Roman"/>
              </w:rPr>
            </w:pPr>
          </w:p>
        </w:tc>
      </w:tr>
      <w:tr w:rsidR="00857C27" w:rsidRPr="00A441E7" w14:paraId="170C7E9E" w14:textId="77777777" w:rsidTr="00217D58">
        <w:tc>
          <w:tcPr>
            <w:tcW w:w="2660" w:type="dxa"/>
          </w:tcPr>
          <w:p w14:paraId="2DC47DEA" w14:textId="280FCE54" w:rsidR="00857C27" w:rsidRPr="00A441E7" w:rsidRDefault="00857C27" w:rsidP="00857C2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Evaluation of a music program</w:t>
            </w:r>
          </w:p>
        </w:tc>
        <w:tc>
          <w:tcPr>
            <w:tcW w:w="1984" w:type="dxa"/>
          </w:tcPr>
          <w:p w14:paraId="661F3606" w14:textId="016B46F5" w:rsidR="00857C27" w:rsidRPr="00A441E7" w:rsidRDefault="00857C27" w:rsidP="00857C2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Barrett M&lt;/Author&gt;&lt;Year&gt;2012&lt;/Year&gt;&lt;RecNum&gt;146&lt;/RecNum&gt;&lt;DisplayText&gt;Barrett M and Baker J (2012)&lt;/DisplayText&gt;&lt;record&gt;&lt;rec-number&gt;146&lt;/rec-number&gt;&lt;foreign-keys&gt;&lt;key app="EN" db-id="ffw5fsvd2za5rdetrvzvsp2qv2zvf0epdwta" timestamp="1529293984"&gt;146&lt;/key&gt;&lt;/foreign-keys&gt;&lt;ref-type name="Journal Article"&gt;17&lt;/ref-type&gt;&lt;contributors&gt;&lt;authors&gt;&lt;author&gt;Barrett M,&lt;/author&gt;&lt;author&gt;Baker J,&lt;/author&gt;&lt;/authors&gt;&lt;/contributors&gt;&lt;titles&gt;&lt;title&gt;Developing learning identities in and through music: A case study of the outcomes of a music programme in an Australian Juvenile Detention Centre&lt;/title&gt;&lt;secondary-title&gt;International Journal of Music Education&lt;/secondary-title&gt;&lt;/titles&gt;&lt;periodical&gt;&lt;full-title&gt;International Journal of Music Education&lt;/full-title&gt;&lt;/periodical&gt;&lt;pages&gt;244-259&lt;/pages&gt;&lt;volume&gt;30&lt;/volume&gt;&lt;number&gt;3&lt;/number&gt;&lt;dates&gt;&lt;year&gt;2012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Barrett M and Baker J (2012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566870F9" w14:textId="0B8DE1B3" w:rsidR="00857C27" w:rsidRPr="00A441E7" w:rsidRDefault="00857C27" w:rsidP="00857C2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vidual and group interviews</w:t>
            </w:r>
          </w:p>
        </w:tc>
        <w:tc>
          <w:tcPr>
            <w:tcW w:w="1134" w:type="dxa"/>
          </w:tcPr>
          <w:p w14:paraId="7FC2F6C4" w14:textId="161494DC" w:rsidR="00857C27" w:rsidRPr="00A441E7" w:rsidRDefault="00857C27" w:rsidP="00857C2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7</w:t>
            </w:r>
          </w:p>
        </w:tc>
        <w:tc>
          <w:tcPr>
            <w:tcW w:w="1418" w:type="dxa"/>
          </w:tcPr>
          <w:p w14:paraId="7581B622" w14:textId="07A04081" w:rsidR="00857C27" w:rsidRPr="00A441E7" w:rsidRDefault="00857C27" w:rsidP="00857C2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4-18</w:t>
            </w:r>
          </w:p>
        </w:tc>
        <w:tc>
          <w:tcPr>
            <w:tcW w:w="2551" w:type="dxa"/>
          </w:tcPr>
          <w:p w14:paraId="29D7530E" w14:textId="77777777" w:rsidR="00857C27" w:rsidRPr="00A441E7" w:rsidRDefault="00857C27" w:rsidP="00857C2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Male (N=15)</w:t>
            </w:r>
          </w:p>
          <w:p w14:paraId="0C353D27" w14:textId="449A10C9" w:rsidR="00857C27" w:rsidRPr="00A441E7" w:rsidRDefault="00857C27" w:rsidP="00857C2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Female (N=2)</w:t>
            </w:r>
          </w:p>
        </w:tc>
        <w:tc>
          <w:tcPr>
            <w:tcW w:w="2410" w:type="dxa"/>
          </w:tcPr>
          <w:p w14:paraId="7177ABF3" w14:textId="4A5356A6" w:rsidR="00857C27" w:rsidRPr="00A441E7" w:rsidRDefault="00857C27" w:rsidP="00857C27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</w:tc>
      </w:tr>
      <w:tr w:rsidR="00010C0F" w:rsidRPr="00A441E7" w14:paraId="59CCB06F" w14:textId="77777777" w:rsidTr="00217D58">
        <w:tc>
          <w:tcPr>
            <w:tcW w:w="14567" w:type="dxa"/>
            <w:gridSpan w:val="7"/>
          </w:tcPr>
          <w:p w14:paraId="1C71EE39" w14:textId="77777777" w:rsidR="00010C0F" w:rsidRPr="00A441E7" w:rsidRDefault="00010C0F" w:rsidP="00306C2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A441E7">
              <w:rPr>
                <w:rFonts w:ascii="Times New Roman" w:hAnsi="Times New Roman" w:cs="Times New Roman"/>
                <w:b/>
              </w:rPr>
              <w:t>FEEDBACK AND INSIGHTS ON SERVICE PROVISION</w:t>
            </w:r>
          </w:p>
        </w:tc>
      </w:tr>
      <w:tr w:rsidR="00217D58" w:rsidRPr="00A441E7" w14:paraId="0D9403C5" w14:textId="77777777" w:rsidTr="00217D58">
        <w:tc>
          <w:tcPr>
            <w:tcW w:w="2660" w:type="dxa"/>
          </w:tcPr>
          <w:p w14:paraId="1E28E162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Transition back into the community</w:t>
            </w:r>
          </w:p>
        </w:tc>
        <w:tc>
          <w:tcPr>
            <w:tcW w:w="1984" w:type="dxa"/>
          </w:tcPr>
          <w:p w14:paraId="215B2686" w14:textId="437C355F" w:rsidR="00010C0F" w:rsidRPr="00A441E7" w:rsidRDefault="00010C0F" w:rsidP="00D2442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="00D2442B"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Moore T&lt;/Author&gt;&lt;Year&gt;2013&lt;/Year&gt;&lt;RecNum&gt;149&lt;/RecNum&gt;&lt;DisplayText&gt;Moore T, McArthur M et al. (2013)&lt;/DisplayText&gt;&lt;record&gt;&lt;rec-number&gt;149&lt;/rec-number&gt;&lt;foreign-keys&gt;&lt;key app="EN" db-id="ffw5fsvd2za5rdetrvzvsp2qv2zvf0epdwta" timestamp="1529294424"&gt;149&lt;/key&gt;&lt;/foreign-keys&gt;&lt;ref-type name="Journal Article"&gt;17&lt;/ref-type&gt;&lt;contributors&gt;&lt;authors&gt;&lt;author&gt;Moore T,  &lt;/author&gt;&lt;author&gt;McArthur M,&lt;/author&gt;&lt;author&gt;Saunders V,&lt;/author&gt;&lt;/authors&gt;&lt;/contributors&gt;&lt;titles&gt;&lt;title&gt;Young people talk about transitioning from youth detention to the community: Making good. &lt;/title&gt;&lt;secondary-title&gt;Australian Social Work&lt;/secondary-title&gt;&lt;/titles&gt;&lt;periodical&gt;&lt;full-title&gt;Australian Social Work&lt;/full-title&gt;&lt;/periodical&gt;&lt;pages&gt;328-343&lt;/pages&gt;&lt;volume&gt;66&lt;/volume&gt;&lt;number&gt;3&lt;/number&gt;&lt;dates&gt;&lt;year&gt;2013&lt;/year&gt;&lt;/dates&gt;&lt;urls&gt;&lt;/urls&gt;&lt;electronic-resource-num&gt;10.1080/0312407X.2012.752020&lt;/electronic-resource-num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="00D2442B" w:rsidRPr="00A441E7">
              <w:rPr>
                <w:rFonts w:ascii="Times New Roman" w:hAnsi="Times New Roman" w:cs="Times New Roman"/>
                <w:noProof/>
              </w:rPr>
              <w:t>Moore T, McArthur M et al. (2013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40E1A5D1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mi-structured interviews</w:t>
            </w:r>
          </w:p>
        </w:tc>
        <w:tc>
          <w:tcPr>
            <w:tcW w:w="1134" w:type="dxa"/>
          </w:tcPr>
          <w:p w14:paraId="2BA3132D" w14:textId="7F36FB1E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11</w:t>
            </w:r>
          </w:p>
        </w:tc>
        <w:tc>
          <w:tcPr>
            <w:tcW w:w="1418" w:type="dxa"/>
          </w:tcPr>
          <w:p w14:paraId="2A236D6E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16-18</w:t>
            </w:r>
          </w:p>
        </w:tc>
        <w:tc>
          <w:tcPr>
            <w:tcW w:w="2551" w:type="dxa"/>
          </w:tcPr>
          <w:p w14:paraId="2C29E4C3" w14:textId="21F7897E" w:rsidR="00010C0F" w:rsidRPr="00A441E7" w:rsidRDefault="009B7515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Indigenous</w:t>
            </w:r>
            <w:r w:rsidR="00010C0F" w:rsidRPr="00A441E7">
              <w:rPr>
                <w:rFonts w:ascii="Times New Roman" w:hAnsi="Times New Roman" w:cs="Times New Roman"/>
              </w:rPr>
              <w:t xml:space="preserve"> (N=4) </w:t>
            </w:r>
          </w:p>
          <w:p w14:paraId="5E39D179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Pacific Islander (N=3)</w:t>
            </w:r>
          </w:p>
          <w:p w14:paraId="6B25F77B" w14:textId="77777777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Other (N=4)</w:t>
            </w:r>
          </w:p>
        </w:tc>
        <w:tc>
          <w:tcPr>
            <w:tcW w:w="2410" w:type="dxa"/>
          </w:tcPr>
          <w:p w14:paraId="7EF771BC" w14:textId="77777777" w:rsidR="00010C0F" w:rsidRPr="00A441E7" w:rsidRDefault="00010C0F" w:rsidP="00010C0F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Collecting data: children are consulted</w:t>
            </w:r>
          </w:p>
          <w:p w14:paraId="2A94126F" w14:textId="7DF018E1" w:rsidR="00010C0F" w:rsidRPr="00A441E7" w:rsidRDefault="00010C0F" w:rsidP="00306C25">
            <w:pPr>
              <w:rPr>
                <w:rFonts w:ascii="Times New Roman" w:hAnsi="Times New Roman" w:cs="Times New Roman"/>
              </w:rPr>
            </w:pPr>
          </w:p>
        </w:tc>
      </w:tr>
      <w:tr w:rsidR="009C529B" w:rsidRPr="00A441E7" w14:paraId="5180BD73" w14:textId="77777777" w:rsidTr="00217D58">
        <w:tc>
          <w:tcPr>
            <w:tcW w:w="2660" w:type="dxa"/>
          </w:tcPr>
          <w:p w14:paraId="3B7EB768" w14:textId="073BBE1E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lastRenderedPageBreak/>
              <w:t>Views and experiences of Indigenous young people in youth detention</w:t>
            </w:r>
          </w:p>
        </w:tc>
        <w:tc>
          <w:tcPr>
            <w:tcW w:w="1984" w:type="dxa"/>
          </w:tcPr>
          <w:p w14:paraId="074EE3A8" w14:textId="09FFE086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fldChar w:fldCharType="begin"/>
            </w:r>
            <w:r w:rsidRPr="00A441E7">
              <w:rPr>
                <w:rFonts w:ascii="Times New Roman" w:hAnsi="Times New Roman" w:cs="Times New Roman"/>
              </w:rPr>
              <w:instrText xml:space="preserve"> ADDIN EN.CITE &lt;EndNote&gt;&lt;Cite AuthorYear="1"&gt;&lt;Author&gt;Evans R&lt;/Author&gt;&lt;Year&gt;2009&lt;/Year&gt;&lt;RecNum&gt;147&lt;/RecNum&gt;&lt;DisplayText&gt;Evans R and Fraser E (2009)&lt;/DisplayText&gt;&lt;record&gt;&lt;rec-number&gt;147&lt;/rec-number&gt;&lt;foreign-keys&gt;&lt;key app="EN" db-id="ffw5fsvd2za5rdetrvzvsp2qv2zvf0epdwta" timestamp="1529294069"&gt;147&lt;/key&gt;&lt;/foreign-keys&gt;&lt;ref-type name="Journal Article"&gt;17&lt;/ref-type&gt;&lt;contributors&gt;&lt;authors&gt;&lt;author&gt;Evans R, &lt;/author&gt;&lt;author&gt;Fraser E,&lt;/author&gt;&lt;/authors&gt;&lt;/contributors&gt;&lt;titles&gt;&lt;title&gt;The views and experiences of Aboriginal and Torres Strait Islander young people in Queensland&amp;apos;s youth detention centres&lt;/title&gt;&lt;secondary-title&gt;Indigenous Law Bulletin&lt;/secondary-title&gt;&lt;/titles&gt;&lt;periodical&gt;&lt;full-title&gt;Indigenous Law Bulletin&lt;/full-title&gt;&lt;/periodical&gt;&lt;pages&gt;9-13&lt;/pages&gt;&lt;volume&gt;7&lt;/volume&gt;&lt;number&gt;15&lt;/number&gt;&lt;dates&gt;&lt;year&gt;2009&lt;/year&gt;&lt;/dates&gt;&lt;urls&gt;&lt;/urls&gt;&lt;/record&gt;&lt;/Cite&gt;&lt;/EndNote&gt;</w:instrText>
            </w:r>
            <w:r w:rsidRPr="00A441E7">
              <w:rPr>
                <w:rFonts w:ascii="Times New Roman" w:hAnsi="Times New Roman" w:cs="Times New Roman"/>
              </w:rPr>
              <w:fldChar w:fldCharType="separate"/>
            </w:r>
            <w:r w:rsidRPr="00A441E7">
              <w:rPr>
                <w:rFonts w:ascii="Times New Roman" w:hAnsi="Times New Roman" w:cs="Times New Roman"/>
                <w:noProof/>
              </w:rPr>
              <w:t>Evans R and Fraser E (2009)</w:t>
            </w:r>
            <w:r w:rsidRPr="00A441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10" w:type="dxa"/>
          </w:tcPr>
          <w:p w14:paraId="78805375" w14:textId="38552815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Self-report questionnaire with open-ended questions</w:t>
            </w:r>
          </w:p>
        </w:tc>
        <w:tc>
          <w:tcPr>
            <w:tcW w:w="1134" w:type="dxa"/>
          </w:tcPr>
          <w:p w14:paraId="6E0EAEE1" w14:textId="35EF7855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N=66</w:t>
            </w:r>
          </w:p>
        </w:tc>
        <w:tc>
          <w:tcPr>
            <w:tcW w:w="1418" w:type="dxa"/>
          </w:tcPr>
          <w:p w14:paraId="4457E5D9" w14:textId="3EE83264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Unspecified</w:t>
            </w:r>
          </w:p>
        </w:tc>
        <w:tc>
          <w:tcPr>
            <w:tcW w:w="2551" w:type="dxa"/>
          </w:tcPr>
          <w:p w14:paraId="7B199643" w14:textId="6CE1F42D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All participants were Indigenous</w:t>
            </w:r>
          </w:p>
        </w:tc>
        <w:tc>
          <w:tcPr>
            <w:tcW w:w="2410" w:type="dxa"/>
          </w:tcPr>
          <w:p w14:paraId="336157FC" w14:textId="77777777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  <w:r w:rsidRPr="00A441E7">
              <w:rPr>
                <w:rFonts w:ascii="Times New Roman" w:hAnsi="Times New Roman" w:cs="Times New Roman"/>
              </w:rPr>
              <w:t>Collecting data: children are consulted</w:t>
            </w:r>
          </w:p>
          <w:p w14:paraId="1FA67FC7" w14:textId="77777777" w:rsidR="009C529B" w:rsidRPr="00A441E7" w:rsidRDefault="009C529B" w:rsidP="009C529B">
            <w:pPr>
              <w:rPr>
                <w:rFonts w:ascii="Times New Roman" w:hAnsi="Times New Roman" w:cs="Times New Roman"/>
              </w:rPr>
            </w:pPr>
          </w:p>
        </w:tc>
      </w:tr>
    </w:tbl>
    <w:p w14:paraId="02614F12" w14:textId="77777777" w:rsidR="00306C25" w:rsidRPr="00A441E7" w:rsidRDefault="00306C25" w:rsidP="00306C25">
      <w:pPr>
        <w:rPr>
          <w:rFonts w:ascii="Times New Roman" w:hAnsi="Times New Roman" w:cs="Times New Roman"/>
        </w:rPr>
      </w:pPr>
    </w:p>
    <w:p w14:paraId="59A2CAC0" w14:textId="77777777" w:rsidR="00217D58" w:rsidRDefault="00217D58" w:rsidP="003660AF">
      <w:pPr>
        <w:spacing w:after="0" w:line="240" w:lineRule="auto"/>
      </w:pPr>
    </w:p>
    <w:p w14:paraId="55491F7C" w14:textId="77777777" w:rsidR="00217D58" w:rsidRDefault="00217D58" w:rsidP="003660AF">
      <w:pPr>
        <w:spacing w:after="0" w:line="240" w:lineRule="auto"/>
      </w:pPr>
    </w:p>
    <w:p w14:paraId="7149BBEC" w14:textId="7B63B2BF" w:rsidR="00217D58" w:rsidRPr="00A441E7" w:rsidRDefault="00A441E7" w:rsidP="003660AF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A441E7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539DAE3E" w14:textId="26D69DFD" w:rsidR="00852212" w:rsidRPr="00A441E7" w:rsidRDefault="002F1DAC" w:rsidP="00A441E7">
      <w:pPr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441E7">
        <w:rPr>
          <w:rFonts w:ascii="Times New Roman" w:hAnsi="Times New Roman" w:cs="Times New Roman"/>
          <w:sz w:val="24"/>
          <w:szCs w:val="24"/>
        </w:rPr>
        <w:fldChar w:fldCharType="begin"/>
      </w:r>
      <w:r w:rsidRPr="00A441E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441E7">
        <w:rPr>
          <w:rFonts w:ascii="Times New Roman" w:hAnsi="Times New Roman" w:cs="Times New Roman"/>
          <w:sz w:val="24"/>
          <w:szCs w:val="24"/>
        </w:rPr>
        <w:fldChar w:fldCharType="separate"/>
      </w:r>
      <w:r w:rsidR="00852212" w:rsidRPr="00A441E7">
        <w:rPr>
          <w:rFonts w:ascii="Times New Roman" w:hAnsi="Times New Roman" w:cs="Times New Roman"/>
          <w:sz w:val="24"/>
          <w:szCs w:val="24"/>
        </w:rPr>
        <w:t xml:space="preserve">Aisbett D L, et al. (2007). "Understanding barriers to mental health service utilization for adolescents in rural Australia." </w:t>
      </w:r>
      <w:r w:rsidR="00852212" w:rsidRPr="00A441E7">
        <w:rPr>
          <w:rFonts w:ascii="Times New Roman" w:hAnsi="Times New Roman" w:cs="Times New Roman"/>
          <w:sz w:val="24"/>
          <w:szCs w:val="24"/>
          <w:u w:val="single"/>
        </w:rPr>
        <w:t>Rural and Remote Health</w:t>
      </w:r>
      <w:r w:rsidR="00852212"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="00852212" w:rsidRPr="00A441E7">
        <w:rPr>
          <w:rFonts w:ascii="Times New Roman" w:hAnsi="Times New Roman" w:cs="Times New Roman"/>
          <w:b/>
          <w:sz w:val="24"/>
          <w:szCs w:val="24"/>
        </w:rPr>
        <w:t>7</w:t>
      </w:r>
      <w:r w:rsidR="00852212" w:rsidRPr="00A441E7">
        <w:rPr>
          <w:rFonts w:ascii="Times New Roman" w:hAnsi="Times New Roman" w:cs="Times New Roman"/>
          <w:sz w:val="24"/>
          <w:szCs w:val="24"/>
        </w:rPr>
        <w:t>: 624 (online).</w:t>
      </w:r>
    </w:p>
    <w:p w14:paraId="2178E8A7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2E1F6C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Ashkar P and Kenny D (2008). "Views from the inside: Young offenders' subjective experiences of incarcerat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Offender Therapy and Comparative Criminolog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52</w:t>
      </w:r>
      <w:r w:rsidRPr="00A441E7">
        <w:rPr>
          <w:rFonts w:ascii="Times New Roman" w:hAnsi="Times New Roman" w:cs="Times New Roman"/>
          <w:sz w:val="24"/>
          <w:szCs w:val="24"/>
        </w:rPr>
        <w:t>(5): 584-597.</w:t>
      </w:r>
    </w:p>
    <w:p w14:paraId="774EDE7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D4EED5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Ashkar P and Kenny D (2009). "Young offenders' perceptions of school: An ecological analysi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Psychiatry, Psychology and Law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6</w:t>
      </w:r>
      <w:r w:rsidRPr="00A441E7">
        <w:rPr>
          <w:rFonts w:ascii="Times New Roman" w:hAnsi="Times New Roman" w:cs="Times New Roman"/>
          <w:sz w:val="24"/>
          <w:szCs w:val="24"/>
        </w:rPr>
        <w:t>(3): 355-368.</w:t>
      </w:r>
    </w:p>
    <w:p w14:paraId="6547EDC0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C4AE82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achraz V and Grace R (2009). "Creating a different kind of normal: Parent and child perspectives on sibling relationships when one child in the family has Autism Spectrum Disorder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ontemporary Issues in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0</w:t>
      </w:r>
      <w:r w:rsidRPr="00A441E7">
        <w:rPr>
          <w:rFonts w:ascii="Times New Roman" w:hAnsi="Times New Roman" w:cs="Times New Roman"/>
          <w:sz w:val="24"/>
          <w:szCs w:val="24"/>
        </w:rPr>
        <w:t>(9): 317-330.</w:t>
      </w:r>
    </w:p>
    <w:p w14:paraId="2D7F247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853A43A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agshaw D (2007). "Reshaping responses to children when parents ar separating: Hearing children's voices in the transit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Social Work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0</w:t>
      </w:r>
      <w:r w:rsidRPr="00A441E7">
        <w:rPr>
          <w:rFonts w:ascii="Times New Roman" w:hAnsi="Times New Roman" w:cs="Times New Roman"/>
          <w:sz w:val="24"/>
          <w:szCs w:val="24"/>
        </w:rPr>
        <w:t>(4): 450-465.</w:t>
      </w:r>
    </w:p>
    <w:p w14:paraId="0AB75CE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1B09F6C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aker A (2016). "The process and product: Crafting community portraits with young people in flexible learning setting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Inclusive Educ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0</w:t>
      </w:r>
      <w:r w:rsidRPr="00A441E7">
        <w:rPr>
          <w:rFonts w:ascii="Times New Roman" w:hAnsi="Times New Roman" w:cs="Times New Roman"/>
          <w:sz w:val="24"/>
          <w:szCs w:val="24"/>
        </w:rPr>
        <w:t>(3): 309-330.</w:t>
      </w:r>
    </w:p>
    <w:p w14:paraId="18B7E37E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95B4CD9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aker J.R., et al. (2018). "What do children need to know about dementia? The perspectives of children and people with personal experience of dement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Psychogeriatic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0</w:t>
      </w:r>
      <w:r w:rsidRPr="00A441E7">
        <w:rPr>
          <w:rFonts w:ascii="Times New Roman" w:hAnsi="Times New Roman" w:cs="Times New Roman"/>
          <w:sz w:val="24"/>
          <w:szCs w:val="24"/>
        </w:rPr>
        <w:t>(5): 673-684.</w:t>
      </w:r>
    </w:p>
    <w:p w14:paraId="682A23A2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ab/>
      </w:r>
    </w:p>
    <w:p w14:paraId="7D2DC90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arker J (2012). "Social capital, homeless young people and the famil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Youth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5</w:t>
      </w:r>
      <w:r w:rsidRPr="00A441E7">
        <w:rPr>
          <w:rFonts w:ascii="Times New Roman" w:hAnsi="Times New Roman" w:cs="Times New Roman"/>
          <w:sz w:val="24"/>
          <w:szCs w:val="24"/>
        </w:rPr>
        <w:t>(6): 730-743.</w:t>
      </w:r>
    </w:p>
    <w:p w14:paraId="79C3D9D1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D16149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arker J (2013). "Negative cultural capital and homeless young peopl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Youth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6</w:t>
      </w:r>
      <w:r w:rsidRPr="00A441E7">
        <w:rPr>
          <w:rFonts w:ascii="Times New Roman" w:hAnsi="Times New Roman" w:cs="Times New Roman"/>
          <w:sz w:val="24"/>
          <w:szCs w:val="24"/>
        </w:rPr>
        <w:t>(3): 358-374.</w:t>
      </w:r>
    </w:p>
    <w:p w14:paraId="2E340765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0DB6A9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arker J (2014). "Alone together: The strategies of autonomy and relatedness in the lives of homeless youth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Youth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7</w:t>
      </w:r>
      <w:r w:rsidRPr="00A441E7">
        <w:rPr>
          <w:rFonts w:ascii="Times New Roman" w:hAnsi="Times New Roman" w:cs="Times New Roman"/>
          <w:sz w:val="24"/>
          <w:szCs w:val="24"/>
        </w:rPr>
        <w:t>(6): 763-777.</w:t>
      </w:r>
    </w:p>
    <w:p w14:paraId="57DA5B81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C4C428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arker J (2016). "A habitus of instability: Youth homelessness and instabilit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Youth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9</w:t>
      </w:r>
      <w:r w:rsidRPr="00A441E7">
        <w:rPr>
          <w:rFonts w:ascii="Times New Roman" w:hAnsi="Times New Roman" w:cs="Times New Roman"/>
          <w:sz w:val="24"/>
          <w:szCs w:val="24"/>
        </w:rPr>
        <w:t>(5): 665-683.</w:t>
      </w:r>
    </w:p>
    <w:p w14:paraId="1B7B857B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635CB1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arr J and McLeod S (2010). "‘They never see how hard it is to be me’: Siblings’ observations of strangers, peers and famil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Speech-Language Patholog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2</w:t>
      </w:r>
      <w:r w:rsidRPr="00A441E7">
        <w:rPr>
          <w:rFonts w:ascii="Times New Roman" w:hAnsi="Times New Roman" w:cs="Times New Roman"/>
          <w:sz w:val="24"/>
          <w:szCs w:val="24"/>
        </w:rPr>
        <w:t>(2): 162-171.</w:t>
      </w:r>
    </w:p>
    <w:p w14:paraId="5E423044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F50C4B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arrett M and Baker J (2012). "Developing learning identities in and through music: A case study of the outcomes of a music programme in an Australian Juvenile Detention Centr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Music Educ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0</w:t>
      </w:r>
      <w:r w:rsidRPr="00A441E7">
        <w:rPr>
          <w:rFonts w:ascii="Times New Roman" w:hAnsi="Times New Roman" w:cs="Times New Roman"/>
          <w:sz w:val="24"/>
          <w:szCs w:val="24"/>
        </w:rPr>
        <w:t>(3): 244-259.</w:t>
      </w:r>
    </w:p>
    <w:p w14:paraId="68F3E674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832EC3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arrett M.S., et al. (2012). "Meaning, value and engagement in the Arts: Findings from a participatory investigation of young Australian children's perceptions of the Art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4</w:t>
      </w:r>
      <w:r w:rsidRPr="00A441E7">
        <w:rPr>
          <w:rFonts w:ascii="Times New Roman" w:hAnsi="Times New Roman" w:cs="Times New Roman"/>
          <w:sz w:val="24"/>
          <w:szCs w:val="24"/>
        </w:rPr>
        <w:t>(2): 185-201.</w:t>
      </w:r>
    </w:p>
    <w:p w14:paraId="63FD0D6B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56C1B49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arrett M.S. and Smigiel H.M. (2007). "Children's perspectives of participation in music youth arts settings: Meaning, value and participat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Research Studies in Music Educ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8</w:t>
      </w:r>
      <w:r w:rsidRPr="00A441E7">
        <w:rPr>
          <w:rFonts w:ascii="Times New Roman" w:hAnsi="Times New Roman" w:cs="Times New Roman"/>
          <w:sz w:val="24"/>
          <w:szCs w:val="24"/>
        </w:rPr>
        <w:t>: 39-50.</w:t>
      </w:r>
    </w:p>
    <w:p w14:paraId="124607B1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AB19FAF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arry P, et al. (2010). "Music therapy CD creation for initial pediatric radiation therapy: A mixed methods analysi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Music Therap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7</w:t>
      </w:r>
      <w:r w:rsidRPr="00A441E7">
        <w:rPr>
          <w:rFonts w:ascii="Times New Roman" w:hAnsi="Times New Roman" w:cs="Times New Roman"/>
          <w:sz w:val="24"/>
          <w:szCs w:val="24"/>
        </w:rPr>
        <w:t>(3): 233-263.</w:t>
      </w:r>
    </w:p>
    <w:p w14:paraId="0C7563A4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EF3D85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ernard D, et al. (2004). "Access to primary health care for Australian adolescents: How congruent are the perspectives of health service providers and young people, and does it matter? 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and New Zealand Journal of Public Healt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8</w:t>
      </w:r>
      <w:r w:rsidRPr="00A441E7">
        <w:rPr>
          <w:rFonts w:ascii="Times New Roman" w:hAnsi="Times New Roman" w:cs="Times New Roman"/>
          <w:sz w:val="24"/>
          <w:szCs w:val="24"/>
        </w:rPr>
        <w:t>(5): 487-492.</w:t>
      </w:r>
    </w:p>
    <w:p w14:paraId="0FCE9B1E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ab/>
      </w:r>
    </w:p>
    <w:p w14:paraId="16139E8A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essell S (2011). "Participation in decision-making in out-of-home care in Australia: What do young people say? 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nd Youth Services Review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3</w:t>
      </w:r>
      <w:r w:rsidRPr="00A441E7">
        <w:rPr>
          <w:rFonts w:ascii="Times New Roman" w:hAnsi="Times New Roman" w:cs="Times New Roman"/>
          <w:sz w:val="24"/>
          <w:szCs w:val="24"/>
        </w:rPr>
        <w:t>: 496-501.</w:t>
      </w:r>
    </w:p>
    <w:p w14:paraId="1ED9D04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0010154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essell S (2017). "Money matters ... but so do people: Children's views and experiences of living in a 'disadvantaged' community 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nd Youth Services Review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[in press]</w:t>
      </w:r>
      <w:r w:rsidRPr="00A441E7">
        <w:rPr>
          <w:rFonts w:ascii="Times New Roman" w:hAnsi="Times New Roman" w:cs="Times New Roman"/>
          <w:sz w:val="24"/>
          <w:szCs w:val="24"/>
        </w:rPr>
        <w:t>.</w:t>
      </w:r>
    </w:p>
    <w:p w14:paraId="63FE1614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4D117D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essell S (2017). "The role of intergenerational relationships in children’s experiences of communit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nd Societ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1</w:t>
      </w:r>
      <w:r w:rsidRPr="00A441E7">
        <w:rPr>
          <w:rFonts w:ascii="Times New Roman" w:hAnsi="Times New Roman" w:cs="Times New Roman"/>
          <w:sz w:val="24"/>
          <w:szCs w:val="24"/>
        </w:rPr>
        <w:t>(4): 263-275.</w:t>
      </w:r>
    </w:p>
    <w:p w14:paraId="1DF9D5F2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757A1BC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irbeck D and Drummond M (2005). "Interviewing, and listening to the voices of, very young children on body image and perceptions of self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Early Child Development and Car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75</w:t>
      </w:r>
      <w:r w:rsidRPr="00A441E7">
        <w:rPr>
          <w:rFonts w:ascii="Times New Roman" w:hAnsi="Times New Roman" w:cs="Times New Roman"/>
          <w:sz w:val="24"/>
          <w:szCs w:val="24"/>
        </w:rPr>
        <w:t>(6): 579-596.</w:t>
      </w:r>
    </w:p>
    <w:p w14:paraId="41546C3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F76AF1C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ircher G and Darbyshire P (2005). "‘I know my body, I’ve lived in it all my life’: Therapy, surgery and remediation experiences of young people with disabiliti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ontemporary Nurs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8</w:t>
      </w:r>
      <w:r w:rsidRPr="00A441E7">
        <w:rPr>
          <w:rFonts w:ascii="Times New Roman" w:hAnsi="Times New Roman" w:cs="Times New Roman"/>
          <w:sz w:val="24"/>
          <w:szCs w:val="24"/>
        </w:rPr>
        <w:t>(1-2): 18-33.</w:t>
      </w:r>
    </w:p>
    <w:p w14:paraId="7ACB1A62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FE20FE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ishop K (2010). "Through the eyes of children and adolescents: The components of a supportive hospital environment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Neonatal, Paediatric and Child Health Nurs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3</w:t>
      </w:r>
      <w:r w:rsidRPr="00A441E7">
        <w:rPr>
          <w:rFonts w:ascii="Times New Roman" w:hAnsi="Times New Roman" w:cs="Times New Roman"/>
          <w:sz w:val="24"/>
          <w:szCs w:val="24"/>
        </w:rPr>
        <w:t>(2): 17–25.</w:t>
      </w:r>
    </w:p>
    <w:p w14:paraId="682C399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C37B739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lack EB, et al. (2018). "Homeless youth: Barriers and facilitators for service referral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Evaluation and Program Plann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8</w:t>
      </w:r>
      <w:r w:rsidRPr="00A441E7">
        <w:rPr>
          <w:rFonts w:ascii="Times New Roman" w:hAnsi="Times New Roman" w:cs="Times New Roman"/>
          <w:sz w:val="24"/>
          <w:szCs w:val="24"/>
        </w:rPr>
        <w:t>: 7-12.</w:t>
      </w:r>
    </w:p>
    <w:p w14:paraId="6ED2CF7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68E1798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b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ooth M, et al. (2004). "Access to health care among Australian adolescents young people's perspectives and their sociodemographic distribut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Adolescent Healt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4</w:t>
      </w:r>
    </w:p>
    <w:p w14:paraId="46F5D72C" w14:textId="77777777" w:rsidR="00852212" w:rsidRPr="00A441E7" w:rsidRDefault="00852212" w:rsidP="0085221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>: 97-103.</w:t>
      </w:r>
    </w:p>
    <w:p w14:paraId="74084938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6733CC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ooth S (2006). "Eating rough: Food sources and acquisition practices of homeless young people in Adelaide, South Austral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Public Health Nutri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9</w:t>
      </w:r>
      <w:r w:rsidRPr="00A441E7">
        <w:rPr>
          <w:rFonts w:ascii="Times New Roman" w:hAnsi="Times New Roman" w:cs="Times New Roman"/>
          <w:sz w:val="24"/>
          <w:szCs w:val="24"/>
        </w:rPr>
        <w:t>(2): 212-218.</w:t>
      </w:r>
    </w:p>
    <w:p w14:paraId="0EDBF6A8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ab/>
      </w:r>
    </w:p>
    <w:p w14:paraId="2F19028C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ottrell, D. (2009). "Dealing with disadvantage: Resilience and the social capital of young people’s network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Youth &amp; Societ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0</w:t>
      </w:r>
      <w:r w:rsidRPr="00A441E7">
        <w:rPr>
          <w:rFonts w:ascii="Times New Roman" w:hAnsi="Times New Roman" w:cs="Times New Roman"/>
          <w:sz w:val="24"/>
          <w:szCs w:val="24"/>
        </w:rPr>
        <w:t>(4): 476-501.</w:t>
      </w:r>
    </w:p>
    <w:p w14:paraId="6AF21B9A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EE93A04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ourke S and Burgman I (2010). "Coping with bullying in Australian schools: How children with disabilities experience support from friends, parents and teacher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Disability &amp; Societ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5</w:t>
      </w:r>
      <w:r w:rsidRPr="00A441E7">
        <w:rPr>
          <w:rFonts w:ascii="Times New Roman" w:hAnsi="Times New Roman" w:cs="Times New Roman"/>
          <w:sz w:val="24"/>
          <w:szCs w:val="24"/>
        </w:rPr>
        <w:t>(3): 359-371.</w:t>
      </w:r>
    </w:p>
    <w:p w14:paraId="34F84E38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2281FD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radford S and Rickwood D (2014). "Young people’s views on electronic mental health assessment: Prefer to type than talk?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Child &amp; Family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4</w:t>
      </w:r>
      <w:r w:rsidRPr="00A441E7">
        <w:rPr>
          <w:rFonts w:ascii="Times New Roman" w:hAnsi="Times New Roman" w:cs="Times New Roman"/>
          <w:sz w:val="24"/>
          <w:szCs w:val="24"/>
        </w:rPr>
        <w:t>: 1213-1221.</w:t>
      </w:r>
    </w:p>
    <w:p w14:paraId="1ACA4547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34284F8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radshaw J (2006). "Parent and child perspectives on Greek language education in Austral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the Sociology of Languag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006</w:t>
      </w:r>
      <w:r w:rsidRPr="00A441E7">
        <w:rPr>
          <w:rFonts w:ascii="Times New Roman" w:hAnsi="Times New Roman" w:cs="Times New Roman"/>
          <w:sz w:val="24"/>
          <w:szCs w:val="24"/>
        </w:rPr>
        <w:t>(180): 43-54.</w:t>
      </w:r>
    </w:p>
    <w:p w14:paraId="50B4AF6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91E9509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rownlee J, et al. (2012). "Teachers’ and children’s personal epistemologies for moral education: Case studies in early years elementary educat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Teaching and Teacher Educ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8</w:t>
      </w:r>
      <w:r w:rsidRPr="00A441E7">
        <w:rPr>
          <w:rFonts w:ascii="Times New Roman" w:hAnsi="Times New Roman" w:cs="Times New Roman"/>
          <w:sz w:val="24"/>
          <w:szCs w:val="24"/>
        </w:rPr>
        <w:t>(3): 440-450.</w:t>
      </w:r>
    </w:p>
    <w:p w14:paraId="69193F7E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EDBAC6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rueckner M, et al. (2011). "The trappings of home: Young homeless people's transitions towards independent living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Housing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6</w:t>
      </w:r>
      <w:r w:rsidRPr="00A441E7">
        <w:rPr>
          <w:rFonts w:ascii="Times New Roman" w:hAnsi="Times New Roman" w:cs="Times New Roman"/>
          <w:sz w:val="24"/>
          <w:szCs w:val="24"/>
        </w:rPr>
        <w:t>(1): 1-16.</w:t>
      </w:r>
    </w:p>
    <w:p w14:paraId="1C90986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F81A5B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uchan S and Rankin B (2015). ""It was the right beat": Children's need for immediately accessible music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Journal of Music Educ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</w:t>
      </w:r>
      <w:r w:rsidRPr="00A441E7">
        <w:rPr>
          <w:rFonts w:ascii="Times New Roman" w:hAnsi="Times New Roman" w:cs="Times New Roman"/>
          <w:sz w:val="24"/>
          <w:szCs w:val="24"/>
        </w:rPr>
        <w:t>: 13-28.</w:t>
      </w:r>
    </w:p>
    <w:p w14:paraId="27F2DE3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CA232B4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Burke J (2012). "‘Some kids climb up: some kids climb down’: Culturally constructed play-worlds of children with impairment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Disability and Societ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7</w:t>
      </w:r>
      <w:r w:rsidRPr="00A441E7">
        <w:rPr>
          <w:rFonts w:ascii="Times New Roman" w:hAnsi="Times New Roman" w:cs="Times New Roman"/>
          <w:sz w:val="24"/>
          <w:szCs w:val="24"/>
        </w:rPr>
        <w:t>(7): 965-981.</w:t>
      </w:r>
    </w:p>
    <w:p w14:paraId="1BF9FCE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89EC16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alabretto H (2005). "Emergency contraception: A qualitative study of young women's experienc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ontemporary Nurs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8</w:t>
      </w:r>
      <w:r w:rsidRPr="00A441E7">
        <w:rPr>
          <w:rFonts w:ascii="Times New Roman" w:hAnsi="Times New Roman" w:cs="Times New Roman"/>
          <w:sz w:val="24"/>
          <w:szCs w:val="24"/>
        </w:rPr>
        <w:t>(1-2): 152-163.</w:t>
      </w:r>
    </w:p>
    <w:p w14:paraId="2004CC57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B3BE53F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 xml:space="preserve">Campbell, A. (2008). "The right to be head: Australian children’s views about their involvement in decision-making following parental separat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 Care in Practic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4</w:t>
      </w:r>
      <w:r w:rsidRPr="00A441E7">
        <w:rPr>
          <w:rFonts w:ascii="Times New Roman" w:hAnsi="Times New Roman" w:cs="Times New Roman"/>
          <w:sz w:val="24"/>
          <w:szCs w:val="24"/>
        </w:rPr>
        <w:t>(3): 237-255.</w:t>
      </w:r>
    </w:p>
    <w:p w14:paraId="43BA7E3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0B3F9F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arnie T, et al. (2011). "In their own words: Young people's mental health in drought affected rural and remote NSW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Journal of Rural Healt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9</w:t>
      </w:r>
      <w:r w:rsidRPr="00A441E7">
        <w:rPr>
          <w:rFonts w:ascii="Times New Roman" w:hAnsi="Times New Roman" w:cs="Times New Roman"/>
          <w:sz w:val="24"/>
          <w:szCs w:val="24"/>
        </w:rPr>
        <w:t>: 244-248.</w:t>
      </w:r>
    </w:p>
    <w:p w14:paraId="7520199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DD5CE6D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ashmore J (2011). "Children's participation in family law decision-making: Theoretical approaches to understanding children's view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nd Youth Services Review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3</w:t>
      </w:r>
      <w:r w:rsidRPr="00A441E7">
        <w:rPr>
          <w:rFonts w:ascii="Times New Roman" w:hAnsi="Times New Roman" w:cs="Times New Roman"/>
          <w:sz w:val="24"/>
          <w:szCs w:val="24"/>
        </w:rPr>
        <w:t>: 515-520.</w:t>
      </w:r>
    </w:p>
    <w:p w14:paraId="24D6C6B5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C7D3A44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ashmore J and Parkinson P (2009). "Children's participation in family law disputes: The views of children, parents, lawyer and counsellor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Family Matter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82</w:t>
      </w:r>
      <w:r w:rsidRPr="00A441E7">
        <w:rPr>
          <w:rFonts w:ascii="Times New Roman" w:hAnsi="Times New Roman" w:cs="Times New Roman"/>
          <w:sz w:val="24"/>
          <w:szCs w:val="24"/>
        </w:rPr>
        <w:t>: 15-21.</w:t>
      </w:r>
    </w:p>
    <w:p w14:paraId="73AB4E7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9360B1C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ashmore J, et al. (2008). "Overnight stays and children's relationship with resident and nonresident parents after divorc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Family Issu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9</w:t>
      </w:r>
      <w:r w:rsidRPr="00A441E7">
        <w:rPr>
          <w:rFonts w:ascii="Times New Roman" w:hAnsi="Times New Roman" w:cs="Times New Roman"/>
          <w:sz w:val="24"/>
          <w:szCs w:val="24"/>
        </w:rPr>
        <w:t>(6): 707-733.</w:t>
      </w:r>
    </w:p>
    <w:p w14:paraId="7EDF0065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C69409D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ashmore J and Paxman M (2006). "Predicting after-care outcomes: The importance of "felt" securit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 and Family Social Work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1</w:t>
      </w:r>
      <w:r w:rsidRPr="00A441E7">
        <w:rPr>
          <w:rFonts w:ascii="Times New Roman" w:hAnsi="Times New Roman" w:cs="Times New Roman"/>
          <w:sz w:val="24"/>
          <w:szCs w:val="24"/>
        </w:rPr>
        <w:t>: 232-241.</w:t>
      </w:r>
    </w:p>
    <w:p w14:paraId="2E0A5FC2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0B1D2F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ashmore J, et al. (2007). "The educational outcomes of young people 4-5 years after leaving care: An Australian perspectiv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doption and Foster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1</w:t>
      </w:r>
      <w:r w:rsidRPr="00A441E7">
        <w:rPr>
          <w:rFonts w:ascii="Times New Roman" w:hAnsi="Times New Roman" w:cs="Times New Roman"/>
          <w:sz w:val="24"/>
          <w:szCs w:val="24"/>
        </w:rPr>
        <w:t>(10): 50-61.</w:t>
      </w:r>
    </w:p>
    <w:p w14:paraId="3F075F2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C5DAA2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assity, E. and G. Gow (2005). "Making up for lost time: The experiences of Southern Sudanese young refugees in high school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Youth Studies Australia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4</w:t>
      </w:r>
      <w:r w:rsidRPr="00A441E7">
        <w:rPr>
          <w:rFonts w:ascii="Times New Roman" w:hAnsi="Times New Roman" w:cs="Times New Roman"/>
          <w:sz w:val="24"/>
          <w:szCs w:val="24"/>
        </w:rPr>
        <w:t>(3): 51-55.</w:t>
      </w:r>
    </w:p>
    <w:p w14:paraId="53F2CE5A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9729DFA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harman D, et al. (2010). "Help and e-help: Young people's perspectives of mental healthcar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Family Physicia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9</w:t>
      </w:r>
      <w:r w:rsidRPr="00A441E7">
        <w:rPr>
          <w:rFonts w:ascii="Times New Roman" w:hAnsi="Times New Roman" w:cs="Times New Roman"/>
          <w:sz w:val="24"/>
          <w:szCs w:val="24"/>
        </w:rPr>
        <w:t>(9): 663-665.</w:t>
      </w:r>
    </w:p>
    <w:p w14:paraId="50A674E5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A91FB3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oates D (2016). "Client and parent feedback on a youth mental health servic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Mental Health Nurs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5</w:t>
      </w:r>
      <w:r w:rsidRPr="00A441E7">
        <w:rPr>
          <w:rFonts w:ascii="Times New Roman" w:hAnsi="Times New Roman" w:cs="Times New Roman"/>
          <w:sz w:val="24"/>
          <w:szCs w:val="24"/>
        </w:rPr>
        <w:t>: 526–535.</w:t>
      </w:r>
    </w:p>
    <w:p w14:paraId="266CCEAB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ab/>
      </w:r>
    </w:p>
    <w:p w14:paraId="3017C10F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oates D and Howe D (2016). "Integrating a youth participation model in a youth mental health service: Challenges and lessons learned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 &amp; Youth Servic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7</w:t>
      </w:r>
      <w:r w:rsidRPr="00A441E7">
        <w:rPr>
          <w:rFonts w:ascii="Times New Roman" w:hAnsi="Times New Roman" w:cs="Times New Roman"/>
          <w:sz w:val="24"/>
          <w:szCs w:val="24"/>
        </w:rPr>
        <w:t>(3): 287-300.</w:t>
      </w:r>
    </w:p>
    <w:p w14:paraId="777C116A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20A9C1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ollings S, et al. (2017). "Home and the social worlds beyond: Exploring influences in the lives of children of mothers with intellectual disabilit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: Care, Health and Development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3</w:t>
      </w:r>
      <w:r w:rsidRPr="00A441E7">
        <w:rPr>
          <w:rFonts w:ascii="Times New Roman" w:hAnsi="Times New Roman" w:cs="Times New Roman"/>
          <w:sz w:val="24"/>
          <w:szCs w:val="24"/>
        </w:rPr>
        <w:t>(5): 697–708.</w:t>
      </w:r>
    </w:p>
    <w:p w14:paraId="0590229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5C98484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olliver Y and Fleer M (2016). "‘I already know what I learned’: Young children's perspectives on learning through pla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Early Child Development and Car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86</w:t>
      </w:r>
      <w:r w:rsidRPr="00A441E7">
        <w:rPr>
          <w:rFonts w:ascii="Times New Roman" w:hAnsi="Times New Roman" w:cs="Times New Roman"/>
          <w:sz w:val="24"/>
          <w:szCs w:val="24"/>
        </w:rPr>
        <w:t>(10): 1559-1570.</w:t>
      </w:r>
    </w:p>
    <w:p w14:paraId="7F4733F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913EB1C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ouch J (2017). " 'Neither here nor there': Refugee young people and homelessness in Austral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nd Youth Services Review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74</w:t>
      </w:r>
      <w:r w:rsidRPr="00A441E7">
        <w:rPr>
          <w:rFonts w:ascii="Times New Roman" w:hAnsi="Times New Roman" w:cs="Times New Roman"/>
          <w:sz w:val="24"/>
          <w:szCs w:val="24"/>
        </w:rPr>
        <w:t>: 1-7.</w:t>
      </w:r>
    </w:p>
    <w:p w14:paraId="7456CAAB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602721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rawford B, et al. (2012). ""It's good to have wheels!": Perceptions of cycling among homeless young people in Sydney, Austral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Youth Studies Australia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1</w:t>
      </w:r>
      <w:r w:rsidRPr="00A441E7">
        <w:rPr>
          <w:rFonts w:ascii="Times New Roman" w:hAnsi="Times New Roman" w:cs="Times New Roman"/>
          <w:sz w:val="24"/>
          <w:szCs w:val="24"/>
        </w:rPr>
        <w:t>(4): 55-63.</w:t>
      </w:r>
    </w:p>
    <w:p w14:paraId="22A7588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9FF00FF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rawford B, et al. (2014). "Sustaining dignity? Food insecurity in homeless young people in urban Austral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Health Promotion Journal of Australia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5</w:t>
      </w:r>
      <w:r w:rsidRPr="00A441E7">
        <w:rPr>
          <w:rFonts w:ascii="Times New Roman" w:hAnsi="Times New Roman" w:cs="Times New Roman"/>
          <w:sz w:val="24"/>
          <w:szCs w:val="24"/>
        </w:rPr>
        <w:t>: 71-78.</w:t>
      </w:r>
    </w:p>
    <w:p w14:paraId="6D6B282E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EC77F5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Crouch S, et al. (2015). "The health perspectives of Australian adolescents from same-sex parent families: A mixed methods stud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: Care, Health and Development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1</w:t>
      </w:r>
      <w:r w:rsidRPr="00A441E7">
        <w:rPr>
          <w:rFonts w:ascii="Times New Roman" w:hAnsi="Times New Roman" w:cs="Times New Roman"/>
          <w:sz w:val="24"/>
          <w:szCs w:val="24"/>
        </w:rPr>
        <w:t>(3): 356-364.</w:t>
      </w:r>
    </w:p>
    <w:p w14:paraId="19EE9687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676E53A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aly W (2009). "‘‘Adding their flavour to the mix’’: Involving children and young people in care in research desig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Social Work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2</w:t>
      </w:r>
      <w:r w:rsidRPr="00A441E7">
        <w:rPr>
          <w:rFonts w:ascii="Times New Roman" w:hAnsi="Times New Roman" w:cs="Times New Roman"/>
          <w:sz w:val="24"/>
          <w:szCs w:val="24"/>
        </w:rPr>
        <w:t>(4): 460-475.</w:t>
      </w:r>
    </w:p>
    <w:p w14:paraId="1A6825A1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7517B27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anby S, et al. (2006). "Everyday experiences of homeless young people in supported accommodation programmes in Austral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&amp; Societ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0</w:t>
      </w:r>
      <w:r w:rsidRPr="00A441E7">
        <w:rPr>
          <w:rFonts w:ascii="Times New Roman" w:hAnsi="Times New Roman" w:cs="Times New Roman"/>
          <w:sz w:val="24"/>
          <w:szCs w:val="24"/>
        </w:rPr>
        <w:t>(4): 260-272.</w:t>
      </w:r>
    </w:p>
    <w:p w14:paraId="48D4B8C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DCA925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 xml:space="preserve">Danby S, et al. (2012). "Children's strategies for making friends when starting school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asian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7</w:t>
      </w:r>
      <w:r w:rsidRPr="00A441E7">
        <w:rPr>
          <w:rFonts w:ascii="Times New Roman" w:hAnsi="Times New Roman" w:cs="Times New Roman"/>
          <w:sz w:val="24"/>
          <w:szCs w:val="24"/>
        </w:rPr>
        <w:t>(2): 63-71.</w:t>
      </w:r>
    </w:p>
    <w:p w14:paraId="4DBA70BA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20220B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arbyshire P, et al. (2005). "Multiple methods in qualitative research with children: More insight or just more?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Qualitative Researc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5</w:t>
      </w:r>
      <w:r w:rsidRPr="00A441E7">
        <w:rPr>
          <w:rFonts w:ascii="Times New Roman" w:hAnsi="Times New Roman" w:cs="Times New Roman"/>
          <w:sz w:val="24"/>
          <w:szCs w:val="24"/>
        </w:rPr>
        <w:t>(4): 417-436.</w:t>
      </w:r>
    </w:p>
    <w:p w14:paraId="325F2F0A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133B920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arbyshire P, et al. (2006). "Engagement with health and social care services: Perceptions of homeless young people with mental health problem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Health and Social Care in the Communit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4</w:t>
      </w:r>
      <w:r w:rsidRPr="00A441E7">
        <w:rPr>
          <w:rFonts w:ascii="Times New Roman" w:hAnsi="Times New Roman" w:cs="Times New Roman"/>
          <w:sz w:val="24"/>
          <w:szCs w:val="24"/>
        </w:rPr>
        <w:t>(6): 553-562.</w:t>
      </w:r>
    </w:p>
    <w:p w14:paraId="54F2330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1839A5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avies  B, et al. (2007). "Getting the complete picture: combining parental and child data to identify the barriers to social inclusion for children living in low socio‐economic area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: Care, Health and Development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4</w:t>
      </w:r>
      <w:r w:rsidRPr="00A441E7">
        <w:rPr>
          <w:rFonts w:ascii="Times New Roman" w:hAnsi="Times New Roman" w:cs="Times New Roman"/>
          <w:sz w:val="24"/>
          <w:szCs w:val="24"/>
        </w:rPr>
        <w:t>(2): 214-222.</w:t>
      </w:r>
    </w:p>
    <w:p w14:paraId="02C56EA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7BA67C0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avis E, et al. (2009). "Quality of life of adolescents with cerebral palsy: Perspectives of adolescents and parent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Developmental Medicine and Clinical Neurolog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51</w:t>
      </w:r>
      <w:r w:rsidRPr="00A441E7">
        <w:rPr>
          <w:rFonts w:ascii="Times New Roman" w:hAnsi="Times New Roman" w:cs="Times New Roman"/>
          <w:sz w:val="24"/>
          <w:szCs w:val="24"/>
        </w:rPr>
        <w:t>(3): 193-199.</w:t>
      </w:r>
    </w:p>
    <w:p w14:paraId="01391DE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80DFA0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avis, E., et al. (2008). "A cross cultural examination of barriers to social inclusion for children: A qualitative study using child centred method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Mental Health Promo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0</w:t>
      </w:r>
      <w:r w:rsidRPr="00A441E7">
        <w:rPr>
          <w:rFonts w:ascii="Times New Roman" w:hAnsi="Times New Roman" w:cs="Times New Roman"/>
          <w:sz w:val="24"/>
          <w:szCs w:val="24"/>
        </w:rPr>
        <w:t>(1): 41-51.</w:t>
      </w:r>
    </w:p>
    <w:p w14:paraId="5C7B2A4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5D9C6EB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e Anstiss H and Ziaian T (2010). "Mental health help-seeking and refugee adolescents: Qualitative findings from a mixed-methods investigat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Psychologist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5</w:t>
      </w:r>
      <w:r w:rsidRPr="00A441E7">
        <w:rPr>
          <w:rFonts w:ascii="Times New Roman" w:hAnsi="Times New Roman" w:cs="Times New Roman"/>
          <w:sz w:val="24"/>
          <w:szCs w:val="24"/>
        </w:rPr>
        <w:t>(1): 29-37.</w:t>
      </w:r>
    </w:p>
    <w:p w14:paraId="2929F61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EA0677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ean J and Stain H (2010). "Mental health impact for adolescents living with prolonged drought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Journal of Rural Healt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8</w:t>
      </w:r>
      <w:r w:rsidRPr="00A441E7">
        <w:rPr>
          <w:rFonts w:ascii="Times New Roman" w:hAnsi="Times New Roman" w:cs="Times New Roman"/>
          <w:sz w:val="24"/>
          <w:szCs w:val="24"/>
        </w:rPr>
        <w:t>: 32-37.</w:t>
      </w:r>
    </w:p>
    <w:p w14:paraId="33DD31FE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FF0E78A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elfabbro P, et al. (2002). "Children's satisfaction with out-of-home care in South Austral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Adolescenc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5</w:t>
      </w:r>
      <w:r w:rsidRPr="00A441E7">
        <w:rPr>
          <w:rFonts w:ascii="Times New Roman" w:hAnsi="Times New Roman" w:cs="Times New Roman"/>
          <w:sz w:val="24"/>
          <w:szCs w:val="24"/>
        </w:rPr>
        <w:t>: 523-533.</w:t>
      </w:r>
    </w:p>
    <w:p w14:paraId="31E7D385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76FCB1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ockett S (2004). "'Everyone was really happy to see me!' The importance of friendships in the return to school of children with chronic illnes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asian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9</w:t>
      </w:r>
      <w:r w:rsidRPr="00A441E7">
        <w:rPr>
          <w:rFonts w:ascii="Times New Roman" w:hAnsi="Times New Roman" w:cs="Times New Roman"/>
          <w:sz w:val="24"/>
          <w:szCs w:val="24"/>
        </w:rPr>
        <w:t>(1): 27-32.</w:t>
      </w:r>
    </w:p>
    <w:p w14:paraId="3F7FEC0A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ab/>
      </w:r>
    </w:p>
    <w:p w14:paraId="4AEEC3AD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ockett S and Cusack M (2003). "Young children's views of Australia and Australian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hood Educ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79</w:t>
      </w:r>
      <w:r w:rsidRPr="00A441E7">
        <w:rPr>
          <w:rFonts w:ascii="Times New Roman" w:hAnsi="Times New Roman" w:cs="Times New Roman"/>
          <w:sz w:val="24"/>
          <w:szCs w:val="24"/>
        </w:rPr>
        <w:t>(6): 364-368.</w:t>
      </w:r>
    </w:p>
    <w:p w14:paraId="54879E28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F2FBCA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ockett S, et al. (2012). "Recognising young children's understandings and experiences of communit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4</w:t>
      </w:r>
      <w:r w:rsidRPr="00A441E7">
        <w:rPr>
          <w:rFonts w:ascii="Times New Roman" w:hAnsi="Times New Roman" w:cs="Times New Roman"/>
          <w:sz w:val="24"/>
          <w:szCs w:val="24"/>
        </w:rPr>
        <w:t>(3): 287-305.</w:t>
      </w:r>
    </w:p>
    <w:p w14:paraId="0C6DB05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774EBA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ockett S and Perry B (2002). "Who's ready for what? Young children starting school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ontemporary Issues in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</w:t>
      </w:r>
      <w:r w:rsidRPr="00A441E7">
        <w:rPr>
          <w:rFonts w:ascii="Times New Roman" w:hAnsi="Times New Roman" w:cs="Times New Roman"/>
          <w:sz w:val="24"/>
          <w:szCs w:val="24"/>
        </w:rPr>
        <w:t>(1): 67-89.</w:t>
      </w:r>
    </w:p>
    <w:p w14:paraId="7D92653E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869A43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ockett S and Perry B (2003). "Children's views and children's voices in starting school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8</w:t>
      </w:r>
      <w:r w:rsidRPr="00A441E7">
        <w:rPr>
          <w:rFonts w:ascii="Times New Roman" w:hAnsi="Times New Roman" w:cs="Times New Roman"/>
          <w:sz w:val="24"/>
          <w:szCs w:val="24"/>
        </w:rPr>
        <w:t>(1): 12-17.</w:t>
      </w:r>
    </w:p>
    <w:p w14:paraId="2DCB59EA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51F533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ockett S and Perry B (2005). "'You need to know how to play safe': Children's experiences of starting school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ontemporary Issues in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</w:t>
      </w:r>
      <w:r w:rsidRPr="00A441E7">
        <w:rPr>
          <w:rFonts w:ascii="Times New Roman" w:hAnsi="Times New Roman" w:cs="Times New Roman"/>
          <w:sz w:val="24"/>
          <w:szCs w:val="24"/>
        </w:rPr>
        <w:t>(1): 4-18.</w:t>
      </w:r>
    </w:p>
    <w:p w14:paraId="6208575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EF40AF4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ockett S, et al. (2002). "Australian children starting school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hood Educ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78</w:t>
      </w:r>
      <w:r w:rsidRPr="00A441E7">
        <w:rPr>
          <w:rFonts w:ascii="Times New Roman" w:hAnsi="Times New Roman" w:cs="Times New Roman"/>
          <w:sz w:val="24"/>
          <w:szCs w:val="24"/>
        </w:rPr>
        <w:t>(6): 349-353.</w:t>
      </w:r>
    </w:p>
    <w:p w14:paraId="5FFDA5AA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86C698D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ockett S, et al. (2004). "Starting school: Perspectives of Australian children, parents and educator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Early Childhood Researc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</w:t>
      </w:r>
      <w:r w:rsidRPr="00A441E7">
        <w:rPr>
          <w:rFonts w:ascii="Times New Roman" w:hAnsi="Times New Roman" w:cs="Times New Roman"/>
          <w:sz w:val="24"/>
          <w:szCs w:val="24"/>
        </w:rPr>
        <w:t>(2): 171–189.</w:t>
      </w:r>
    </w:p>
    <w:p w14:paraId="2B56252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0C5F28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Downie J, et al. (2010). "Children living with their grandparents: Resilience and wellbeing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Social Welfar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9</w:t>
      </w:r>
      <w:r w:rsidRPr="00A441E7">
        <w:rPr>
          <w:rFonts w:ascii="Times New Roman" w:hAnsi="Times New Roman" w:cs="Times New Roman"/>
          <w:sz w:val="24"/>
          <w:szCs w:val="24"/>
        </w:rPr>
        <w:t>(1): 8-22.</w:t>
      </w:r>
    </w:p>
    <w:p w14:paraId="7B20335B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746D9B0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Evans R and Fraser E (2009). "The views and experiences of Aboriginal and Torres Strait Islander young people in Queensland's youth detention centr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digenous Law Bulleti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7</w:t>
      </w:r>
      <w:r w:rsidRPr="00A441E7">
        <w:rPr>
          <w:rFonts w:ascii="Times New Roman" w:hAnsi="Times New Roman" w:cs="Times New Roman"/>
          <w:sz w:val="24"/>
          <w:szCs w:val="24"/>
        </w:rPr>
        <w:t>(15): 9-13.</w:t>
      </w:r>
    </w:p>
    <w:p w14:paraId="19AF77B2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66B610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arrell A, et al. (2002). "Early childhood services: What can children tell us?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7</w:t>
      </w:r>
      <w:r w:rsidRPr="00A441E7">
        <w:rPr>
          <w:rFonts w:ascii="Times New Roman" w:hAnsi="Times New Roman" w:cs="Times New Roman"/>
          <w:sz w:val="24"/>
          <w:szCs w:val="24"/>
        </w:rPr>
        <w:t>(3): 13-17.</w:t>
      </w:r>
    </w:p>
    <w:p w14:paraId="76847C7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3A0EA7F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 xml:space="preserve">Farrell A, et al. (2004). "Building social capital in early childhood education and care: An Australian stud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British Educational Research Journal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0</w:t>
      </w:r>
      <w:r w:rsidRPr="00A441E7">
        <w:rPr>
          <w:rFonts w:ascii="Times New Roman" w:hAnsi="Times New Roman" w:cs="Times New Roman"/>
          <w:sz w:val="24"/>
          <w:szCs w:val="24"/>
        </w:rPr>
        <w:t>(5): 623-632.</w:t>
      </w:r>
    </w:p>
    <w:p w14:paraId="0C218CB0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3830AC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arrugia, D. (2011). "Homeless youth managing relationships: Reflexive intersubjectivity and inequalit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You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9</w:t>
      </w:r>
      <w:r w:rsidRPr="00A441E7">
        <w:rPr>
          <w:rFonts w:ascii="Times New Roman" w:hAnsi="Times New Roman" w:cs="Times New Roman"/>
          <w:sz w:val="24"/>
          <w:szCs w:val="24"/>
        </w:rPr>
        <w:t>(4): 357-373.</w:t>
      </w:r>
    </w:p>
    <w:p w14:paraId="67DDB2BB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06D340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arrugia D (2010). "The symbolic burden of homelessness: Towards a theory of youth homelessness as embodied subjectivit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Sociolog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7</w:t>
      </w:r>
      <w:r w:rsidRPr="00A441E7">
        <w:rPr>
          <w:rFonts w:ascii="Times New Roman" w:hAnsi="Times New Roman" w:cs="Times New Roman"/>
          <w:sz w:val="24"/>
          <w:szCs w:val="24"/>
        </w:rPr>
        <w:t>(1): 71-87.</w:t>
      </w:r>
    </w:p>
    <w:p w14:paraId="375B240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8A12ABD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arrugia D (2011). "Youth homelessness and individualised subjectivit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Youth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4</w:t>
      </w:r>
      <w:r w:rsidRPr="00A441E7">
        <w:rPr>
          <w:rFonts w:ascii="Times New Roman" w:hAnsi="Times New Roman" w:cs="Times New Roman"/>
          <w:sz w:val="24"/>
          <w:szCs w:val="24"/>
        </w:rPr>
        <w:t>(7): 761-775.</w:t>
      </w:r>
    </w:p>
    <w:p w14:paraId="6BF2AFA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81F498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arrugia D, et al. (2016). "Moral distinctions and structural inequality: Homeless youth salvaging the self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The Sociological Review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4</w:t>
      </w:r>
      <w:r w:rsidRPr="00A441E7">
        <w:rPr>
          <w:rFonts w:ascii="Times New Roman" w:hAnsi="Times New Roman" w:cs="Times New Roman"/>
          <w:sz w:val="24"/>
          <w:szCs w:val="24"/>
        </w:rPr>
        <w:t>: 238-255.</w:t>
      </w:r>
    </w:p>
    <w:p w14:paraId="5FB6F451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9F8EF8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attore T and Fegter S (2017). "Children, social class and social practices: A theoretical analysis of children's practices of class distinct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nd Youth Services Review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[in press]</w:t>
      </w:r>
      <w:r w:rsidRPr="00A441E7">
        <w:rPr>
          <w:rFonts w:ascii="Times New Roman" w:hAnsi="Times New Roman" w:cs="Times New Roman"/>
          <w:sz w:val="24"/>
          <w:szCs w:val="24"/>
        </w:rPr>
        <w:t>.</w:t>
      </w:r>
    </w:p>
    <w:p w14:paraId="022D583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1A56E5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attore T, et al. (2007). "Children's conceptualisation of their wellbeing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Social Indicators Researc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80</w:t>
      </w:r>
      <w:r w:rsidRPr="00A441E7">
        <w:rPr>
          <w:rFonts w:ascii="Times New Roman" w:hAnsi="Times New Roman" w:cs="Times New Roman"/>
          <w:sz w:val="24"/>
          <w:szCs w:val="24"/>
        </w:rPr>
        <w:t>: 5-29.</w:t>
      </w:r>
    </w:p>
    <w:p w14:paraId="30668E48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D70C7A8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attore T, et al. (2009). "When children are asked about their wellbeing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 Indicators Researc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80</w:t>
      </w:r>
      <w:r w:rsidRPr="00A441E7">
        <w:rPr>
          <w:rFonts w:ascii="Times New Roman" w:hAnsi="Times New Roman" w:cs="Times New Roman"/>
          <w:sz w:val="24"/>
          <w:szCs w:val="24"/>
        </w:rPr>
        <w:t>: 57-77.</w:t>
      </w:r>
    </w:p>
    <w:p w14:paraId="73F2855B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59EB5AA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ernandez E (2007). "How children experience fostering outcomes: Participatory research with childre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 and Family Social Work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2</w:t>
      </w:r>
      <w:r w:rsidRPr="00A441E7">
        <w:rPr>
          <w:rFonts w:ascii="Times New Roman" w:hAnsi="Times New Roman" w:cs="Times New Roman"/>
          <w:sz w:val="24"/>
          <w:szCs w:val="24"/>
        </w:rPr>
        <w:t>: 349-359.</w:t>
      </w:r>
    </w:p>
    <w:p w14:paraId="5596E62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71788FA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ernandez Y, et al. (2018). "Participation in community leisure programs: Experiences and perspectives of children with developmental difficulties and their parent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Leisure Scienc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0</w:t>
      </w:r>
      <w:r w:rsidRPr="00A441E7">
        <w:rPr>
          <w:rFonts w:ascii="Times New Roman" w:hAnsi="Times New Roman" w:cs="Times New Roman"/>
          <w:sz w:val="24"/>
          <w:szCs w:val="24"/>
        </w:rPr>
        <w:t>(3): 110-130.</w:t>
      </w:r>
    </w:p>
    <w:p w14:paraId="40F7B17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DDB733D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 xml:space="preserve">Fitzgerald R and Graham A (2011). "‘‘Something amazing I guess’’: Children’s views on having a say about supervised contact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Social Work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4</w:t>
      </w:r>
      <w:r w:rsidRPr="00A441E7">
        <w:rPr>
          <w:rFonts w:ascii="Times New Roman" w:hAnsi="Times New Roman" w:cs="Times New Roman"/>
          <w:sz w:val="24"/>
          <w:szCs w:val="24"/>
        </w:rPr>
        <w:t>(4): 487-501.</w:t>
      </w:r>
    </w:p>
    <w:p w14:paraId="6077F8C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EA7D819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louris, A., et al. (2016). "Youth programmes in remote Indigenous communities: Context matter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Rural Societ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5</w:t>
      </w:r>
      <w:r w:rsidRPr="00A441E7">
        <w:rPr>
          <w:rFonts w:ascii="Times New Roman" w:hAnsi="Times New Roman" w:cs="Times New Roman"/>
          <w:sz w:val="24"/>
          <w:szCs w:val="24"/>
        </w:rPr>
        <w:t>(1): 37-54.</w:t>
      </w:r>
    </w:p>
    <w:p w14:paraId="2967322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CD116F0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oley KR, et al. (2012). "To feel belonged: The voices of children and youth with disabilities on the meaning of wellbeing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 Indicators Researc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5</w:t>
      </w:r>
      <w:r w:rsidRPr="00A441E7">
        <w:rPr>
          <w:rFonts w:ascii="Times New Roman" w:hAnsi="Times New Roman" w:cs="Times New Roman"/>
          <w:sz w:val="24"/>
          <w:szCs w:val="24"/>
        </w:rPr>
        <w:t>(2): 375-391.</w:t>
      </w:r>
    </w:p>
    <w:p w14:paraId="764002E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1520B7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ord K (2011). "‘I didn’t really like it, but it sounded exciting’: Admission to hospital for surgery from the perspectives of childre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Child Health Car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5</w:t>
      </w:r>
      <w:r w:rsidRPr="00A441E7">
        <w:rPr>
          <w:rFonts w:ascii="Times New Roman" w:hAnsi="Times New Roman" w:cs="Times New Roman"/>
          <w:sz w:val="24"/>
          <w:szCs w:val="24"/>
        </w:rPr>
        <w:t>(4): 250-260.</w:t>
      </w:r>
    </w:p>
    <w:p w14:paraId="1E52186B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6E500E8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ord, K., et al. (2007). "Development of children's assent documents using a child-centred appraoch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Child Health Car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1</w:t>
      </w:r>
      <w:r w:rsidRPr="00A441E7">
        <w:rPr>
          <w:rFonts w:ascii="Times New Roman" w:hAnsi="Times New Roman" w:cs="Times New Roman"/>
          <w:sz w:val="24"/>
          <w:szCs w:val="24"/>
        </w:rPr>
        <w:t>(1): 19-28.</w:t>
      </w:r>
    </w:p>
    <w:p w14:paraId="478D9DB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C6ED2CB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rench R, et al. (2003). "Engaging with a mental health service: Perspectives of at-risk youth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 and Adolescent Social Work Journal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0</w:t>
      </w:r>
      <w:r w:rsidRPr="00A441E7">
        <w:rPr>
          <w:rFonts w:ascii="Times New Roman" w:hAnsi="Times New Roman" w:cs="Times New Roman"/>
          <w:sz w:val="24"/>
          <w:szCs w:val="24"/>
        </w:rPr>
        <w:t>(6): 529-548.</w:t>
      </w:r>
    </w:p>
    <w:p w14:paraId="775A2858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1D1FB48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Fudge E and Mason P (2004). "Consulting with young people about service guidelines relating to parental mental illnes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e-Journal for the Advancement of Mental Healt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</w:t>
      </w:r>
      <w:r w:rsidRPr="00A441E7">
        <w:rPr>
          <w:rFonts w:ascii="Times New Roman" w:hAnsi="Times New Roman" w:cs="Times New Roman"/>
          <w:sz w:val="24"/>
          <w:szCs w:val="24"/>
        </w:rPr>
        <w:t>(2): 50-58.</w:t>
      </w:r>
    </w:p>
    <w:p w14:paraId="211C507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C8C0C5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  <w:u w:val="single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Garth B and Aroni R (2010). "'I value what you have to say'. Seeking the perspective of children with a disability, not just their parent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Disability &amp; Society</w:t>
      </w:r>
    </w:p>
    <w:p w14:paraId="13A8C196" w14:textId="77777777" w:rsidR="00852212" w:rsidRPr="00A441E7" w:rsidRDefault="00852212" w:rsidP="0085221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8</w:t>
      </w:r>
      <w:r w:rsidRPr="00A441E7">
        <w:rPr>
          <w:rFonts w:ascii="Times New Roman" w:hAnsi="Times New Roman" w:cs="Times New Roman"/>
          <w:sz w:val="24"/>
          <w:szCs w:val="24"/>
        </w:rPr>
        <w:t>(5): 561-576.</w:t>
      </w:r>
    </w:p>
    <w:p w14:paraId="360E0D7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F2AEBFF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>Garth B, et al. (2009). "Perceptions of participation: Child patients with a disability in the doctor–parent–child partnership</w:t>
      </w:r>
    </w:p>
    <w:p w14:paraId="2E116DED" w14:textId="77777777" w:rsidR="00852212" w:rsidRPr="00A441E7" w:rsidRDefault="00852212" w:rsidP="0085221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Patient Education and Counsell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74</w:t>
      </w:r>
      <w:r w:rsidRPr="00A441E7">
        <w:rPr>
          <w:rFonts w:ascii="Times New Roman" w:hAnsi="Times New Roman" w:cs="Times New Roman"/>
          <w:sz w:val="24"/>
          <w:szCs w:val="24"/>
        </w:rPr>
        <w:t>: 45-52.</w:t>
      </w:r>
    </w:p>
    <w:p w14:paraId="05E624CB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832514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 xml:space="preserve">Goodwin S and Young A (2013). "Ensuring children and young people have a voice in neighbourhood community development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Social Work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6</w:t>
      </w:r>
      <w:r w:rsidRPr="00A441E7">
        <w:rPr>
          <w:rFonts w:ascii="Times New Roman" w:hAnsi="Times New Roman" w:cs="Times New Roman"/>
          <w:sz w:val="24"/>
          <w:szCs w:val="24"/>
        </w:rPr>
        <w:t>(3): 344-357.</w:t>
      </w:r>
    </w:p>
    <w:p w14:paraId="2D7FA01A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15A6E6F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Grace R and Bowes J (2011). "Using an ecocultural approach to explore young children’s experiences of prior‐to‐school care setting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Early Child Development and Car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81</w:t>
      </w:r>
      <w:r w:rsidRPr="00A441E7">
        <w:rPr>
          <w:rFonts w:ascii="Times New Roman" w:hAnsi="Times New Roman" w:cs="Times New Roman"/>
          <w:sz w:val="24"/>
          <w:szCs w:val="24"/>
        </w:rPr>
        <w:t>(1): 13-25.</w:t>
      </w:r>
    </w:p>
    <w:p w14:paraId="0DDFBEF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83F5E0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>Grace R, et al. (2018). "The Kids Say Project: Supporting children to talk about their experiences and to engage in decision-making</w:t>
      </w:r>
    </w:p>
    <w:p w14:paraId="64D13E13" w14:textId="77777777" w:rsidR="00852212" w:rsidRPr="00A441E7" w:rsidRDefault="00852212" w:rsidP="0085221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Social Work</w:t>
      </w:r>
      <w:r w:rsidRPr="00A441E7">
        <w:rPr>
          <w:rFonts w:ascii="Times New Roman" w:hAnsi="Times New Roman" w:cs="Times New Roman"/>
          <w:sz w:val="24"/>
          <w:szCs w:val="24"/>
        </w:rPr>
        <w:t>.</w:t>
      </w:r>
    </w:p>
    <w:p w14:paraId="298C605E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A5D387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Grace R, et al. (2016). "Connection, special objects and congruence: The perspectives of young children from disadvantaged communities on participation in early childhood education settings. 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Early Childhood Development and Care</w:t>
      </w:r>
      <w:r w:rsidRPr="00A441E7">
        <w:rPr>
          <w:rFonts w:ascii="Times New Roman" w:hAnsi="Times New Roman" w:cs="Times New Roman"/>
          <w:sz w:val="24"/>
          <w:szCs w:val="24"/>
        </w:rPr>
        <w:t>.</w:t>
      </w:r>
    </w:p>
    <w:p w14:paraId="550D7594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F4BEC47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Graham A and Fitzgerald R (2010). "Exploring the promises and possibilities for children's participation in Family Relationship Centr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Family Matter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84</w:t>
      </w:r>
      <w:r w:rsidRPr="00A441E7">
        <w:rPr>
          <w:rFonts w:ascii="Times New Roman" w:hAnsi="Times New Roman" w:cs="Times New Roman"/>
          <w:sz w:val="24"/>
          <w:szCs w:val="24"/>
        </w:rPr>
        <w:t>: 53-60.</w:t>
      </w:r>
    </w:p>
    <w:p w14:paraId="33223B44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447E5BB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Green R, et al. (2013). "Bonds and bridges: Perspectives of service-engaged young people on the value of relationships in addressing alcohol and other drug iss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Youth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6</w:t>
      </w:r>
      <w:r w:rsidRPr="00A441E7">
        <w:rPr>
          <w:rFonts w:ascii="Times New Roman" w:hAnsi="Times New Roman" w:cs="Times New Roman"/>
          <w:sz w:val="24"/>
          <w:szCs w:val="24"/>
        </w:rPr>
        <w:t>(4): 421-440.</w:t>
      </w:r>
    </w:p>
    <w:p w14:paraId="478437F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010508B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>Greenstein C, et al. (2016). "Communication and context are important to Indigenous children with physical disability and their carers at a community-based physiotherapy service: A qualitative study</w:t>
      </w:r>
    </w:p>
    <w:p w14:paraId="5A14E86F" w14:textId="77777777" w:rsidR="00852212" w:rsidRPr="00A441E7" w:rsidRDefault="00852212" w:rsidP="0085221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Physiotherap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2</w:t>
      </w:r>
      <w:r w:rsidRPr="00A441E7">
        <w:rPr>
          <w:rFonts w:ascii="Times New Roman" w:hAnsi="Times New Roman" w:cs="Times New Roman"/>
          <w:sz w:val="24"/>
          <w:szCs w:val="24"/>
        </w:rPr>
        <w:t>: 42-47.</w:t>
      </w:r>
    </w:p>
    <w:p w14:paraId="1B7DDBE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7EF4847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Grove C, et al. (2015). "Peer connections as an intervention with children of families where a parent has a mental illness: Moving towards an understanding of the processes of chang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 and Youth Services Review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8</w:t>
      </w:r>
      <w:r w:rsidRPr="00A441E7">
        <w:rPr>
          <w:rFonts w:ascii="Times New Roman" w:hAnsi="Times New Roman" w:cs="Times New Roman"/>
          <w:sz w:val="24"/>
          <w:szCs w:val="24"/>
        </w:rPr>
        <w:t>: 117-185.</w:t>
      </w:r>
    </w:p>
    <w:p w14:paraId="36F5EF8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BFC5F79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 xml:space="preserve">Grove C, et al. (2016). "The perspectives of young people of parents with a mental illness regarding preferred interventions and support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Child and Family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5</w:t>
      </w:r>
      <w:r w:rsidRPr="00A441E7">
        <w:rPr>
          <w:rFonts w:ascii="Times New Roman" w:hAnsi="Times New Roman" w:cs="Times New Roman"/>
          <w:sz w:val="24"/>
          <w:szCs w:val="24"/>
        </w:rPr>
        <w:t>(10): 3056–3065.</w:t>
      </w:r>
    </w:p>
    <w:p w14:paraId="58603EA8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37AB32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all S, et al. (2016). "Youth perceptions of positive mental health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British Journal of Occupational Therap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79</w:t>
      </w:r>
      <w:r w:rsidRPr="00A441E7">
        <w:rPr>
          <w:rFonts w:ascii="Times New Roman" w:hAnsi="Times New Roman" w:cs="Times New Roman"/>
          <w:sz w:val="24"/>
          <w:szCs w:val="24"/>
        </w:rPr>
        <w:t>(8): 475–483.</w:t>
      </w:r>
    </w:p>
    <w:p w14:paraId="0D0E0EC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E82A6D0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alliday, A. J., et al. (2018). "The student voice in well-being: A case study of participatory action research in positive educat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Educational Action Research</w:t>
      </w:r>
      <w:r w:rsidRPr="00A441E7">
        <w:rPr>
          <w:rFonts w:ascii="Times New Roman" w:hAnsi="Times New Roman" w:cs="Times New Roman"/>
          <w:sz w:val="24"/>
          <w:szCs w:val="24"/>
        </w:rPr>
        <w:t>.</w:t>
      </w:r>
    </w:p>
    <w:p w14:paraId="0A52D60B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7D26A9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arris K and Barnes S (2009). "Male teacher, female teacher: Exploring children's perspectives of teachers' roles in kindergarte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Early Child Development and Car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79</w:t>
      </w:r>
      <w:r w:rsidRPr="00A441E7">
        <w:rPr>
          <w:rFonts w:ascii="Times New Roman" w:hAnsi="Times New Roman" w:cs="Times New Roman"/>
          <w:sz w:val="24"/>
          <w:szCs w:val="24"/>
        </w:rPr>
        <w:t>(2): 167-181.</w:t>
      </w:r>
    </w:p>
    <w:p w14:paraId="1C5C18D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87B245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arris P and Manatakis H (2013). "Young children's voices about their local communiti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asian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8</w:t>
      </w:r>
      <w:r w:rsidRPr="00A441E7">
        <w:rPr>
          <w:rFonts w:ascii="Times New Roman" w:hAnsi="Times New Roman" w:cs="Times New Roman"/>
          <w:sz w:val="24"/>
          <w:szCs w:val="24"/>
        </w:rPr>
        <w:t>(3): 68-76.</w:t>
      </w:r>
    </w:p>
    <w:p w14:paraId="113A5847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ACC570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arrison L and Murray E (2015). "Stress, coping and wellbeing in kindergarten: Children’s perspectives on personal, interpersonal and institutional challenges of school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7</w:t>
      </w:r>
      <w:r w:rsidRPr="00A441E7">
        <w:rPr>
          <w:rFonts w:ascii="Times New Roman" w:hAnsi="Times New Roman" w:cs="Times New Roman"/>
          <w:sz w:val="24"/>
          <w:szCs w:val="24"/>
        </w:rPr>
        <w:t>: 79–103.</w:t>
      </w:r>
    </w:p>
    <w:p w14:paraId="7987F527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D92A42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asking P, et al. (2015). "Adolescents’ reactions to participating in ethically sensitive research: A prospective self‑report study 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 &amp; Adolescent Psychiatry &amp; Mental Healt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9</w:t>
      </w:r>
      <w:r w:rsidRPr="00A441E7">
        <w:rPr>
          <w:rFonts w:ascii="Times New Roman" w:hAnsi="Times New Roman" w:cs="Times New Roman"/>
          <w:sz w:val="24"/>
          <w:szCs w:val="24"/>
        </w:rPr>
        <w:t>(39): 1-12.</w:t>
      </w:r>
    </w:p>
    <w:p w14:paraId="0C5AF56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B4B99F4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einrich Joerdens S (2014). ""Belonging means you can go in": Children's perspectives and experiences of membership of kindergarte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asian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9</w:t>
      </w:r>
      <w:r w:rsidRPr="00A441E7">
        <w:rPr>
          <w:rFonts w:ascii="Times New Roman" w:hAnsi="Times New Roman" w:cs="Times New Roman"/>
          <w:sz w:val="24"/>
          <w:szCs w:val="24"/>
        </w:rPr>
        <w:t>(1): 12-21.</w:t>
      </w:r>
    </w:p>
    <w:p w14:paraId="46A0690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2DE8814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enning D, et al. (2007). "Screening for Chlamydia Trachomatis: Barriers for homeless young peopl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Journal of Advanced Nurs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4</w:t>
      </w:r>
      <w:r w:rsidRPr="00A441E7">
        <w:rPr>
          <w:rFonts w:ascii="Times New Roman" w:hAnsi="Times New Roman" w:cs="Times New Roman"/>
          <w:sz w:val="24"/>
          <w:szCs w:val="24"/>
        </w:rPr>
        <w:t>(3): 8-13.</w:t>
      </w:r>
    </w:p>
    <w:p w14:paraId="21064DF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D83B9AD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 xml:space="preserve">Henry P and Hamilton K (2012). "The inclusion of children in family dispute resolution in Australia: Balancing welfare verus rights principl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Children's Right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0</w:t>
      </w:r>
      <w:r w:rsidRPr="00A441E7">
        <w:rPr>
          <w:rFonts w:ascii="Times New Roman" w:hAnsi="Times New Roman" w:cs="Times New Roman"/>
          <w:sz w:val="24"/>
          <w:szCs w:val="24"/>
        </w:rPr>
        <w:t>: 584-602.</w:t>
      </w:r>
    </w:p>
    <w:p w14:paraId="5BE78904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0E4EA67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ertting K and Alerby E (2009). "Learning without boundaries: To voice Indigenous children's experiences of learning plac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Learn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6</w:t>
      </w:r>
      <w:r w:rsidRPr="00A441E7">
        <w:rPr>
          <w:rFonts w:ascii="Times New Roman" w:hAnsi="Times New Roman" w:cs="Times New Roman"/>
          <w:sz w:val="24"/>
          <w:szCs w:val="24"/>
        </w:rPr>
        <w:t>(6): 633-648.</w:t>
      </w:r>
    </w:p>
    <w:p w14:paraId="0F1BD26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ED5354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o KM, et al. (2012). "Effect of an injury awareness education program on risk-taking behaviors and injuries in juvenile justice offenders: A retrospective cohort stud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PLoS ON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7</w:t>
      </w:r>
      <w:r w:rsidRPr="00A441E7">
        <w:rPr>
          <w:rFonts w:ascii="Times New Roman" w:hAnsi="Times New Roman" w:cs="Times New Roman"/>
          <w:sz w:val="24"/>
          <w:szCs w:val="24"/>
        </w:rPr>
        <w:t>(2): e31776.</w:t>
      </w:r>
    </w:p>
    <w:p w14:paraId="03CEFCA1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3D6536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olmes, W., et al. (2002). "Researching Aboriginal health: Experience from a study of urban young people's health and well-being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Social Science &amp; Medicin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54</w:t>
      </w:r>
      <w:r w:rsidRPr="00A441E7">
        <w:rPr>
          <w:rFonts w:ascii="Times New Roman" w:hAnsi="Times New Roman" w:cs="Times New Roman"/>
          <w:sz w:val="24"/>
          <w:szCs w:val="24"/>
        </w:rPr>
        <w:t>(8): 1267-1279.</w:t>
      </w:r>
    </w:p>
    <w:p w14:paraId="6DA8D77E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A5AF6B0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oney A, et al. (2014). "Promoting mental health and wellbeing for a young person with mental illness: Parent occupation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Occupational Therapy Journal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1</w:t>
      </w:r>
      <w:r w:rsidRPr="00A441E7">
        <w:rPr>
          <w:rFonts w:ascii="Times New Roman" w:hAnsi="Times New Roman" w:cs="Times New Roman"/>
          <w:sz w:val="24"/>
          <w:szCs w:val="24"/>
        </w:rPr>
        <w:t>: 194-203.</w:t>
      </w:r>
    </w:p>
    <w:p w14:paraId="2843A004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865147F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oney A, et al. (2015). "Conceptualising wellbeing for young people living with mental illnes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Therapy and Rehabilit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2</w:t>
      </w:r>
      <w:r w:rsidRPr="00A441E7">
        <w:rPr>
          <w:rFonts w:ascii="Times New Roman" w:hAnsi="Times New Roman" w:cs="Times New Roman"/>
          <w:sz w:val="24"/>
          <w:szCs w:val="24"/>
        </w:rPr>
        <w:t>(6): 278-287.</w:t>
      </w:r>
    </w:p>
    <w:p w14:paraId="2331264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D979C44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ume C, et al. (2005). "Children's perceptions of their home and neighborhood environments, and their assocation with objectively measured physical activity: a qualitative and quantative stud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Health Education Researc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0</w:t>
      </w:r>
      <w:r w:rsidRPr="00A441E7">
        <w:rPr>
          <w:rFonts w:ascii="Times New Roman" w:hAnsi="Times New Roman" w:cs="Times New Roman"/>
          <w:sz w:val="24"/>
          <w:szCs w:val="24"/>
        </w:rPr>
        <w:t>(1): 1-13.</w:t>
      </w:r>
    </w:p>
    <w:p w14:paraId="30DD8E5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B8B3CA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Hyndman B and Telford A (2015). "Should educators be "wrapping school playgrounds in cotton wool" to encourage physical activity? Exploring primary and secondary students' voices from the school playground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Journal of Teacher Educ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0</w:t>
      </w:r>
      <w:r w:rsidRPr="00A441E7">
        <w:rPr>
          <w:rFonts w:ascii="Times New Roman" w:hAnsi="Times New Roman" w:cs="Times New Roman"/>
          <w:sz w:val="24"/>
          <w:szCs w:val="24"/>
        </w:rPr>
        <w:t>(6): 60-84.</w:t>
      </w:r>
    </w:p>
    <w:p w14:paraId="40270C3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DE1E4BA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Ison N, et al. (2010). "‘Just like you’: A disability awareness programme for children that enhanced knowledge, attitudes and acceptance: Pilot study finding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Developmental Neurorehabilit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3</w:t>
      </w:r>
      <w:r w:rsidRPr="00A441E7">
        <w:rPr>
          <w:rFonts w:ascii="Times New Roman" w:hAnsi="Times New Roman" w:cs="Times New Roman"/>
          <w:sz w:val="24"/>
          <w:szCs w:val="24"/>
        </w:rPr>
        <w:t>(5): 360-368.</w:t>
      </w:r>
    </w:p>
    <w:p w14:paraId="5711803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BF44C5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 xml:space="preserve">Jackson J.T. and Mcdonald C (2005). ""They have good intentions". Young people's experiences of living in Melbourne's peri-urban area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Urban Policy and Researc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3</w:t>
      </w:r>
      <w:r w:rsidRPr="00A441E7">
        <w:rPr>
          <w:rFonts w:ascii="Times New Roman" w:hAnsi="Times New Roman" w:cs="Times New Roman"/>
          <w:sz w:val="24"/>
          <w:szCs w:val="24"/>
        </w:rPr>
        <w:t>(4): 477-495.</w:t>
      </w:r>
    </w:p>
    <w:p w14:paraId="272A7188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EF6471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Johansson E, et al. (2014). "Children's perspectives on values and rules in Australian early educat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asian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9</w:t>
      </w:r>
      <w:r w:rsidRPr="00A441E7">
        <w:rPr>
          <w:rFonts w:ascii="Times New Roman" w:hAnsi="Times New Roman" w:cs="Times New Roman"/>
          <w:sz w:val="24"/>
          <w:szCs w:val="24"/>
        </w:rPr>
        <w:t>(2): 12-20.</w:t>
      </w:r>
    </w:p>
    <w:p w14:paraId="450DCEC4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73E1C6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Johnston V, et al. (2012). "Starting to smoke: A qualitative study of the experiences of Australian indigenous youth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BMC Public Healt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2</w:t>
      </w:r>
      <w:r w:rsidRPr="00A441E7">
        <w:rPr>
          <w:rFonts w:ascii="Times New Roman" w:hAnsi="Times New Roman" w:cs="Times New Roman"/>
          <w:sz w:val="24"/>
          <w:szCs w:val="24"/>
        </w:rPr>
        <w:t>: 963-977.</w:t>
      </w:r>
    </w:p>
    <w:p w14:paraId="4CF2330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69B9B2A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Jordan L (2012). "Spaces of trauma: Young people, homelessness and violenc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Youth Studies Australia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1</w:t>
      </w:r>
      <w:r w:rsidRPr="00A441E7">
        <w:rPr>
          <w:rFonts w:ascii="Times New Roman" w:hAnsi="Times New Roman" w:cs="Times New Roman"/>
          <w:sz w:val="24"/>
          <w:szCs w:val="24"/>
        </w:rPr>
        <w:t>(4): 11-17.</w:t>
      </w:r>
    </w:p>
    <w:p w14:paraId="0B560057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B1473C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Kemp E, et al. (2009). "Delivery and evaulation of the "Ride. Life" mountainboarding program for rural adolescent mal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ustralia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4</w:t>
      </w:r>
      <w:r w:rsidRPr="00A441E7">
        <w:rPr>
          <w:rFonts w:ascii="Times New Roman" w:hAnsi="Times New Roman" w:cs="Times New Roman"/>
          <w:sz w:val="24"/>
          <w:szCs w:val="24"/>
        </w:rPr>
        <w:t>(3): 38-45.</w:t>
      </w:r>
    </w:p>
    <w:p w14:paraId="68D8988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46C35A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Kiraly M and Humphreys C (2013). "Perspectives from young people about family contact in kinship care: “Don't push us—listen more”. 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Social Work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6</w:t>
      </w:r>
      <w:r w:rsidRPr="00A441E7">
        <w:rPr>
          <w:rFonts w:ascii="Times New Roman" w:hAnsi="Times New Roman" w:cs="Times New Roman"/>
          <w:sz w:val="24"/>
          <w:szCs w:val="24"/>
        </w:rPr>
        <w:t>(3): 314-327.</w:t>
      </w:r>
    </w:p>
    <w:p w14:paraId="4757392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ECA42B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Kirkman M, et al. (2010). "“Are we moving again this week?” Children's experiences of homelessness in Victoria, Austral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Social Science &amp; Medicin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70</w:t>
      </w:r>
      <w:r w:rsidRPr="00A441E7">
        <w:rPr>
          <w:rFonts w:ascii="Times New Roman" w:hAnsi="Times New Roman" w:cs="Times New Roman"/>
          <w:sz w:val="24"/>
          <w:szCs w:val="24"/>
        </w:rPr>
        <w:t>(7): 994-1001.</w:t>
      </w:r>
    </w:p>
    <w:p w14:paraId="5B4B392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0F91C7B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Lee J and Abbott R (2009). "Physical activity and rural young people's sense of plac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's Geograph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7</w:t>
      </w:r>
      <w:r w:rsidRPr="00A441E7">
        <w:rPr>
          <w:rFonts w:ascii="Times New Roman" w:hAnsi="Times New Roman" w:cs="Times New Roman"/>
          <w:sz w:val="24"/>
          <w:szCs w:val="24"/>
        </w:rPr>
        <w:t>(2): 191-208.</w:t>
      </w:r>
    </w:p>
    <w:p w14:paraId="1DDDEE7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8FD6200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Leitao S, et al. (2017). "Exploring the impact of living with dyslexia: The perspectives of children and their parent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Speech-Language Patholog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9</w:t>
      </w:r>
      <w:r w:rsidRPr="00A441E7">
        <w:rPr>
          <w:rFonts w:ascii="Times New Roman" w:hAnsi="Times New Roman" w:cs="Times New Roman"/>
          <w:sz w:val="24"/>
          <w:szCs w:val="24"/>
        </w:rPr>
        <w:t>(3): 322-334.</w:t>
      </w:r>
    </w:p>
    <w:p w14:paraId="7867AD9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232AE0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Lillemyr O, et al. (2011). "A multicultural perspective on play and learning in primary school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3</w:t>
      </w:r>
      <w:r w:rsidRPr="00A441E7">
        <w:rPr>
          <w:rFonts w:ascii="Times New Roman" w:hAnsi="Times New Roman" w:cs="Times New Roman"/>
          <w:sz w:val="24"/>
          <w:szCs w:val="24"/>
        </w:rPr>
        <w:t>: 43-65.</w:t>
      </w:r>
    </w:p>
    <w:p w14:paraId="64A9977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ab/>
      </w:r>
    </w:p>
    <w:p w14:paraId="24AF728F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acDougall C, et al. (2004). "We have to live in the futur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Early Child Development and Car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74</w:t>
      </w:r>
      <w:r w:rsidRPr="00A441E7">
        <w:rPr>
          <w:rFonts w:ascii="Times New Roman" w:hAnsi="Times New Roman" w:cs="Times New Roman"/>
          <w:sz w:val="24"/>
          <w:szCs w:val="24"/>
        </w:rPr>
        <w:t>(4): 369-387.</w:t>
      </w:r>
    </w:p>
    <w:p w14:paraId="6ABB219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4141AC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acDougall C, et al. (2009). "What are our boundaries and where can we play? Perspectives from eight- to ten-year-old Australian metropolitan and rural childre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Early Child Development and Car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79</w:t>
      </w:r>
      <w:r w:rsidRPr="00A441E7">
        <w:rPr>
          <w:rFonts w:ascii="Times New Roman" w:hAnsi="Times New Roman" w:cs="Times New Roman"/>
          <w:sz w:val="24"/>
          <w:szCs w:val="24"/>
        </w:rPr>
        <w:t>(2): 189-204.</w:t>
      </w:r>
    </w:p>
    <w:p w14:paraId="49B3CA0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E7BA43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allett S and Rosenthal D (2009). "Physically violent mothers are a reason for young people's leaving hom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Interpersonal Violenc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4</w:t>
      </w:r>
      <w:r w:rsidRPr="00A441E7">
        <w:rPr>
          <w:rFonts w:ascii="Times New Roman" w:hAnsi="Times New Roman" w:cs="Times New Roman"/>
          <w:sz w:val="24"/>
          <w:szCs w:val="24"/>
        </w:rPr>
        <w:t>(7): 1165-1174.</w:t>
      </w:r>
    </w:p>
    <w:p w14:paraId="019080B4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07E869D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allett S, et al. (2005). "Young people, drug use and family conflict: Pathways into homelessnes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Adolescenc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8</w:t>
      </w:r>
      <w:r w:rsidRPr="00A441E7">
        <w:rPr>
          <w:rFonts w:ascii="Times New Roman" w:hAnsi="Times New Roman" w:cs="Times New Roman"/>
          <w:sz w:val="24"/>
          <w:szCs w:val="24"/>
        </w:rPr>
        <w:t>: 185-199.</w:t>
      </w:r>
    </w:p>
    <w:p w14:paraId="1B5EFB78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54657D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artijn C and Sharpe L (2006). "Pathways to youth homelessnes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Social Science &amp; Medicin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2</w:t>
      </w:r>
      <w:r w:rsidRPr="00A441E7">
        <w:rPr>
          <w:rFonts w:ascii="Times New Roman" w:hAnsi="Times New Roman" w:cs="Times New Roman"/>
          <w:sz w:val="24"/>
          <w:szCs w:val="24"/>
        </w:rPr>
        <w:t>: 1-12.</w:t>
      </w:r>
    </w:p>
    <w:p w14:paraId="66EE6DAA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E0412C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ason J, et al. (2003). "Defining children's needs in out-of-home care: Methods and challenges of a collaborative research project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ustralia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8</w:t>
      </w:r>
      <w:r w:rsidRPr="00A441E7">
        <w:rPr>
          <w:rFonts w:ascii="Times New Roman" w:hAnsi="Times New Roman" w:cs="Times New Roman"/>
          <w:sz w:val="24"/>
          <w:szCs w:val="24"/>
        </w:rPr>
        <w:t>: 32-37.</w:t>
      </w:r>
    </w:p>
    <w:p w14:paraId="553C178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D12AF80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cCloughen A, et al. (2016). "Physical health and well-being: Experiences and perspectives of young adult mental health consumer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Mental Health Nurs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5</w:t>
      </w:r>
      <w:r w:rsidRPr="00A441E7">
        <w:rPr>
          <w:rFonts w:ascii="Times New Roman" w:hAnsi="Times New Roman" w:cs="Times New Roman"/>
          <w:sz w:val="24"/>
          <w:szCs w:val="24"/>
        </w:rPr>
        <w:t>: 299-307.</w:t>
      </w:r>
    </w:p>
    <w:p w14:paraId="637290D1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1DADFE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cIntosh J (2003). "The inside journey through care … A phenomenology of attachment and its loss in fostered childre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ustralia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8</w:t>
      </w:r>
      <w:r w:rsidRPr="00A441E7">
        <w:rPr>
          <w:rFonts w:ascii="Times New Roman" w:hAnsi="Times New Roman" w:cs="Times New Roman"/>
          <w:sz w:val="24"/>
          <w:szCs w:val="24"/>
        </w:rPr>
        <w:t>(3): 11-16.</w:t>
      </w:r>
    </w:p>
    <w:p w14:paraId="6B3EC66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65F3E4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cIntosh J, et al. (2008). "Child focused and child-inclusive divorce mediation: Comparative outcomes from a prospective study of postseparation adjustment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Family Court Review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6</w:t>
      </w:r>
      <w:r w:rsidRPr="00A441E7">
        <w:rPr>
          <w:rFonts w:ascii="Times New Roman" w:hAnsi="Times New Roman" w:cs="Times New Roman"/>
          <w:sz w:val="24"/>
          <w:szCs w:val="24"/>
        </w:rPr>
        <w:t>(1): 105-124.</w:t>
      </w:r>
    </w:p>
    <w:p w14:paraId="04A04AE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76EC2D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cLoughlin P J (2013). "Couch surfing on the margins: The reliance on temporary living arrangements as a form of homelessness amongst school-aged home leaver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Youth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6</w:t>
      </w:r>
      <w:r w:rsidRPr="00A441E7">
        <w:rPr>
          <w:rFonts w:ascii="Times New Roman" w:hAnsi="Times New Roman" w:cs="Times New Roman"/>
          <w:sz w:val="24"/>
          <w:szCs w:val="24"/>
        </w:rPr>
        <w:t>(4): 521-545.</w:t>
      </w:r>
    </w:p>
    <w:p w14:paraId="6A95E431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ab/>
      </w:r>
    </w:p>
    <w:p w14:paraId="33AA4FB7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cMaugh A (2011). " En/countering disablement in school life in Australia: Children talk about peer relations and living with illness and disabilit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Disability and Societ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6</w:t>
      </w:r>
      <w:r w:rsidRPr="00A441E7">
        <w:rPr>
          <w:rFonts w:ascii="Times New Roman" w:hAnsi="Times New Roman" w:cs="Times New Roman"/>
          <w:sz w:val="24"/>
          <w:szCs w:val="24"/>
        </w:rPr>
        <w:t>(7): 853-866.</w:t>
      </w:r>
    </w:p>
    <w:p w14:paraId="322964F4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BD80C3F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erewether J (2015). "Young children's perspectives of outdoor learning spaces: What matters?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asian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0</w:t>
      </w:r>
      <w:r w:rsidRPr="00A441E7">
        <w:rPr>
          <w:rFonts w:ascii="Times New Roman" w:hAnsi="Times New Roman" w:cs="Times New Roman"/>
          <w:sz w:val="24"/>
          <w:szCs w:val="24"/>
        </w:rPr>
        <w:t>(1): 99-108.</w:t>
      </w:r>
    </w:p>
    <w:p w14:paraId="5567207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B337C8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illar N (2011). "Korean children's cultural adjustment during transition to the early years of school in Austral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asian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6</w:t>
      </w:r>
      <w:r w:rsidRPr="00A441E7">
        <w:rPr>
          <w:rFonts w:ascii="Times New Roman" w:hAnsi="Times New Roman" w:cs="Times New Roman"/>
          <w:sz w:val="24"/>
          <w:szCs w:val="24"/>
        </w:rPr>
        <w:t>(3): 10-18.</w:t>
      </w:r>
    </w:p>
    <w:p w14:paraId="769DE8F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602CC7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illei Z and Gallagher J (2012). "Opening spaces for dialogue and re-envisioning children’s bathroom in a preschool: Practitioner research with children on a sensitive and neglected area of concer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4</w:t>
      </w:r>
      <w:r w:rsidRPr="00A441E7">
        <w:rPr>
          <w:rFonts w:ascii="Times New Roman" w:hAnsi="Times New Roman" w:cs="Times New Roman"/>
          <w:sz w:val="24"/>
          <w:szCs w:val="24"/>
        </w:rPr>
        <w:t>: 9-29.</w:t>
      </w:r>
    </w:p>
    <w:p w14:paraId="03F98D98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A34299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irkhil M (2010). "'I want to play when I go to school': Children's views on the transition to school from kindergarte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asian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5</w:t>
      </w:r>
      <w:r w:rsidRPr="00A441E7">
        <w:rPr>
          <w:rFonts w:ascii="Times New Roman" w:hAnsi="Times New Roman" w:cs="Times New Roman"/>
          <w:sz w:val="24"/>
          <w:szCs w:val="24"/>
        </w:rPr>
        <w:t>(3): 134-139.</w:t>
      </w:r>
    </w:p>
    <w:p w14:paraId="46DE57B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3852F1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ohajer N, et al. (2009). "There should be more help out here! A qualitative study of the needs of Aboriginal adolescents in rural Austral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Rural and Remote Healt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9</w:t>
      </w:r>
      <w:r w:rsidRPr="00A441E7">
        <w:rPr>
          <w:rFonts w:ascii="Times New Roman" w:hAnsi="Times New Roman" w:cs="Times New Roman"/>
          <w:sz w:val="24"/>
          <w:szCs w:val="24"/>
        </w:rPr>
        <w:t>(2): 1137-1147.</w:t>
      </w:r>
    </w:p>
    <w:p w14:paraId="2344A6A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90872A7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oore D (2015). "'The teacher doesn't know what it is, but she knows where we are': Young children's secret places in early childhood outdoor environment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Pla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</w:t>
      </w:r>
      <w:r w:rsidRPr="00A441E7">
        <w:rPr>
          <w:rFonts w:ascii="Times New Roman" w:hAnsi="Times New Roman" w:cs="Times New Roman"/>
          <w:sz w:val="24"/>
          <w:szCs w:val="24"/>
        </w:rPr>
        <w:t>(1): 20-31.</w:t>
      </w:r>
    </w:p>
    <w:p w14:paraId="5DB0F810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FC32548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oore T and McArthur M (2011). "‘Good for kids’: Children who have been homeless talk about school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Journal of Educ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55</w:t>
      </w:r>
      <w:r w:rsidRPr="00A441E7">
        <w:rPr>
          <w:rFonts w:ascii="Times New Roman" w:hAnsi="Times New Roman" w:cs="Times New Roman"/>
          <w:sz w:val="24"/>
          <w:szCs w:val="24"/>
        </w:rPr>
        <w:t>(2): 147-160.</w:t>
      </w:r>
    </w:p>
    <w:p w14:paraId="67BA1060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FBBA48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oore T and McArthur M (2014). "If only I, they, we had done things differently: Young people talk about school difficulties and crim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nd Youth Services Review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4</w:t>
      </w:r>
      <w:r w:rsidRPr="00A441E7">
        <w:rPr>
          <w:rFonts w:ascii="Times New Roman" w:hAnsi="Times New Roman" w:cs="Times New Roman"/>
          <w:sz w:val="24"/>
          <w:szCs w:val="24"/>
        </w:rPr>
        <w:t>: 249-255.</w:t>
      </w:r>
    </w:p>
    <w:p w14:paraId="7618C50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ab/>
      </w:r>
    </w:p>
    <w:p w14:paraId="09A60FA8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oore T, et al. (2009). "Attendance, achievement and participation: Young carers' experiences of school in Austral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Journal of Educ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53</w:t>
      </w:r>
      <w:r w:rsidRPr="00A441E7">
        <w:rPr>
          <w:rFonts w:ascii="Times New Roman" w:hAnsi="Times New Roman" w:cs="Times New Roman"/>
          <w:sz w:val="24"/>
          <w:szCs w:val="24"/>
        </w:rPr>
        <w:t>(1): 5-18.</w:t>
      </w:r>
    </w:p>
    <w:p w14:paraId="7491B427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F55FAF7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oore T, et al. (2008). "Stuff you'd never think of: Children talk about homelessness and how they'd like to be supported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Family Matter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78</w:t>
      </w:r>
      <w:r w:rsidRPr="00A441E7">
        <w:rPr>
          <w:rFonts w:ascii="Times New Roman" w:hAnsi="Times New Roman" w:cs="Times New Roman"/>
          <w:sz w:val="24"/>
          <w:szCs w:val="24"/>
        </w:rPr>
        <w:t>: 36-43.</w:t>
      </w:r>
    </w:p>
    <w:p w14:paraId="6ADC9FD5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D26709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oore T, et al. (2011). "Lessons learned from children who have experienced homelessness: What services need to know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&amp; Societ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5</w:t>
      </w:r>
      <w:r w:rsidRPr="00A441E7">
        <w:rPr>
          <w:rFonts w:ascii="Times New Roman" w:hAnsi="Times New Roman" w:cs="Times New Roman"/>
          <w:sz w:val="24"/>
          <w:szCs w:val="24"/>
        </w:rPr>
        <w:t>(2): 115-126.</w:t>
      </w:r>
    </w:p>
    <w:p w14:paraId="5E9455F5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7A04F1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oore T, et al. (2013). "Young people talk about transitioning from youth detention to the community: Making good. 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Social Work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6</w:t>
      </w:r>
      <w:r w:rsidRPr="00A441E7">
        <w:rPr>
          <w:rFonts w:ascii="Times New Roman" w:hAnsi="Times New Roman" w:cs="Times New Roman"/>
          <w:sz w:val="24"/>
          <w:szCs w:val="24"/>
        </w:rPr>
        <w:t>(3): 328-343.</w:t>
      </w:r>
    </w:p>
    <w:p w14:paraId="1E45BF4B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94B57D0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organ P (2010). "‘Get Up. Stand Up.’ Riding to resilience on a surfboard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 and Family Social Work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5</w:t>
      </w:r>
      <w:r w:rsidRPr="00A441E7">
        <w:rPr>
          <w:rFonts w:ascii="Times New Roman" w:hAnsi="Times New Roman" w:cs="Times New Roman"/>
          <w:sz w:val="24"/>
          <w:szCs w:val="24"/>
        </w:rPr>
        <w:t>: 56-65.</w:t>
      </w:r>
    </w:p>
    <w:p w14:paraId="15D5F121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88C6209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orrison R and Burgman I (2009). "Friendship experiences among children with disabilities who attend mainstream Australian school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an J Occup Ther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76</w:t>
      </w:r>
      <w:r w:rsidRPr="00A441E7">
        <w:rPr>
          <w:rFonts w:ascii="Times New Roman" w:hAnsi="Times New Roman" w:cs="Times New Roman"/>
          <w:sz w:val="24"/>
          <w:szCs w:val="24"/>
        </w:rPr>
        <w:t>(3): 145-152.</w:t>
      </w:r>
    </w:p>
    <w:p w14:paraId="1F032F0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1249B6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oss M (2009). "Broken circles to a different identity: An exploration of identity for children in out-of-home care in Queensland, Austral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 &amp; Family Social Work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4</w:t>
      </w:r>
      <w:r w:rsidRPr="00A441E7">
        <w:rPr>
          <w:rFonts w:ascii="Times New Roman" w:hAnsi="Times New Roman" w:cs="Times New Roman"/>
          <w:sz w:val="24"/>
          <w:szCs w:val="24"/>
        </w:rPr>
        <w:t>: 311-321.</w:t>
      </w:r>
    </w:p>
    <w:p w14:paraId="5197940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F1232E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uir-Cochrane, et al. (2006). "Self-management of medication for mental health problems by homeless young peopl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Mental Health Nurs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5</w:t>
      </w:r>
      <w:r w:rsidRPr="00A441E7">
        <w:rPr>
          <w:rFonts w:ascii="Times New Roman" w:hAnsi="Times New Roman" w:cs="Times New Roman"/>
          <w:sz w:val="24"/>
          <w:szCs w:val="24"/>
        </w:rPr>
        <w:t>: 163-170.</w:t>
      </w:r>
    </w:p>
    <w:p w14:paraId="44C48D4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A34E22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Muir-Cochrane E, et al. (2010). "‘Postcards from the edge’: Collaborating with young homeless people to develop targeted mental health messages and translate research into practic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dvances in Mental Healt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9</w:t>
      </w:r>
      <w:r w:rsidRPr="00A441E7">
        <w:rPr>
          <w:rFonts w:ascii="Times New Roman" w:hAnsi="Times New Roman" w:cs="Times New Roman"/>
          <w:sz w:val="24"/>
          <w:szCs w:val="24"/>
        </w:rPr>
        <w:t>: 138-147.</w:t>
      </w:r>
    </w:p>
    <w:p w14:paraId="1E19F27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D561498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 xml:space="preserve">Murchland S, et al. (2011). "Children's satisfaction with assistive technology solutions for schoolwork using the QUEST 2.1: Children's Vers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ssistive Technolog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3</w:t>
      </w:r>
      <w:r w:rsidRPr="00A441E7">
        <w:rPr>
          <w:rFonts w:ascii="Times New Roman" w:hAnsi="Times New Roman" w:cs="Times New Roman"/>
          <w:sz w:val="24"/>
          <w:szCs w:val="24"/>
        </w:rPr>
        <w:t>(3): 162-176.</w:t>
      </w:r>
    </w:p>
    <w:p w14:paraId="26EEEC32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2F729D0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Nathan S, et al. (2013 ). "“We wouldn’t of made friends if we didn’t come to Football United”: The impacts of a football program on young people’s peer, prosocial and cross-cultural relationship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BMC Public Healt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3</w:t>
      </w:r>
      <w:r w:rsidRPr="00A441E7">
        <w:rPr>
          <w:rFonts w:ascii="Times New Roman" w:hAnsi="Times New Roman" w:cs="Times New Roman"/>
          <w:sz w:val="24"/>
          <w:szCs w:val="24"/>
        </w:rPr>
        <w:t>: 399-415.</w:t>
      </w:r>
    </w:p>
    <w:p w14:paraId="3AFD971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6E8FB07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Nothard M, et al. (2015). "“I have to rest all the time because you are not allowed to play”: Exploring children’s perceptions of autonomy during sleep-time in long day care servic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7</w:t>
      </w:r>
      <w:r w:rsidRPr="00A441E7">
        <w:rPr>
          <w:rFonts w:ascii="Times New Roman" w:hAnsi="Times New Roman" w:cs="Times New Roman"/>
          <w:sz w:val="24"/>
          <w:szCs w:val="24"/>
        </w:rPr>
        <w:t>(3): 423-442.</w:t>
      </w:r>
    </w:p>
    <w:p w14:paraId="12C47F90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ED4DC7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O'Brien A (2005). "Factors shaping Indigenous mental health: An enthographic account of growing up Koori from a Gubba perspectiv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Journal of Holistic Nurs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2</w:t>
      </w:r>
      <w:r w:rsidRPr="00A441E7">
        <w:rPr>
          <w:rFonts w:ascii="Times New Roman" w:hAnsi="Times New Roman" w:cs="Times New Roman"/>
          <w:sz w:val="24"/>
          <w:szCs w:val="24"/>
        </w:rPr>
        <w:t>(1): 11-20.</w:t>
      </w:r>
    </w:p>
    <w:p w14:paraId="538D8222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DED2AB4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O'Callaghan C, et al. (2011). "Music's relevance for pediatric cancer patients: A constructivist and mosaic research approach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Supportive Care in Cancer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9</w:t>
      </w:r>
      <w:r w:rsidRPr="00A441E7">
        <w:rPr>
          <w:rFonts w:ascii="Times New Roman" w:hAnsi="Times New Roman" w:cs="Times New Roman"/>
          <w:sz w:val="24"/>
          <w:szCs w:val="24"/>
        </w:rPr>
        <w:t>(6): 779–788.</w:t>
      </w:r>
    </w:p>
    <w:p w14:paraId="5DAD1A6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6F2605F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O'Neill C (2004). ""I  remember the first time I went into foster care - It's a long story. . .": Children, permanent parents, and other supportive adults talk about the experience of moving from one family to another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Family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0</w:t>
      </w:r>
      <w:r w:rsidRPr="00A441E7">
        <w:rPr>
          <w:rFonts w:ascii="Times New Roman" w:hAnsi="Times New Roman" w:cs="Times New Roman"/>
          <w:sz w:val="24"/>
          <w:szCs w:val="24"/>
        </w:rPr>
        <w:t>(2): 205- 219.</w:t>
      </w:r>
    </w:p>
    <w:p w14:paraId="5031778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7BA1694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O’Callaghan C, et al. (2007). "Music therapy as a non-pharmacological anxiolytic for paediatric radiotherapy patient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asian Radiolog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51</w:t>
      </w:r>
      <w:r w:rsidRPr="00A441E7">
        <w:rPr>
          <w:rFonts w:ascii="Times New Roman" w:hAnsi="Times New Roman" w:cs="Times New Roman"/>
          <w:sz w:val="24"/>
          <w:szCs w:val="24"/>
        </w:rPr>
        <w:t>: 159–162.</w:t>
      </w:r>
    </w:p>
    <w:p w14:paraId="7DF20FF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E12B71C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Orlowski S, et al. (2016). "A rural youth consumer perspective of technology to enhance face-to-face mental health servic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Child and Family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5</w:t>
      </w:r>
      <w:r w:rsidRPr="00A441E7">
        <w:rPr>
          <w:rFonts w:ascii="Times New Roman" w:hAnsi="Times New Roman" w:cs="Times New Roman"/>
          <w:sz w:val="24"/>
          <w:szCs w:val="24"/>
        </w:rPr>
        <w:t>(10): 3066–3075.</w:t>
      </w:r>
    </w:p>
    <w:p w14:paraId="5A4FC3C0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070452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Osborne C, et al. (2017). "The unheard voices of youth in urban planning: using social capital as a theoretical lens in Sunshine Coast, Austalia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's Geograph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5</w:t>
      </w:r>
      <w:r w:rsidRPr="00A441E7">
        <w:rPr>
          <w:rFonts w:ascii="Times New Roman" w:hAnsi="Times New Roman" w:cs="Times New Roman"/>
          <w:sz w:val="24"/>
          <w:szCs w:val="24"/>
        </w:rPr>
        <w:t>(3): 349-361.</w:t>
      </w:r>
    </w:p>
    <w:p w14:paraId="54EF1677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A27AADD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 xml:space="preserve">Parkinson P and Cashmore J (2018). "Relocation and the indissolubility of parenthood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Child Custod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5</w:t>
      </w:r>
      <w:r w:rsidRPr="00A441E7">
        <w:rPr>
          <w:rFonts w:ascii="Times New Roman" w:hAnsi="Times New Roman" w:cs="Times New Roman"/>
          <w:sz w:val="24"/>
          <w:szCs w:val="24"/>
        </w:rPr>
        <w:t>(1): 76-92.</w:t>
      </w:r>
    </w:p>
    <w:p w14:paraId="12B46C6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3E3D8CD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Parkinson P, et al. (2005). "Adolescents' views on the fairness of parenting and financial arrangements  after separat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Family Court Review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3</w:t>
      </w:r>
      <w:r w:rsidRPr="00A441E7">
        <w:rPr>
          <w:rFonts w:ascii="Times New Roman" w:hAnsi="Times New Roman" w:cs="Times New Roman"/>
          <w:sz w:val="24"/>
          <w:szCs w:val="24"/>
        </w:rPr>
        <w:t>(3): 429-444.</w:t>
      </w:r>
    </w:p>
    <w:p w14:paraId="6B04529E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916DA1D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Peralta L and Cinelli R (2016). "An evaluation of an Australian Aboriginal controlled-community organization's remote sports-based programme: A qualitative investigat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Sport in Societ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9</w:t>
      </w:r>
      <w:r w:rsidRPr="00A441E7">
        <w:rPr>
          <w:rFonts w:ascii="Times New Roman" w:hAnsi="Times New Roman" w:cs="Times New Roman"/>
          <w:sz w:val="24"/>
          <w:szCs w:val="24"/>
        </w:rPr>
        <w:t>(7): 973-989.</w:t>
      </w:r>
    </w:p>
    <w:p w14:paraId="64E33178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588D4AF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Peralta L, et al. (2018). "Mentoring as a tool to engage Aboriginal youth in remote Australian communities: A qualitative investigation of community members, mentees, teachers, and mentors' perspectiv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Mentoring &amp; Tutoring: Partnership in Learn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6</w:t>
      </w:r>
      <w:r w:rsidRPr="00A441E7">
        <w:rPr>
          <w:rFonts w:ascii="Times New Roman" w:hAnsi="Times New Roman" w:cs="Times New Roman"/>
          <w:sz w:val="24"/>
          <w:szCs w:val="24"/>
        </w:rPr>
        <w:t>(1): 30-49.</w:t>
      </w:r>
    </w:p>
    <w:p w14:paraId="43237501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D9B1E10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Posselt M, et al. (2015). "Merging perspectives: Obstacles to recovery for youth from refugee  backgrounds with comorbidit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asian Psychiatr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3</w:t>
      </w:r>
      <w:r w:rsidRPr="00A441E7">
        <w:rPr>
          <w:rFonts w:ascii="Times New Roman" w:hAnsi="Times New Roman" w:cs="Times New Roman"/>
          <w:sz w:val="24"/>
          <w:szCs w:val="24"/>
        </w:rPr>
        <w:t>(3): 293–299.</w:t>
      </w:r>
    </w:p>
    <w:p w14:paraId="647C7D11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615B970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Priest N, et al. (2017). "'Yarning up with Koori kids' - hearing the voices of Australian urban Indigenous children about their health and well-being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Ethnicity &amp; Healt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2</w:t>
      </w:r>
      <w:r w:rsidRPr="00A441E7">
        <w:rPr>
          <w:rFonts w:ascii="Times New Roman" w:hAnsi="Times New Roman" w:cs="Times New Roman"/>
          <w:sz w:val="24"/>
          <w:szCs w:val="24"/>
        </w:rPr>
        <w:t>(6): 631-647.</w:t>
      </w:r>
    </w:p>
    <w:p w14:paraId="255A27E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C0B017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Purtell J and Mendes P (2016). "Stand by me - flexible and holistic support for young care leavers: Smoothing transitions from car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ustralia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1</w:t>
      </w:r>
      <w:r w:rsidRPr="00A441E7">
        <w:rPr>
          <w:rFonts w:ascii="Times New Roman" w:hAnsi="Times New Roman" w:cs="Times New Roman"/>
          <w:sz w:val="24"/>
          <w:szCs w:val="24"/>
        </w:rPr>
        <w:t>: 208-213.</w:t>
      </w:r>
    </w:p>
    <w:p w14:paraId="1F99B065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FF34A3D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Quinn S and Owen S (2014). "Children's perspectives of student voic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hood Educ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90</w:t>
      </w:r>
      <w:r w:rsidRPr="00A441E7">
        <w:rPr>
          <w:rFonts w:ascii="Times New Roman" w:hAnsi="Times New Roman" w:cs="Times New Roman"/>
          <w:sz w:val="24"/>
          <w:szCs w:val="24"/>
        </w:rPr>
        <w:t>(3): 192-201.</w:t>
      </w:r>
    </w:p>
    <w:p w14:paraId="2CCA4FA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F4B0118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Raghavendra P, et al. (2013). "‘I could never do that before’: Effectiveness of a tailored internet support intervention to increase the social participation of youth with disabiliti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: Care, Health and Development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9</w:t>
      </w:r>
      <w:r w:rsidRPr="00A441E7">
        <w:rPr>
          <w:rFonts w:ascii="Times New Roman" w:hAnsi="Times New Roman" w:cs="Times New Roman"/>
          <w:sz w:val="24"/>
          <w:szCs w:val="24"/>
        </w:rPr>
        <w:t>(4): 552-561.</w:t>
      </w:r>
    </w:p>
    <w:p w14:paraId="1D55C46A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9C7D04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Reid A and McCallum F (2014). "'Becoming your best': Student perspectives on community in the pursuit of aspiration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The Australian Educational Researcher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1</w:t>
      </w:r>
      <w:r w:rsidRPr="00A441E7">
        <w:rPr>
          <w:rFonts w:ascii="Times New Roman" w:hAnsi="Times New Roman" w:cs="Times New Roman"/>
          <w:sz w:val="24"/>
          <w:szCs w:val="24"/>
        </w:rPr>
        <w:t>(2): 195-207.</w:t>
      </w:r>
    </w:p>
    <w:p w14:paraId="18AF591E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ab/>
      </w:r>
    </w:p>
    <w:p w14:paraId="3B591D59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Rennie J (2006). "Meeting kids at the school gate: The literacy and numeracy practices of a remote indigenous communit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The Australian Educational Researcher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3</w:t>
      </w:r>
      <w:r w:rsidRPr="00A441E7">
        <w:rPr>
          <w:rFonts w:ascii="Times New Roman" w:hAnsi="Times New Roman" w:cs="Times New Roman"/>
          <w:sz w:val="24"/>
          <w:szCs w:val="24"/>
        </w:rPr>
        <w:t>(3): 123-140.</w:t>
      </w:r>
    </w:p>
    <w:p w14:paraId="5E0633E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E4DDA63" w14:textId="7321F796" w:rsidR="00852212" w:rsidRPr="00A441E7" w:rsidRDefault="00852212" w:rsidP="003E5ACC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Rennie J (2016). "Rethinking reading instruction for adolescent readers: the 6R'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Journal of Language and Literac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9</w:t>
      </w:r>
      <w:r w:rsidRPr="00A441E7">
        <w:rPr>
          <w:rFonts w:ascii="Times New Roman" w:hAnsi="Times New Roman" w:cs="Times New Roman"/>
          <w:sz w:val="24"/>
          <w:szCs w:val="24"/>
        </w:rPr>
        <w:t>(1): 42-53.</w:t>
      </w:r>
    </w:p>
    <w:p w14:paraId="515F476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256FBA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Robinson S and Notara D (2015). "Building belonging and connection for children with disability and their families: A co-designed research and community development project in a regional communit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ommunity Development Journal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50</w:t>
      </w:r>
      <w:r w:rsidRPr="00A441E7">
        <w:rPr>
          <w:rFonts w:ascii="Times New Roman" w:hAnsi="Times New Roman" w:cs="Times New Roman"/>
          <w:sz w:val="24"/>
          <w:szCs w:val="24"/>
        </w:rPr>
        <w:t>(4): 724-741.</w:t>
      </w:r>
    </w:p>
    <w:p w14:paraId="02DD8F0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1B952C8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Salamone-Violi G, et al. (2015). "‘I don’t want to be here but I feel safe’: Referral and admission to a child and adolescent psychiatric inpatient unit: The young person’s perspectiv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Mental Health Nurs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4</w:t>
      </w:r>
      <w:r w:rsidRPr="00A441E7">
        <w:rPr>
          <w:rFonts w:ascii="Times New Roman" w:hAnsi="Times New Roman" w:cs="Times New Roman"/>
          <w:sz w:val="24"/>
          <w:szCs w:val="24"/>
        </w:rPr>
        <w:t>: 569-576.</w:t>
      </w:r>
    </w:p>
    <w:p w14:paraId="7D60074B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95EE4A7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Sargeant J (2010). "The altruism of pre-adolescent children's perspectives on 'worry' and 'happiness' in Australia and England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7</w:t>
      </w:r>
      <w:r w:rsidRPr="00A441E7">
        <w:rPr>
          <w:rFonts w:ascii="Times New Roman" w:hAnsi="Times New Roman" w:cs="Times New Roman"/>
          <w:sz w:val="24"/>
          <w:szCs w:val="24"/>
        </w:rPr>
        <w:t>(3): 411-425.</w:t>
      </w:r>
    </w:p>
    <w:p w14:paraId="4C22FA78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29FB9AC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Sargeant J (2014). "Prioritising student voice: 'Tween' children's perspectives on school succes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Education 3-13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2</w:t>
      </w:r>
      <w:r w:rsidRPr="00A441E7">
        <w:rPr>
          <w:rFonts w:ascii="Times New Roman" w:hAnsi="Times New Roman" w:cs="Times New Roman"/>
          <w:sz w:val="24"/>
          <w:szCs w:val="24"/>
        </w:rPr>
        <w:t>(2): 190-200.</w:t>
      </w:r>
    </w:p>
    <w:p w14:paraId="1A2B914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A993BE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Sargeant J and Gillett-Swan JK (2015). "Empowering the disempowered through voice-inclusive practice: Children's views on adult-centric educational provis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European Educational Research Journal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4</w:t>
      </w:r>
      <w:r w:rsidRPr="00A441E7">
        <w:rPr>
          <w:rFonts w:ascii="Times New Roman" w:hAnsi="Times New Roman" w:cs="Times New Roman"/>
          <w:sz w:val="24"/>
          <w:szCs w:val="24"/>
        </w:rPr>
        <w:t>(2): 177-191.</w:t>
      </w:r>
    </w:p>
    <w:p w14:paraId="3F2C800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647C23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Savelsberg HJ and Martin-Giles BM (2008). "Young people on the margins: Australian studies of social exclus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Youth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1</w:t>
      </w:r>
      <w:r w:rsidRPr="00A441E7">
        <w:rPr>
          <w:rFonts w:ascii="Times New Roman" w:hAnsi="Times New Roman" w:cs="Times New Roman"/>
          <w:sz w:val="24"/>
          <w:szCs w:val="24"/>
        </w:rPr>
        <w:t>(1): 17-31.</w:t>
      </w:r>
    </w:p>
    <w:p w14:paraId="1804BC3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C249477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Simmons C, et al. (2015). "Imagining an ideal school for wellbeing: Locating student voic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Educational Change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6</w:t>
      </w:r>
      <w:r w:rsidRPr="00A441E7">
        <w:rPr>
          <w:rFonts w:ascii="Times New Roman" w:hAnsi="Times New Roman" w:cs="Times New Roman"/>
          <w:sz w:val="24"/>
          <w:szCs w:val="24"/>
        </w:rPr>
        <w:t>(1): 129-144.</w:t>
      </w:r>
    </w:p>
    <w:p w14:paraId="2B1C94D7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65DBE09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Skattebol J (2011). ""When the money's low": Economic participation among disadvantaged young Australian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nd Youth Services Review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33</w:t>
      </w:r>
      <w:r w:rsidRPr="00A441E7">
        <w:rPr>
          <w:rFonts w:ascii="Times New Roman" w:hAnsi="Times New Roman" w:cs="Times New Roman"/>
          <w:sz w:val="24"/>
          <w:szCs w:val="24"/>
        </w:rPr>
        <w:t>(4): 528-533.</w:t>
      </w:r>
    </w:p>
    <w:p w14:paraId="7A7F0279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ab/>
      </w:r>
    </w:p>
    <w:p w14:paraId="4E96BA3B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Smith K, et al. (2014). "Barriers and enablers for participation in healthy lifestyle programs by adolescents who are overweight: A qualitative study of the opinions of adolescents, their parents and community stakeholder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BMC Pediatric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4</w:t>
      </w:r>
      <w:r w:rsidRPr="00A441E7">
        <w:rPr>
          <w:rFonts w:ascii="Times New Roman" w:hAnsi="Times New Roman" w:cs="Times New Roman"/>
          <w:sz w:val="24"/>
          <w:szCs w:val="24"/>
        </w:rPr>
        <w:t>: 53-66.</w:t>
      </w:r>
    </w:p>
    <w:p w14:paraId="6A7B968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7748CFB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Sumsion J (2005). "Male teachers in early childhood education: Issues and case stud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Early Childhood Research Quarterl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0</w:t>
      </w:r>
      <w:r w:rsidRPr="00A441E7">
        <w:rPr>
          <w:rFonts w:ascii="Times New Roman" w:hAnsi="Times New Roman" w:cs="Times New Roman"/>
          <w:sz w:val="24"/>
          <w:szCs w:val="24"/>
        </w:rPr>
        <w:t>(1): 109-123.</w:t>
      </w:r>
    </w:p>
    <w:p w14:paraId="38D02677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590E2D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Targowska A, et al. (2015). "Fostering together – the why and how of involving and supporting biological children of foster carer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ustralia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1</w:t>
      </w:r>
      <w:r w:rsidRPr="00A441E7">
        <w:rPr>
          <w:rFonts w:ascii="Times New Roman" w:hAnsi="Times New Roman" w:cs="Times New Roman"/>
          <w:sz w:val="24"/>
          <w:szCs w:val="24"/>
        </w:rPr>
        <w:t>(1): 29-38.</w:t>
      </w:r>
    </w:p>
    <w:p w14:paraId="6374CD2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67B3EB5C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Tilbury C, et al. (2009). "Perspectives of young people in care about their school-to-work transitio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Social Work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2</w:t>
      </w:r>
      <w:r w:rsidRPr="00A441E7">
        <w:rPr>
          <w:rFonts w:ascii="Times New Roman" w:hAnsi="Times New Roman" w:cs="Times New Roman"/>
          <w:sz w:val="24"/>
          <w:szCs w:val="24"/>
        </w:rPr>
        <w:t>(4): 476-490.</w:t>
      </w:r>
    </w:p>
    <w:p w14:paraId="7E8A6C91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8EED018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Tregeagle S and Mason J (2008). "Service user experience of participation in child welfare case management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 and Family Social Work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3</w:t>
      </w:r>
      <w:r w:rsidRPr="00A441E7">
        <w:rPr>
          <w:rFonts w:ascii="Times New Roman" w:hAnsi="Times New Roman" w:cs="Times New Roman"/>
          <w:sz w:val="24"/>
          <w:szCs w:val="24"/>
        </w:rPr>
        <w:t>: 391–401.</w:t>
      </w:r>
    </w:p>
    <w:p w14:paraId="5601A3B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67A8CA0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Trotter C (2008). "What does client satisfaction tell us about effectiveness?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 Abuse Review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7</w:t>
      </w:r>
      <w:r w:rsidRPr="00A441E7">
        <w:rPr>
          <w:rFonts w:ascii="Times New Roman" w:hAnsi="Times New Roman" w:cs="Times New Roman"/>
          <w:sz w:val="24"/>
          <w:szCs w:val="24"/>
        </w:rPr>
        <w:t>: 262-274.</w:t>
      </w:r>
    </w:p>
    <w:p w14:paraId="3210ED0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4B30F11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Trotter C, et al. (2017). "The effectiveness of challenging skills in work with young offender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Journal of Offender Therapy and Comparative Criminolog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1</w:t>
      </w:r>
      <w:r w:rsidRPr="00A441E7">
        <w:rPr>
          <w:rFonts w:ascii="Times New Roman" w:hAnsi="Times New Roman" w:cs="Times New Roman"/>
          <w:sz w:val="24"/>
          <w:szCs w:val="24"/>
        </w:rPr>
        <w:t>(4): 397-412.</w:t>
      </w:r>
    </w:p>
    <w:p w14:paraId="7C4DE1CE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0D1860A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Trudgett M and Grace R (2011). "Engaging with early childhood education and care services: The perspectives of Indigenous Australian mothers and their young childre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Kulumu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</w:t>
      </w:r>
      <w:r w:rsidRPr="00A441E7">
        <w:rPr>
          <w:rFonts w:ascii="Times New Roman" w:hAnsi="Times New Roman" w:cs="Times New Roman"/>
          <w:sz w:val="24"/>
          <w:szCs w:val="24"/>
        </w:rPr>
        <w:t>(1): 15-36.</w:t>
      </w:r>
    </w:p>
    <w:p w14:paraId="53BB6813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F6894FA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Turner L, et al. (2017). "Young people have their say: What makes a youth-friendly general practice?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Family Physicia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6</w:t>
      </w:r>
      <w:r w:rsidRPr="00A441E7">
        <w:rPr>
          <w:rFonts w:ascii="Times New Roman" w:hAnsi="Times New Roman" w:cs="Times New Roman"/>
          <w:sz w:val="24"/>
          <w:szCs w:val="24"/>
        </w:rPr>
        <w:t>(1/2): 70-74.</w:t>
      </w:r>
    </w:p>
    <w:p w14:paraId="3A691A3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63D7B73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van der Wal J, et al. (2017). "It takes more than 'just scratching the surface': The perspectives of young people on living in a disadvantaged community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Children Australia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2</w:t>
      </w:r>
      <w:r w:rsidRPr="00A441E7">
        <w:rPr>
          <w:rFonts w:ascii="Times New Roman" w:hAnsi="Times New Roman" w:cs="Times New Roman"/>
          <w:sz w:val="24"/>
          <w:szCs w:val="24"/>
        </w:rPr>
        <w:t>(4): 256-267.</w:t>
      </w:r>
    </w:p>
    <w:p w14:paraId="6F862234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ab/>
      </w:r>
    </w:p>
    <w:p w14:paraId="7B17137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Veitch J, et al. (2013). "Children's perceptions of the factors helping them to be "resilient" to sedentary lifestyl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Health Education Research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8</w:t>
      </w:r>
      <w:r w:rsidRPr="00A441E7">
        <w:rPr>
          <w:rFonts w:ascii="Times New Roman" w:hAnsi="Times New Roman" w:cs="Times New Roman"/>
          <w:sz w:val="24"/>
          <w:szCs w:val="24"/>
        </w:rPr>
        <w:t>(4): 692-703.</w:t>
      </w:r>
    </w:p>
    <w:p w14:paraId="5F9E937D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93B713D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Visentin K, et al. (2006). "Adolescents with Type 1 Diabetes: Transition between diabetes servic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Clinical Nurs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5</w:t>
      </w:r>
      <w:r w:rsidRPr="00A441E7">
        <w:rPr>
          <w:rFonts w:ascii="Times New Roman" w:hAnsi="Times New Roman" w:cs="Times New Roman"/>
          <w:sz w:val="24"/>
          <w:szCs w:val="24"/>
        </w:rPr>
        <w:t>: 761–769.</w:t>
      </w:r>
    </w:p>
    <w:p w14:paraId="1F4B2795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7148F1BB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Waddingham S, et al. (2015). ""Most of them are junk food but we did put fruit on there and we have water": What children can tell us about the food choices they mak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Health Educ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15</w:t>
      </w:r>
      <w:r w:rsidRPr="00A441E7">
        <w:rPr>
          <w:rFonts w:ascii="Times New Roman" w:hAnsi="Times New Roman" w:cs="Times New Roman"/>
          <w:sz w:val="24"/>
          <w:szCs w:val="24"/>
        </w:rPr>
        <w:t>(2): 126-140.</w:t>
      </w:r>
    </w:p>
    <w:p w14:paraId="289FB39A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13EF949C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Wales S, et al. (2007). "Parents’ and school-aged children’s views on managing treatment adherence in asthma or diabet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Neonatal, Paediatric and Child Health Nursing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0</w:t>
      </w:r>
      <w:r w:rsidRPr="00A441E7">
        <w:rPr>
          <w:rFonts w:ascii="Times New Roman" w:hAnsi="Times New Roman" w:cs="Times New Roman"/>
          <w:sz w:val="24"/>
          <w:szCs w:val="24"/>
        </w:rPr>
        <w:t>(3): 26-30.</w:t>
      </w:r>
    </w:p>
    <w:p w14:paraId="45907AF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29466528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Wastell S.J. and Degotardi S (2017). "'I belong here; I been coming a big time': An exploration of belonging that includes the voice of children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asian Journal of Early Childhood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42</w:t>
      </w:r>
      <w:r w:rsidRPr="00A441E7">
        <w:rPr>
          <w:rFonts w:ascii="Times New Roman" w:hAnsi="Times New Roman" w:cs="Times New Roman"/>
          <w:sz w:val="24"/>
          <w:szCs w:val="24"/>
        </w:rPr>
        <w:t>(4): 38-46.</w:t>
      </w:r>
    </w:p>
    <w:p w14:paraId="74A103CF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5433B62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Webster A and Carter M (2013). "Mutual liking, enjoyment, and shared interactions in the closest relationships between children with developmental disabilities and peers in inclusive school setting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Developmental and Physical Disabilit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5</w:t>
      </w:r>
      <w:r w:rsidRPr="00A441E7">
        <w:rPr>
          <w:rFonts w:ascii="Times New Roman" w:hAnsi="Times New Roman" w:cs="Times New Roman"/>
          <w:sz w:val="24"/>
          <w:szCs w:val="24"/>
        </w:rPr>
        <w:t>: 373-393.</w:t>
      </w:r>
    </w:p>
    <w:p w14:paraId="1695B8A7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91E3D76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West C and Honey A (2016). "The involvement of fathers in supporting a young person living with mental illnes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Child and Family Studie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5</w:t>
      </w:r>
      <w:r w:rsidRPr="00A441E7">
        <w:rPr>
          <w:rFonts w:ascii="Times New Roman" w:hAnsi="Times New Roman" w:cs="Times New Roman"/>
          <w:sz w:val="24"/>
          <w:szCs w:val="24"/>
        </w:rPr>
        <w:t>(2): 574-587.</w:t>
      </w:r>
    </w:p>
    <w:p w14:paraId="4EB74196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68F3BA5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Willenberg L.J., et al. (2010). "Increasing school playground physical activity: A mixed methods study combining environmental measures and children's perspectiv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Journal of Science and Medicine in Sport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13</w:t>
      </w:r>
      <w:r w:rsidRPr="00A441E7">
        <w:rPr>
          <w:rFonts w:ascii="Times New Roman" w:hAnsi="Times New Roman" w:cs="Times New Roman"/>
          <w:sz w:val="24"/>
          <w:szCs w:val="24"/>
        </w:rPr>
        <w:t>(2): 210-216.</w:t>
      </w:r>
    </w:p>
    <w:p w14:paraId="44ECACBC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428E5CFF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Young N, et al. (2009). "Transition to adult-oriented health care: Perspectives of youth and adults with complex physical disabilities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Physical and Occupational Therapy in Paediatrics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29</w:t>
      </w:r>
      <w:r w:rsidRPr="00A441E7">
        <w:rPr>
          <w:rFonts w:ascii="Times New Roman" w:hAnsi="Times New Roman" w:cs="Times New Roman"/>
          <w:sz w:val="24"/>
          <w:szCs w:val="24"/>
        </w:rPr>
        <w:t>(4): 345-361.</w:t>
      </w:r>
    </w:p>
    <w:p w14:paraId="0E2903BE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59BF856E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lastRenderedPageBreak/>
        <w:t xml:space="preserve">Zubrick S, et al. (2016). "Suicidal behaviours: Prevalence estimates from the second Australian Child and Adolescent Survey of Mental Health and Wellbeing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Australian &amp; New Zealand Journal of Psychiatry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50</w:t>
      </w:r>
      <w:r w:rsidRPr="00A441E7">
        <w:rPr>
          <w:rFonts w:ascii="Times New Roman" w:hAnsi="Times New Roman" w:cs="Times New Roman"/>
          <w:sz w:val="24"/>
          <w:szCs w:val="24"/>
        </w:rPr>
        <w:t>(9): 899–910.</w:t>
      </w:r>
    </w:p>
    <w:p w14:paraId="6801ACA2" w14:textId="77777777" w:rsidR="00852212" w:rsidRPr="00A441E7" w:rsidRDefault="00852212" w:rsidP="0085221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362587A7" w14:textId="77777777" w:rsidR="00852212" w:rsidRPr="00A441E7" w:rsidRDefault="00852212" w:rsidP="00852212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 xml:space="preserve">Zyngie D (2017). "How to learn in an informal education: An Australian perspective." </w:t>
      </w:r>
      <w:r w:rsidRPr="00A441E7">
        <w:rPr>
          <w:rFonts w:ascii="Times New Roman" w:hAnsi="Times New Roman" w:cs="Times New Roman"/>
          <w:sz w:val="24"/>
          <w:szCs w:val="24"/>
          <w:u w:val="single"/>
        </w:rPr>
        <w:t>International Review of Education</w:t>
      </w:r>
      <w:r w:rsidRPr="00A441E7">
        <w:rPr>
          <w:rFonts w:ascii="Times New Roman" w:hAnsi="Times New Roman" w:cs="Times New Roman"/>
          <w:sz w:val="24"/>
          <w:szCs w:val="24"/>
        </w:rPr>
        <w:t xml:space="preserve"> </w:t>
      </w:r>
      <w:r w:rsidRPr="00A441E7">
        <w:rPr>
          <w:rFonts w:ascii="Times New Roman" w:hAnsi="Times New Roman" w:cs="Times New Roman"/>
          <w:b/>
          <w:sz w:val="24"/>
          <w:szCs w:val="24"/>
        </w:rPr>
        <w:t>63</w:t>
      </w:r>
      <w:r w:rsidRPr="00A441E7">
        <w:rPr>
          <w:rFonts w:ascii="Times New Roman" w:hAnsi="Times New Roman" w:cs="Times New Roman"/>
          <w:sz w:val="24"/>
          <w:szCs w:val="24"/>
        </w:rPr>
        <w:t>(1): 9-28.</w:t>
      </w:r>
    </w:p>
    <w:p w14:paraId="052E2F78" w14:textId="77777777" w:rsidR="00852212" w:rsidRPr="00A441E7" w:rsidRDefault="00852212" w:rsidP="0085221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441E7">
        <w:rPr>
          <w:rFonts w:ascii="Times New Roman" w:hAnsi="Times New Roman" w:cs="Times New Roman"/>
          <w:sz w:val="24"/>
          <w:szCs w:val="24"/>
        </w:rPr>
        <w:tab/>
      </w:r>
    </w:p>
    <w:p w14:paraId="00CD9626" w14:textId="58D1D6E7" w:rsidR="00C60214" w:rsidRPr="00223DAF" w:rsidRDefault="002F1DAC" w:rsidP="003660AF">
      <w:pPr>
        <w:spacing w:after="0" w:line="240" w:lineRule="auto"/>
      </w:pPr>
      <w:r w:rsidRPr="00A441E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60214" w:rsidRPr="00223DAF" w:rsidSect="00AE6ABA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w5fsvd2za5rdetrvzvsp2qv2zvf0epdwta&quot;&gt;Scoping paper EndNote&lt;record-ids&gt;&lt;item&gt;2&lt;/item&gt;&lt;item&gt;5&lt;/item&gt;&lt;item&gt;6&lt;/item&gt;&lt;item&gt;7&lt;/item&gt;&lt;item&gt;8&lt;/item&gt;&lt;item&gt;10&lt;/item&gt;&lt;item&gt;12&lt;/item&gt;&lt;item&gt;13&lt;/item&gt;&lt;item&gt;14&lt;/item&gt;&lt;item&gt;15&lt;/item&gt;&lt;item&gt;16&lt;/item&gt;&lt;item&gt;17&lt;/item&gt;&lt;item&gt;18&lt;/item&gt;&lt;item&gt;19&lt;/item&gt;&lt;item&gt;21&lt;/item&gt;&lt;item&gt;22&lt;/item&gt;&lt;item&gt;23&lt;/item&gt;&lt;item&gt;24&lt;/item&gt;&lt;item&gt;25&lt;/item&gt;&lt;item&gt;26&lt;/item&gt;&lt;item&gt;27&lt;/item&gt;&lt;item&gt;28&lt;/item&gt;&lt;item&gt;30&lt;/item&gt;&lt;item&gt;31&lt;/item&gt;&lt;item&gt;32&lt;/item&gt;&lt;item&gt;33&lt;/item&gt;&lt;item&gt;35&lt;/item&gt;&lt;item&gt;37&lt;/item&gt;&lt;item&gt;38&lt;/item&gt;&lt;item&gt;39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4&lt;/item&gt;&lt;item&gt;85&lt;/item&gt;&lt;item&gt;86&lt;/item&gt;&lt;item&gt;88&lt;/item&gt;&lt;item&gt;89&lt;/item&gt;&lt;item&gt;91&lt;/item&gt;&lt;item&gt;92&lt;/item&gt;&lt;item&gt;93&lt;/item&gt;&lt;item&gt;94&lt;/item&gt;&lt;item&gt;95&lt;/item&gt;&lt;item&gt;96&lt;/item&gt;&lt;item&gt;97&lt;/item&gt;&lt;item&gt;99&lt;/item&gt;&lt;item&gt;100&lt;/item&gt;&lt;item&gt;101&lt;/item&gt;&lt;item&gt;102&lt;/item&gt;&lt;item&gt;103&lt;/item&gt;&lt;item&gt;105&lt;/item&gt;&lt;item&gt;106&lt;/item&gt;&lt;item&gt;107&lt;/item&gt;&lt;item&gt;108&lt;/item&gt;&lt;item&gt;109&lt;/item&gt;&lt;item&gt;111&lt;/item&gt;&lt;item&gt;112&lt;/item&gt;&lt;item&gt;113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9&lt;/item&gt;&lt;item&gt;131&lt;/item&gt;&lt;item&gt;133&lt;/item&gt;&lt;item&gt;134&lt;/item&gt;&lt;item&gt;135&lt;/item&gt;&lt;item&gt;137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1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7&lt;/item&gt;&lt;item&gt;189&lt;/item&gt;&lt;item&gt;190&lt;/item&gt;&lt;item&gt;191&lt;/item&gt;&lt;item&gt;192&lt;/item&gt;&lt;item&gt;193&lt;/item&gt;&lt;item&gt;194&lt;/item&gt;&lt;item&gt;195&lt;/item&gt;&lt;item&gt;196&lt;/item&gt;&lt;item&gt;197&lt;/item&gt;&lt;item&gt;199&lt;/item&gt;&lt;item&gt;200&lt;/item&gt;&lt;item&gt;204&lt;/item&gt;&lt;item&gt;206&lt;/item&gt;&lt;item&gt;207&lt;/item&gt;&lt;item&gt;209&lt;/item&gt;&lt;item&gt;210&lt;/item&gt;&lt;item&gt;211&lt;/item&gt;&lt;item&gt;212&lt;/item&gt;&lt;item&gt;213&lt;/item&gt;&lt;item&gt;214&lt;/item&gt;&lt;item&gt;216&lt;/item&gt;&lt;item&gt;217&lt;/item&gt;&lt;item&gt;218&lt;/item&gt;&lt;item&gt;219&lt;/item&gt;&lt;item&gt;220&lt;/item&gt;&lt;item&gt;221&lt;/item&gt;&lt;item&gt;222&lt;/item&gt;&lt;item&gt;223&lt;/item&gt;&lt;item&gt;224&lt;/item&gt;&lt;item&gt;227&lt;/item&gt;&lt;item&gt;228&lt;/item&gt;&lt;item&gt;229&lt;/item&gt;&lt;item&gt;230&lt;/item&gt;&lt;item&gt;231&lt;/item&gt;&lt;item&gt;232&lt;/item&gt;&lt;item&gt;233&lt;/item&gt;&lt;item&gt;234&lt;/item&gt;&lt;item&gt;235&lt;/item&gt;&lt;item&gt;236&lt;/item&gt;&lt;item&gt;238&lt;/item&gt;&lt;item&gt;240&lt;/item&gt;&lt;item&gt;241&lt;/item&gt;&lt;/record-ids&gt;&lt;/item&gt;&lt;/Libraries&gt;"/>
  </w:docVars>
  <w:rsids>
    <w:rsidRoot w:val="008251EC"/>
    <w:rsid w:val="00000A8A"/>
    <w:rsid w:val="00010C0F"/>
    <w:rsid w:val="000335C4"/>
    <w:rsid w:val="00041A82"/>
    <w:rsid w:val="00051F6C"/>
    <w:rsid w:val="00070A9B"/>
    <w:rsid w:val="00082231"/>
    <w:rsid w:val="0008703B"/>
    <w:rsid w:val="000A0D22"/>
    <w:rsid w:val="000A3098"/>
    <w:rsid w:val="000B3C78"/>
    <w:rsid w:val="000C1EBF"/>
    <w:rsid w:val="000D2DE9"/>
    <w:rsid w:val="000D6D60"/>
    <w:rsid w:val="000D7903"/>
    <w:rsid w:val="000E6445"/>
    <w:rsid w:val="000F29F4"/>
    <w:rsid w:val="0010047C"/>
    <w:rsid w:val="001066F4"/>
    <w:rsid w:val="0010759B"/>
    <w:rsid w:val="00107C33"/>
    <w:rsid w:val="00116B47"/>
    <w:rsid w:val="001200FA"/>
    <w:rsid w:val="0012025D"/>
    <w:rsid w:val="00122237"/>
    <w:rsid w:val="00125093"/>
    <w:rsid w:val="00152810"/>
    <w:rsid w:val="00152FA1"/>
    <w:rsid w:val="001605EA"/>
    <w:rsid w:val="00170989"/>
    <w:rsid w:val="0019319E"/>
    <w:rsid w:val="001974D2"/>
    <w:rsid w:val="001A2793"/>
    <w:rsid w:val="001A2E0C"/>
    <w:rsid w:val="001A4828"/>
    <w:rsid w:val="001A6F8E"/>
    <w:rsid w:val="001B2F09"/>
    <w:rsid w:val="001C76FF"/>
    <w:rsid w:val="001F0378"/>
    <w:rsid w:val="001F1F80"/>
    <w:rsid w:val="001F4598"/>
    <w:rsid w:val="001F524E"/>
    <w:rsid w:val="00210EED"/>
    <w:rsid w:val="0021208B"/>
    <w:rsid w:val="00213B34"/>
    <w:rsid w:val="00214760"/>
    <w:rsid w:val="00217D58"/>
    <w:rsid w:val="00223DAF"/>
    <w:rsid w:val="00225F7A"/>
    <w:rsid w:val="0023173C"/>
    <w:rsid w:val="002519A0"/>
    <w:rsid w:val="00256452"/>
    <w:rsid w:val="00262BBC"/>
    <w:rsid w:val="00296F06"/>
    <w:rsid w:val="002B13C9"/>
    <w:rsid w:val="002B3B5E"/>
    <w:rsid w:val="002B3B66"/>
    <w:rsid w:val="002E15D6"/>
    <w:rsid w:val="002F1DAC"/>
    <w:rsid w:val="00302BE0"/>
    <w:rsid w:val="00306C25"/>
    <w:rsid w:val="00315FEC"/>
    <w:rsid w:val="00330A9A"/>
    <w:rsid w:val="00363D62"/>
    <w:rsid w:val="003660AF"/>
    <w:rsid w:val="00366A38"/>
    <w:rsid w:val="00366DA6"/>
    <w:rsid w:val="00373FF3"/>
    <w:rsid w:val="00381219"/>
    <w:rsid w:val="003843A2"/>
    <w:rsid w:val="00386D28"/>
    <w:rsid w:val="0038794C"/>
    <w:rsid w:val="00396046"/>
    <w:rsid w:val="003A6EC9"/>
    <w:rsid w:val="003B485B"/>
    <w:rsid w:val="003D337C"/>
    <w:rsid w:val="003D33B2"/>
    <w:rsid w:val="003E1398"/>
    <w:rsid w:val="003E5ACC"/>
    <w:rsid w:val="003F2F5B"/>
    <w:rsid w:val="0040620C"/>
    <w:rsid w:val="004078A4"/>
    <w:rsid w:val="00415C0D"/>
    <w:rsid w:val="00422BFE"/>
    <w:rsid w:val="0042785B"/>
    <w:rsid w:val="00430082"/>
    <w:rsid w:val="00445B64"/>
    <w:rsid w:val="00484C9D"/>
    <w:rsid w:val="004B0F67"/>
    <w:rsid w:val="004B40EF"/>
    <w:rsid w:val="004C2727"/>
    <w:rsid w:val="004C34E1"/>
    <w:rsid w:val="004D340A"/>
    <w:rsid w:val="004E2ED4"/>
    <w:rsid w:val="004E3277"/>
    <w:rsid w:val="004F36C5"/>
    <w:rsid w:val="0050112F"/>
    <w:rsid w:val="00504EEB"/>
    <w:rsid w:val="005257A9"/>
    <w:rsid w:val="00551909"/>
    <w:rsid w:val="0055272A"/>
    <w:rsid w:val="00557665"/>
    <w:rsid w:val="00563AA6"/>
    <w:rsid w:val="00566BA9"/>
    <w:rsid w:val="005716B9"/>
    <w:rsid w:val="00581C18"/>
    <w:rsid w:val="005861E6"/>
    <w:rsid w:val="00593246"/>
    <w:rsid w:val="00596E0D"/>
    <w:rsid w:val="005B36FB"/>
    <w:rsid w:val="005B6E38"/>
    <w:rsid w:val="005E53CB"/>
    <w:rsid w:val="005F6D13"/>
    <w:rsid w:val="00602FDB"/>
    <w:rsid w:val="00606761"/>
    <w:rsid w:val="006219C5"/>
    <w:rsid w:val="00622A60"/>
    <w:rsid w:val="0064742E"/>
    <w:rsid w:val="00652E3E"/>
    <w:rsid w:val="00653090"/>
    <w:rsid w:val="006908BB"/>
    <w:rsid w:val="00690907"/>
    <w:rsid w:val="006A36E6"/>
    <w:rsid w:val="006B502A"/>
    <w:rsid w:val="006B57B8"/>
    <w:rsid w:val="006D255B"/>
    <w:rsid w:val="006D50A9"/>
    <w:rsid w:val="006D7AD6"/>
    <w:rsid w:val="006E26C9"/>
    <w:rsid w:val="006F4E01"/>
    <w:rsid w:val="006F7E22"/>
    <w:rsid w:val="00701035"/>
    <w:rsid w:val="0070539A"/>
    <w:rsid w:val="00710904"/>
    <w:rsid w:val="00743151"/>
    <w:rsid w:val="00767F2E"/>
    <w:rsid w:val="00777066"/>
    <w:rsid w:val="00783023"/>
    <w:rsid w:val="007A0777"/>
    <w:rsid w:val="007C24F5"/>
    <w:rsid w:val="007F63AD"/>
    <w:rsid w:val="00810BF3"/>
    <w:rsid w:val="008111BD"/>
    <w:rsid w:val="0081387F"/>
    <w:rsid w:val="008216DA"/>
    <w:rsid w:val="008251EC"/>
    <w:rsid w:val="00830415"/>
    <w:rsid w:val="00831BBA"/>
    <w:rsid w:val="00840E10"/>
    <w:rsid w:val="00843A97"/>
    <w:rsid w:val="00844F2C"/>
    <w:rsid w:val="00852212"/>
    <w:rsid w:val="0085251C"/>
    <w:rsid w:val="00857C27"/>
    <w:rsid w:val="008679AD"/>
    <w:rsid w:val="008761B3"/>
    <w:rsid w:val="0087687D"/>
    <w:rsid w:val="008822B8"/>
    <w:rsid w:val="00893F57"/>
    <w:rsid w:val="008A2964"/>
    <w:rsid w:val="008A3096"/>
    <w:rsid w:val="008B5452"/>
    <w:rsid w:val="008C7A4D"/>
    <w:rsid w:val="008D57B2"/>
    <w:rsid w:val="00913989"/>
    <w:rsid w:val="00927B88"/>
    <w:rsid w:val="009541FB"/>
    <w:rsid w:val="009543A1"/>
    <w:rsid w:val="00994B14"/>
    <w:rsid w:val="009B1975"/>
    <w:rsid w:val="009B7515"/>
    <w:rsid w:val="009C2AA1"/>
    <w:rsid w:val="009C384C"/>
    <w:rsid w:val="009C529B"/>
    <w:rsid w:val="009F53AC"/>
    <w:rsid w:val="00A00C07"/>
    <w:rsid w:val="00A339E9"/>
    <w:rsid w:val="00A441E7"/>
    <w:rsid w:val="00A4575C"/>
    <w:rsid w:val="00A5574E"/>
    <w:rsid w:val="00A643FD"/>
    <w:rsid w:val="00A6641D"/>
    <w:rsid w:val="00A90E18"/>
    <w:rsid w:val="00AA06FD"/>
    <w:rsid w:val="00AB45AE"/>
    <w:rsid w:val="00AB5874"/>
    <w:rsid w:val="00AD452D"/>
    <w:rsid w:val="00AD7911"/>
    <w:rsid w:val="00AE6ABA"/>
    <w:rsid w:val="00B0709D"/>
    <w:rsid w:val="00B21757"/>
    <w:rsid w:val="00B342C6"/>
    <w:rsid w:val="00B532F7"/>
    <w:rsid w:val="00B7168D"/>
    <w:rsid w:val="00B738ED"/>
    <w:rsid w:val="00B82C0B"/>
    <w:rsid w:val="00B84C05"/>
    <w:rsid w:val="00B9354A"/>
    <w:rsid w:val="00BB274C"/>
    <w:rsid w:val="00BB2EA3"/>
    <w:rsid w:val="00BC45A5"/>
    <w:rsid w:val="00BC45E1"/>
    <w:rsid w:val="00BE17DC"/>
    <w:rsid w:val="00C009A2"/>
    <w:rsid w:val="00C36178"/>
    <w:rsid w:val="00C47AF3"/>
    <w:rsid w:val="00C60214"/>
    <w:rsid w:val="00C63528"/>
    <w:rsid w:val="00C74CE7"/>
    <w:rsid w:val="00C76FFE"/>
    <w:rsid w:val="00C809E4"/>
    <w:rsid w:val="00C83305"/>
    <w:rsid w:val="00CA6B4A"/>
    <w:rsid w:val="00CB63AF"/>
    <w:rsid w:val="00CC0E1C"/>
    <w:rsid w:val="00CE143E"/>
    <w:rsid w:val="00CF16F8"/>
    <w:rsid w:val="00D00216"/>
    <w:rsid w:val="00D2442B"/>
    <w:rsid w:val="00D33A3D"/>
    <w:rsid w:val="00D33FFD"/>
    <w:rsid w:val="00D37E99"/>
    <w:rsid w:val="00D51E08"/>
    <w:rsid w:val="00D57841"/>
    <w:rsid w:val="00D64D1B"/>
    <w:rsid w:val="00D77FF6"/>
    <w:rsid w:val="00D8214A"/>
    <w:rsid w:val="00D83CA6"/>
    <w:rsid w:val="00DB3289"/>
    <w:rsid w:val="00DB418E"/>
    <w:rsid w:val="00DC1C2B"/>
    <w:rsid w:val="00DD10FE"/>
    <w:rsid w:val="00DE09B9"/>
    <w:rsid w:val="00E0162B"/>
    <w:rsid w:val="00E04D34"/>
    <w:rsid w:val="00E13166"/>
    <w:rsid w:val="00E13AB3"/>
    <w:rsid w:val="00E1654D"/>
    <w:rsid w:val="00E22031"/>
    <w:rsid w:val="00E30357"/>
    <w:rsid w:val="00E31B58"/>
    <w:rsid w:val="00E41C76"/>
    <w:rsid w:val="00E466ED"/>
    <w:rsid w:val="00E72232"/>
    <w:rsid w:val="00E72805"/>
    <w:rsid w:val="00E74004"/>
    <w:rsid w:val="00EB4523"/>
    <w:rsid w:val="00EB6DA2"/>
    <w:rsid w:val="00EC68D1"/>
    <w:rsid w:val="00ED1E0F"/>
    <w:rsid w:val="00EE3EE3"/>
    <w:rsid w:val="00EF1015"/>
    <w:rsid w:val="00F009E0"/>
    <w:rsid w:val="00F0586D"/>
    <w:rsid w:val="00F059E1"/>
    <w:rsid w:val="00F10626"/>
    <w:rsid w:val="00F14D7B"/>
    <w:rsid w:val="00F15A4E"/>
    <w:rsid w:val="00F21F5E"/>
    <w:rsid w:val="00F41507"/>
    <w:rsid w:val="00F47921"/>
    <w:rsid w:val="00F5107F"/>
    <w:rsid w:val="00F52309"/>
    <w:rsid w:val="00F531D6"/>
    <w:rsid w:val="00F5734A"/>
    <w:rsid w:val="00F73777"/>
    <w:rsid w:val="00F81A8D"/>
    <w:rsid w:val="00F93917"/>
    <w:rsid w:val="00F9773D"/>
    <w:rsid w:val="00FA1748"/>
    <w:rsid w:val="00FA5A34"/>
    <w:rsid w:val="00FA5F58"/>
    <w:rsid w:val="00FB46BC"/>
    <w:rsid w:val="00FB4A3F"/>
    <w:rsid w:val="00FB5654"/>
    <w:rsid w:val="00FB7785"/>
    <w:rsid w:val="00FD055C"/>
    <w:rsid w:val="00FD7CC3"/>
    <w:rsid w:val="00FE527D"/>
    <w:rsid w:val="00FE6B13"/>
    <w:rsid w:val="00FF24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D062640"/>
  <w15:docId w15:val="{5544F89D-D817-4A11-AD48-7C008D27E9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466E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A309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578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51F6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1F6C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F1DA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F1DA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F1DA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F1DAC"/>
    <w:rPr>
      <w:rFonts w:ascii="Calibri" w:hAnsi="Calibri" w:cs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E466E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E466E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66E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66ED"/>
    <w:rPr>
      <w:sz w:val="20"/>
      <w:szCs w:val="20"/>
    </w:rPr>
  </w:style>
  <w:style w:type="paragraph" w:styleId="NoSpacing">
    <w:name w:val="No Spacing"/>
    <w:uiPriority w:val="1"/>
    <w:qFormat/>
    <w:rsid w:val="00E466ED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8A309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Emphasis">
    <w:name w:val="Emphasis"/>
    <w:basedOn w:val="DefaultParagraphFont"/>
    <w:uiPriority w:val="20"/>
    <w:qFormat/>
    <w:rsid w:val="008A3096"/>
    <w:rPr>
      <w:i/>
      <w:iCs/>
    </w:rPr>
  </w:style>
  <w:style w:type="character" w:customStyle="1" w:styleId="querysrchtext">
    <w:name w:val="querysrchtext"/>
    <w:basedOn w:val="DefaultParagraphFont"/>
    <w:rsid w:val="008A3096"/>
  </w:style>
  <w:style w:type="character" w:customStyle="1" w:styleId="queryoperator">
    <w:name w:val="queryoperator"/>
    <w:basedOn w:val="DefaultParagraphFont"/>
    <w:rsid w:val="008A3096"/>
  </w:style>
  <w:style w:type="paragraph" w:styleId="NormalWeb">
    <w:name w:val="Normal (Web)"/>
    <w:basedOn w:val="Normal"/>
    <w:uiPriority w:val="99"/>
    <w:semiHidden/>
    <w:unhideWhenUsed/>
    <w:rsid w:val="0010759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31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319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5580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68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877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987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1256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639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8828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7428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882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50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274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71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7311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013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2973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30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9468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362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1618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158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270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5468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35904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B58499-8360-42CD-84C2-7A8A88F311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53</Pages>
  <Words>41665</Words>
  <Characters>237493</Characters>
  <Application>Microsoft Office Word</Application>
  <DocSecurity>0</DocSecurity>
  <Lines>1979</Lines>
  <Paragraphs>5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86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 Rebekah Grace</dc:creator>
  <cp:keywords/>
  <dc:description/>
  <cp:lastModifiedBy>Rebekah Grace</cp:lastModifiedBy>
  <cp:revision>4</cp:revision>
  <cp:lastPrinted>2018-09-26T01:12:00Z</cp:lastPrinted>
  <dcterms:created xsi:type="dcterms:W3CDTF">2019-03-28T00:35:00Z</dcterms:created>
  <dcterms:modified xsi:type="dcterms:W3CDTF">2019-06-21T05:57:00Z</dcterms:modified>
</cp:coreProperties>
</file>